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5B" w:rsidRPr="00A715C8" w:rsidRDefault="00FD015B" w:rsidP="002502E8">
      <w:pPr>
        <w:autoSpaceDE w:val="0"/>
        <w:autoSpaceDN w:val="0"/>
        <w:adjustRightInd w:val="0"/>
        <w:spacing w:line="240" w:lineRule="auto"/>
        <w:jc w:val="left"/>
        <w:rPr>
          <w:rFonts w:cs="Arial"/>
          <w:sz w:val="34"/>
          <w:szCs w:val="28"/>
          <w:lang w:eastAsia="en-GB"/>
        </w:rPr>
      </w:pPr>
      <w:r w:rsidRPr="00A715C8">
        <w:rPr>
          <w:rFonts w:cs="Arial"/>
          <w:sz w:val="34"/>
          <w:szCs w:val="28"/>
          <w:lang w:eastAsia="en-GB"/>
        </w:rPr>
        <w:t>Imperial College London</w:t>
      </w:r>
    </w:p>
    <w:p w:rsidR="00FD015B" w:rsidRPr="00A715C8" w:rsidRDefault="00FD015B" w:rsidP="002502E8">
      <w:pPr>
        <w:autoSpaceDE w:val="0"/>
        <w:autoSpaceDN w:val="0"/>
        <w:adjustRightInd w:val="0"/>
        <w:spacing w:line="240" w:lineRule="auto"/>
        <w:jc w:val="left"/>
        <w:rPr>
          <w:rFonts w:cs="Arial"/>
          <w:sz w:val="34"/>
          <w:szCs w:val="28"/>
          <w:lang w:eastAsia="en-GB"/>
        </w:rPr>
      </w:pPr>
    </w:p>
    <w:p w:rsidR="00FD015B" w:rsidRPr="00A715C8" w:rsidRDefault="00FD015B" w:rsidP="002502E8">
      <w:pPr>
        <w:autoSpaceDE w:val="0"/>
        <w:autoSpaceDN w:val="0"/>
        <w:adjustRightInd w:val="0"/>
        <w:spacing w:line="240" w:lineRule="auto"/>
        <w:jc w:val="left"/>
        <w:rPr>
          <w:rFonts w:cs="Arial"/>
          <w:sz w:val="34"/>
          <w:szCs w:val="28"/>
          <w:lang w:eastAsia="en-GB"/>
        </w:rPr>
      </w:pPr>
      <w:r w:rsidRPr="00A715C8">
        <w:rPr>
          <w:rFonts w:cs="Arial"/>
          <w:sz w:val="34"/>
          <w:szCs w:val="28"/>
          <w:lang w:eastAsia="en-GB"/>
        </w:rPr>
        <w:t>Department of Electrical and Electronic Engineering</w:t>
      </w:r>
    </w:p>
    <w:p w:rsidR="00FD015B" w:rsidRPr="00A715C8" w:rsidRDefault="00FD015B" w:rsidP="002502E8">
      <w:pPr>
        <w:autoSpaceDE w:val="0"/>
        <w:autoSpaceDN w:val="0"/>
        <w:adjustRightInd w:val="0"/>
        <w:spacing w:line="240" w:lineRule="auto"/>
        <w:jc w:val="left"/>
        <w:rPr>
          <w:rFonts w:cs="Arial"/>
          <w:sz w:val="34"/>
          <w:szCs w:val="28"/>
          <w:lang w:eastAsia="en-GB"/>
        </w:rPr>
      </w:pPr>
    </w:p>
    <w:p w:rsidR="00FD015B" w:rsidRDefault="00FD015B" w:rsidP="002502E8">
      <w:pPr>
        <w:autoSpaceDE w:val="0"/>
        <w:autoSpaceDN w:val="0"/>
        <w:adjustRightInd w:val="0"/>
        <w:spacing w:line="240" w:lineRule="auto"/>
        <w:jc w:val="left"/>
        <w:rPr>
          <w:rFonts w:cs="Arial"/>
          <w:sz w:val="34"/>
          <w:szCs w:val="28"/>
          <w:lang w:eastAsia="en-GB"/>
        </w:rPr>
      </w:pPr>
      <w:r w:rsidRPr="00A715C8">
        <w:rPr>
          <w:rFonts w:cs="Arial"/>
          <w:sz w:val="34"/>
          <w:szCs w:val="28"/>
          <w:lang w:eastAsia="en-GB"/>
        </w:rPr>
        <w:t>Final Year Project</w:t>
      </w:r>
      <w:r>
        <w:rPr>
          <w:rFonts w:cs="Arial"/>
          <w:sz w:val="34"/>
          <w:szCs w:val="28"/>
          <w:lang w:eastAsia="en-GB"/>
        </w:rPr>
        <w:t xml:space="preserve"> -</w:t>
      </w:r>
      <w:r w:rsidRPr="00A715C8">
        <w:rPr>
          <w:rFonts w:cs="Arial"/>
          <w:sz w:val="34"/>
          <w:szCs w:val="28"/>
          <w:lang w:eastAsia="en-GB"/>
        </w:rPr>
        <w:t xml:space="preserve"> </w:t>
      </w:r>
      <w:r>
        <w:rPr>
          <w:rFonts w:cs="Arial"/>
          <w:sz w:val="34"/>
          <w:szCs w:val="28"/>
          <w:lang w:eastAsia="en-GB"/>
        </w:rPr>
        <w:t xml:space="preserve">Final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ED6637">
        <w:rPr>
          <w:rFonts w:cs="Arial"/>
          <w:noProof/>
          <w:sz w:val="34"/>
          <w:szCs w:val="28"/>
          <w:lang w:eastAsia="en-GB"/>
        </w:rPr>
        <w:t>2017</w:t>
      </w:r>
      <w:r w:rsidRPr="00A715C8">
        <w:rPr>
          <w:rFonts w:cs="Arial"/>
          <w:sz w:val="34"/>
          <w:szCs w:val="28"/>
          <w:lang w:eastAsia="en-GB"/>
        </w:rPr>
        <w:fldChar w:fldCharType="end"/>
      </w:r>
    </w:p>
    <w:p w:rsidR="00FD015B" w:rsidRDefault="00FD015B" w:rsidP="002502E8">
      <w:pPr>
        <w:pBdr>
          <w:bottom w:val="single" w:sz="6" w:space="1" w:color="auto"/>
        </w:pBdr>
        <w:autoSpaceDE w:val="0"/>
        <w:autoSpaceDN w:val="0"/>
        <w:adjustRightInd w:val="0"/>
        <w:jc w:val="left"/>
        <w:rPr>
          <w:rFonts w:cs="Arial"/>
          <w:sz w:val="34"/>
          <w:szCs w:val="28"/>
          <w:lang w:eastAsia="en-GB"/>
        </w:rPr>
      </w:pPr>
    </w:p>
    <w:p w:rsidR="00472B8C" w:rsidRDefault="00472B8C" w:rsidP="00472B8C">
      <w:pPr>
        <w:autoSpaceDE w:val="0"/>
        <w:autoSpaceDN w:val="0"/>
        <w:adjustRightInd w:val="0"/>
        <w:jc w:val="left"/>
        <w:rPr>
          <w:rFonts w:cs="Arial"/>
          <w:lang w:eastAsia="en-GB"/>
        </w:rPr>
      </w:pPr>
      <w:r>
        <w:rPr>
          <w:noProof/>
          <w:lang w:eastAsia="en-GB"/>
        </w:rPr>
        <w:drawing>
          <wp:anchor distT="0" distB="0" distL="114300" distR="114300" simplePos="0" relativeHeight="251666432" behindDoc="0" locked="0" layoutInCell="1" allowOverlap="1">
            <wp:simplePos x="0" y="0"/>
            <wp:positionH relativeFrom="margin">
              <wp:align>center</wp:align>
            </wp:positionH>
            <wp:positionV relativeFrom="paragraph">
              <wp:posOffset>523240</wp:posOffset>
            </wp:positionV>
            <wp:extent cx="4703445" cy="3114675"/>
            <wp:effectExtent l="0" t="0" r="1905" b="9525"/>
            <wp:wrapTopAndBottom/>
            <wp:docPr id="218" name="Picture 218" descr="https://images.cdn.autocar.co.uk/sites/autocar.co.uk/files/styles/gallery_slide/public/images/car-reviews/first-drives/legacy/speed_cam_3.jpg?itok=_2qhkQ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images.cdn.autocar.co.uk/sites/autocar.co.uk/files/styles/gallery_slide/public/images/car-reviews/first-drives/legacy/speed_cam_3.jpg?itok=_2qhkQy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3445" cy="31146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72B8C" w:rsidRDefault="00472B8C" w:rsidP="00472B8C">
      <w:pPr>
        <w:autoSpaceDE w:val="0"/>
        <w:autoSpaceDN w:val="0"/>
        <w:adjustRightInd w:val="0"/>
        <w:jc w:val="left"/>
        <w:rPr>
          <w:rFonts w:cs="Arial"/>
          <w:lang w:eastAsia="en-GB"/>
        </w:rPr>
      </w:pPr>
    </w:p>
    <w:tbl>
      <w:tblPr>
        <w:tblStyle w:val="TableGrid"/>
        <w:tblpPr w:leftFromText="180" w:rightFromText="180" w:vertAnchor="text" w:horzAnchor="margin" w:tblpY="881"/>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6606"/>
      </w:tblGrid>
      <w:tr w:rsidR="00472B8C" w:rsidTr="002B6008">
        <w:tc>
          <w:tcPr>
            <w:tcW w:w="2608" w:type="dxa"/>
          </w:tcPr>
          <w:p w:rsidR="00472B8C" w:rsidRDefault="00472B8C" w:rsidP="002B6008">
            <w:pPr>
              <w:autoSpaceDE w:val="0"/>
              <w:autoSpaceDN w:val="0"/>
              <w:adjustRightInd w:val="0"/>
              <w:jc w:val="left"/>
              <w:rPr>
                <w:rFonts w:cs="Arial"/>
                <w:szCs w:val="24"/>
                <w:lang w:eastAsia="en-GB"/>
              </w:rPr>
            </w:pPr>
            <w:r w:rsidRPr="0021248B">
              <w:t xml:space="preserve">Project </w:t>
            </w:r>
            <w:r>
              <w:t>T</w:t>
            </w:r>
            <w:r w:rsidRPr="0021248B">
              <w:t>itle:</w:t>
            </w:r>
            <w:r w:rsidRPr="00A715C8">
              <w:t xml:space="preserve">  </w:t>
            </w:r>
          </w:p>
        </w:tc>
        <w:tc>
          <w:tcPr>
            <w:tcW w:w="6606" w:type="dxa"/>
          </w:tcPr>
          <w:p w:rsidR="00472B8C" w:rsidRPr="00AA2457" w:rsidRDefault="00472B8C" w:rsidP="002B6008">
            <w:pPr>
              <w:autoSpaceDE w:val="0"/>
              <w:autoSpaceDN w:val="0"/>
              <w:adjustRightInd w:val="0"/>
              <w:jc w:val="left"/>
              <w:rPr>
                <w:rFonts w:cs="Arial"/>
                <w:b/>
                <w:szCs w:val="24"/>
                <w:lang w:eastAsia="en-GB"/>
              </w:rPr>
            </w:pPr>
            <w:r w:rsidRPr="00AA2457">
              <w:rPr>
                <w:b/>
              </w:rPr>
              <w:t>Distributed Road Traffic Speed Monitoring</w:t>
            </w:r>
          </w:p>
        </w:tc>
      </w:tr>
      <w:tr w:rsidR="00472B8C" w:rsidTr="002B6008">
        <w:tc>
          <w:tcPr>
            <w:tcW w:w="2608" w:type="dxa"/>
          </w:tcPr>
          <w:p w:rsidR="00472B8C" w:rsidRDefault="00472B8C" w:rsidP="002B6008">
            <w:pPr>
              <w:autoSpaceDE w:val="0"/>
              <w:autoSpaceDN w:val="0"/>
              <w:adjustRightInd w:val="0"/>
              <w:jc w:val="left"/>
              <w:rPr>
                <w:rFonts w:cs="Arial"/>
                <w:szCs w:val="24"/>
                <w:lang w:eastAsia="en-GB"/>
              </w:rPr>
            </w:pPr>
            <w:r w:rsidRPr="0021248B">
              <w:t>Student</w:t>
            </w:r>
            <w:r>
              <w:t>:</w:t>
            </w:r>
          </w:p>
        </w:tc>
        <w:tc>
          <w:tcPr>
            <w:tcW w:w="6606" w:type="dxa"/>
          </w:tcPr>
          <w:p w:rsidR="00472B8C" w:rsidRPr="00AA2457" w:rsidRDefault="00472B8C" w:rsidP="002B6008">
            <w:pPr>
              <w:autoSpaceDE w:val="0"/>
              <w:autoSpaceDN w:val="0"/>
              <w:adjustRightInd w:val="0"/>
              <w:jc w:val="left"/>
              <w:rPr>
                <w:rFonts w:cs="Arial"/>
                <w:b/>
                <w:szCs w:val="24"/>
                <w:lang w:eastAsia="en-GB"/>
              </w:rPr>
            </w:pPr>
            <w:r w:rsidRPr="00AA2457">
              <w:rPr>
                <w:b/>
              </w:rPr>
              <w:t>Jeremy Chan</w:t>
            </w:r>
          </w:p>
        </w:tc>
      </w:tr>
      <w:tr w:rsidR="00472B8C" w:rsidTr="002B6008">
        <w:tc>
          <w:tcPr>
            <w:tcW w:w="2608" w:type="dxa"/>
          </w:tcPr>
          <w:p w:rsidR="00472B8C" w:rsidRDefault="00472B8C" w:rsidP="002B6008">
            <w:pPr>
              <w:autoSpaceDE w:val="0"/>
              <w:autoSpaceDN w:val="0"/>
              <w:adjustRightInd w:val="0"/>
              <w:jc w:val="left"/>
              <w:rPr>
                <w:rFonts w:cs="Arial"/>
                <w:szCs w:val="24"/>
                <w:lang w:eastAsia="en-GB"/>
              </w:rPr>
            </w:pPr>
            <w:r>
              <w:rPr>
                <w:rFonts w:cs="Arial"/>
                <w:szCs w:val="24"/>
                <w:lang w:eastAsia="en-GB"/>
              </w:rPr>
              <w:t>CID:</w:t>
            </w:r>
          </w:p>
        </w:tc>
        <w:tc>
          <w:tcPr>
            <w:tcW w:w="6606" w:type="dxa"/>
          </w:tcPr>
          <w:p w:rsidR="00472B8C" w:rsidRPr="00AA2457" w:rsidRDefault="00472B8C" w:rsidP="002B6008">
            <w:pPr>
              <w:autoSpaceDE w:val="0"/>
              <w:autoSpaceDN w:val="0"/>
              <w:adjustRightInd w:val="0"/>
              <w:jc w:val="left"/>
              <w:rPr>
                <w:rFonts w:cs="Arial"/>
                <w:b/>
                <w:szCs w:val="24"/>
                <w:lang w:eastAsia="en-GB"/>
              </w:rPr>
            </w:pPr>
            <w:r w:rsidRPr="00AA2457">
              <w:rPr>
                <w:rFonts w:cs="Arial"/>
                <w:b/>
                <w:szCs w:val="24"/>
                <w:lang w:eastAsia="en-GB"/>
              </w:rPr>
              <w:t>00818433</w:t>
            </w:r>
          </w:p>
        </w:tc>
      </w:tr>
      <w:tr w:rsidR="00472B8C" w:rsidTr="002B6008">
        <w:tc>
          <w:tcPr>
            <w:tcW w:w="2608" w:type="dxa"/>
          </w:tcPr>
          <w:p w:rsidR="00472B8C" w:rsidRDefault="00472B8C" w:rsidP="002B6008">
            <w:pPr>
              <w:autoSpaceDE w:val="0"/>
              <w:autoSpaceDN w:val="0"/>
              <w:adjustRightInd w:val="0"/>
              <w:jc w:val="left"/>
              <w:rPr>
                <w:rFonts w:cs="Arial"/>
                <w:szCs w:val="24"/>
                <w:lang w:eastAsia="en-GB"/>
              </w:rPr>
            </w:pPr>
            <w:r>
              <w:rPr>
                <w:rFonts w:cs="Arial"/>
                <w:szCs w:val="24"/>
                <w:lang w:eastAsia="en-GB"/>
              </w:rPr>
              <w:t xml:space="preserve">Course: </w:t>
            </w:r>
          </w:p>
        </w:tc>
        <w:tc>
          <w:tcPr>
            <w:tcW w:w="6606" w:type="dxa"/>
          </w:tcPr>
          <w:p w:rsidR="00472B8C" w:rsidRPr="00AA2457" w:rsidRDefault="00472B8C" w:rsidP="002B6008">
            <w:pPr>
              <w:autoSpaceDE w:val="0"/>
              <w:autoSpaceDN w:val="0"/>
              <w:adjustRightInd w:val="0"/>
              <w:jc w:val="left"/>
              <w:rPr>
                <w:rFonts w:cs="Arial"/>
                <w:b/>
                <w:szCs w:val="24"/>
                <w:lang w:eastAsia="en-GB"/>
              </w:rPr>
            </w:pPr>
            <w:r w:rsidRPr="00AA2457">
              <w:rPr>
                <w:rFonts w:cs="Arial"/>
                <w:b/>
                <w:szCs w:val="24"/>
                <w:lang w:eastAsia="en-GB"/>
              </w:rPr>
              <w:t>4T</w:t>
            </w:r>
          </w:p>
        </w:tc>
      </w:tr>
      <w:tr w:rsidR="00472B8C" w:rsidTr="002B6008">
        <w:tc>
          <w:tcPr>
            <w:tcW w:w="2608" w:type="dxa"/>
          </w:tcPr>
          <w:p w:rsidR="00472B8C" w:rsidRDefault="00472B8C" w:rsidP="002B6008">
            <w:pPr>
              <w:pStyle w:val="titlepage"/>
            </w:pPr>
            <w:r w:rsidRPr="0021248B">
              <w:t>Project Supervisor:</w:t>
            </w:r>
          </w:p>
        </w:tc>
        <w:tc>
          <w:tcPr>
            <w:tcW w:w="6606" w:type="dxa"/>
          </w:tcPr>
          <w:p w:rsidR="00472B8C" w:rsidRPr="00AA2457" w:rsidRDefault="00472B8C" w:rsidP="002B6008">
            <w:pPr>
              <w:autoSpaceDE w:val="0"/>
              <w:autoSpaceDN w:val="0"/>
              <w:adjustRightInd w:val="0"/>
              <w:jc w:val="left"/>
              <w:rPr>
                <w:rFonts w:cs="Arial"/>
                <w:b/>
                <w:szCs w:val="24"/>
                <w:lang w:eastAsia="en-GB"/>
              </w:rPr>
            </w:pPr>
            <w:r w:rsidRPr="00AA2457">
              <w:rPr>
                <w:b/>
              </w:rPr>
              <w:t>Dr. Ed Stott</w:t>
            </w:r>
          </w:p>
        </w:tc>
      </w:tr>
      <w:tr w:rsidR="00472B8C" w:rsidTr="002B6008">
        <w:tc>
          <w:tcPr>
            <w:tcW w:w="2608" w:type="dxa"/>
          </w:tcPr>
          <w:p w:rsidR="00472B8C" w:rsidRDefault="00472B8C" w:rsidP="002B6008">
            <w:pPr>
              <w:pStyle w:val="titlepage"/>
            </w:pPr>
            <w:r w:rsidRPr="0021248B">
              <w:t>Second Marker:</w:t>
            </w:r>
          </w:p>
        </w:tc>
        <w:tc>
          <w:tcPr>
            <w:tcW w:w="6606" w:type="dxa"/>
          </w:tcPr>
          <w:p w:rsidR="00472B8C" w:rsidRPr="00AA2457" w:rsidRDefault="00472B8C" w:rsidP="002B6008">
            <w:pPr>
              <w:pStyle w:val="titlepage"/>
              <w:rPr>
                <w:b/>
              </w:rPr>
            </w:pPr>
            <w:r w:rsidRPr="00AA2457">
              <w:rPr>
                <w:b/>
              </w:rPr>
              <w:t>Dr. Christos Papavassiliou</w:t>
            </w:r>
          </w:p>
        </w:tc>
      </w:tr>
    </w:tbl>
    <w:p w:rsidR="00472B8C" w:rsidRPr="00472B8C" w:rsidRDefault="00472B8C" w:rsidP="00472B8C">
      <w:pPr>
        <w:tabs>
          <w:tab w:val="left" w:pos="1470"/>
        </w:tabs>
        <w:rPr>
          <w:rFonts w:cs="Arial"/>
          <w:lang w:eastAsia="en-GB"/>
        </w:rPr>
        <w:sectPr w:rsidR="00472B8C" w:rsidRPr="00472B8C" w:rsidSect="00D720A9">
          <w:footerReference w:type="default" r:id="rId9"/>
          <w:footerReference w:type="first" r:id="rId10"/>
          <w:pgSz w:w="11906" w:h="16838"/>
          <w:pgMar w:top="1701" w:right="1701" w:bottom="1701" w:left="1701" w:header="709" w:footer="709" w:gutter="0"/>
          <w:pgNumType w:start="1"/>
          <w:cols w:space="708"/>
          <w:titlePg/>
          <w:docGrid w:linePitch="360"/>
        </w:sectPr>
      </w:pPr>
    </w:p>
    <w:p w:rsidR="00FD015B" w:rsidRDefault="00FD015B" w:rsidP="002502E8">
      <w:pPr>
        <w:pStyle w:val="Heading0"/>
      </w:pPr>
      <w:bookmarkStart w:id="0" w:name="_Toc484368849"/>
      <w:r>
        <w:lastRenderedPageBreak/>
        <w:t>Abstract</w:t>
      </w:r>
      <w:bookmarkEnd w:id="0"/>
    </w:p>
    <w:p w:rsidR="00FD015B" w:rsidRPr="001A50E0" w:rsidRDefault="00FD015B" w:rsidP="002502E8"/>
    <w:p w:rsidR="00D24877" w:rsidRDefault="00D24877" w:rsidP="002502E8">
      <w:r>
        <w:t>Speed cameras have been shown to slow traffic down and prevent accidents. Specifically, average speed cameras are more effective than fixed position cameras as they prevent speeding after the motorist has passed the camera. However, around 84% [1] of the UK’s average speed cameras are placed on busy trunk routes as it is not economically feasible to place them in rural areas. Moreover, the design of traditional speed cameras means their widespread deployment on residential roads would be detrimental to the streetscape.</w:t>
      </w:r>
    </w:p>
    <w:p w:rsidR="00D24877" w:rsidRDefault="00D24877" w:rsidP="002502E8"/>
    <w:p w:rsidR="00FD015B" w:rsidRPr="00D24877" w:rsidRDefault="00D24877" w:rsidP="002502E8">
      <w:r>
        <w:t>This project therefore enables the use of average speed cameras in any area. It is a low-cost, distributed vehicle speed monitoring system that communities can install themselves within private property next to a street. The system enables civilians to use their own personal cameras to detect and share license plate information by leveraging local binary pattern and optical character recognition computer vision algorithms. Plates, along with time and location data, are directly broadcasted to other peers in the network without the need for a central server. Violations are detected based on the average speed method using public mapping data, and users notified if an infraction occurs. Simulations, along with real world testing, show positive results under multiple lighting and camera conditions.</w:t>
      </w:r>
      <w:r w:rsidR="00FD015B">
        <w:rPr>
          <w:rFonts w:cs="Arial"/>
          <w:b/>
          <w:szCs w:val="24"/>
          <w:lang w:eastAsia="en-GB"/>
        </w:rPr>
        <w:br w:type="page"/>
      </w:r>
    </w:p>
    <w:p w:rsidR="00FD015B" w:rsidRDefault="00FD015B" w:rsidP="002502E8">
      <w:pPr>
        <w:pStyle w:val="Heading0"/>
      </w:pPr>
      <w:bookmarkStart w:id="1" w:name="_Toc484368850"/>
      <w:r>
        <w:lastRenderedPageBreak/>
        <w:t>Acknowledgements</w:t>
      </w:r>
      <w:bookmarkEnd w:id="1"/>
    </w:p>
    <w:p w:rsidR="00FD015B" w:rsidRDefault="00FD015B" w:rsidP="002502E8"/>
    <w:p w:rsidR="00FD015B" w:rsidRDefault="00413A34" w:rsidP="002502E8">
      <w:r>
        <w:t xml:space="preserve">I would like to express my heartfelt gratitude to my project supervisor, Dr Ed Stott, for his enthusiastic guidance, encouragement and useful critiques of this final year project. </w:t>
      </w:r>
    </w:p>
    <w:p w:rsidR="005A7434" w:rsidRDefault="005A7434" w:rsidP="002502E8"/>
    <w:p w:rsidR="005A7434" w:rsidRDefault="005A7434" w:rsidP="002502E8">
      <w:pPr>
        <w:pStyle w:val="ListParagraph"/>
        <w:numPr>
          <w:ilvl w:val="0"/>
          <w:numId w:val="20"/>
        </w:numPr>
      </w:pPr>
      <w:r>
        <w:t>Parents</w:t>
      </w:r>
    </w:p>
    <w:p w:rsidR="005A7434" w:rsidRDefault="005A7434" w:rsidP="002502E8">
      <w:pPr>
        <w:pStyle w:val="ListParagraph"/>
        <w:numPr>
          <w:ilvl w:val="0"/>
          <w:numId w:val="20"/>
        </w:numPr>
      </w:pPr>
      <w:r>
        <w:t>Friends</w:t>
      </w:r>
    </w:p>
    <w:p w:rsidR="005A7434" w:rsidRPr="00FD015B" w:rsidRDefault="005A7434" w:rsidP="002502E8">
      <w:pPr>
        <w:pStyle w:val="ListParagraph"/>
        <w:numPr>
          <w:ilvl w:val="0"/>
          <w:numId w:val="20"/>
        </w:numPr>
      </w:pPr>
      <w:r>
        <w:t>Other imperial staff</w:t>
      </w:r>
    </w:p>
    <w:p w:rsidR="00FD015B" w:rsidRDefault="00FD015B" w:rsidP="002502E8">
      <w:pPr>
        <w:spacing w:after="160"/>
        <w:jc w:val="left"/>
      </w:pPr>
      <w:r>
        <w:br w:type="page"/>
      </w:r>
    </w:p>
    <w:p w:rsidR="00EC6E8C" w:rsidRDefault="00EC6E8C" w:rsidP="002502E8">
      <w:pPr>
        <w:pStyle w:val="Heading0"/>
      </w:pPr>
      <w:r>
        <w:lastRenderedPageBreak/>
        <w:t>Nomenclature</w:t>
      </w:r>
    </w:p>
    <w:p w:rsidR="00EC6E8C" w:rsidRDefault="00EC6E8C" w:rsidP="002502E8">
      <w:pPr>
        <w:spacing w:after="160"/>
        <w:jc w:val="left"/>
      </w:pPr>
    </w:p>
    <w:p w:rsidR="00EC6E8C" w:rsidRDefault="00EC6E8C" w:rsidP="002502E8">
      <w:pPr>
        <w:spacing w:after="160"/>
        <w:jc w:val="left"/>
      </w:pPr>
      <w:r>
        <w:t>-list of symbols here-</w:t>
      </w:r>
    </w:p>
    <w:p w:rsidR="00EC6E8C" w:rsidRDefault="00EC6E8C" w:rsidP="002502E8">
      <w:pPr>
        <w:spacing w:after="160"/>
        <w:jc w:val="left"/>
      </w:pPr>
    </w:p>
    <w:p w:rsidR="00EC6E8C" w:rsidRDefault="00EC6E8C" w:rsidP="002502E8">
      <w:pPr>
        <w:spacing w:after="160"/>
        <w:jc w:val="left"/>
      </w:pPr>
    </w:p>
    <w:p w:rsidR="00117B9C" w:rsidRPr="00117B9C" w:rsidRDefault="00EC6E8C" w:rsidP="00117B9C">
      <w:pPr>
        <w:spacing w:after="160" w:line="259" w:lineRule="auto"/>
        <w:jc w:val="left"/>
        <w:rPr>
          <w:color w:val="FF0000"/>
          <w:sz w:val="44"/>
        </w:rPr>
      </w:pPr>
      <w:r>
        <w:br w:type="page"/>
      </w:r>
      <w:r w:rsidR="00117B9C" w:rsidRPr="00117B9C">
        <w:rPr>
          <w:color w:val="FF0000"/>
          <w:sz w:val="44"/>
        </w:rPr>
        <w:lastRenderedPageBreak/>
        <w:t>UPDATE ALL TITLES TO BE Like This Case</w:t>
      </w:r>
    </w:p>
    <w:p w:rsidR="00117B9C" w:rsidRPr="00117B9C" w:rsidRDefault="00117B9C">
      <w:pPr>
        <w:spacing w:after="160" w:line="259" w:lineRule="auto"/>
        <w:jc w:val="left"/>
        <w:rPr>
          <w:color w:val="FF0000"/>
          <w:sz w:val="44"/>
        </w:rPr>
      </w:pPr>
      <w:r w:rsidRPr="00117B9C">
        <w:rPr>
          <w:color w:val="FF0000"/>
          <w:sz w:val="44"/>
        </w:rPr>
        <w:t>Cross refernce all figures, code, tables</w:t>
      </w:r>
    </w:p>
    <w:p w:rsidR="00117B9C" w:rsidRDefault="00117B9C">
      <w:pPr>
        <w:spacing w:after="160" w:line="259" w:lineRule="auto"/>
        <w:jc w:val="left"/>
        <w:rPr>
          <w:color w:val="FF0000"/>
          <w:sz w:val="44"/>
        </w:rPr>
      </w:pPr>
      <w:r w:rsidRPr="00117B9C">
        <w:rPr>
          <w:color w:val="FF0000"/>
          <w:sz w:val="44"/>
        </w:rPr>
        <w:t>Do acknowledgements, nomenalcture</w:t>
      </w:r>
    </w:p>
    <w:p w:rsidR="00652984" w:rsidRPr="00117B9C" w:rsidRDefault="00BF2E0B" w:rsidP="00652984">
      <w:pPr>
        <w:spacing w:after="160" w:line="259" w:lineRule="auto"/>
        <w:jc w:val="left"/>
        <w:rPr>
          <w:color w:val="FF0000"/>
          <w:sz w:val="44"/>
        </w:rPr>
      </w:pPr>
      <w:r>
        <w:rPr>
          <w:color w:val="FF0000"/>
          <w:sz w:val="44"/>
        </w:rPr>
        <w:t>Find suitable cover page photo</w:t>
      </w:r>
    </w:p>
    <w:p w:rsidR="00117B9C" w:rsidRDefault="00117B9C">
      <w:pPr>
        <w:spacing w:after="160" w:line="259" w:lineRule="auto"/>
        <w:jc w:val="left"/>
      </w:pPr>
    </w:p>
    <w:p w:rsidR="00117B9C" w:rsidRDefault="00117B9C">
      <w:pPr>
        <w:spacing w:after="160" w:line="259" w:lineRule="auto"/>
        <w:jc w:val="left"/>
      </w:pPr>
    </w:p>
    <w:p w:rsidR="00117B9C" w:rsidRDefault="00117B9C">
      <w:pPr>
        <w:spacing w:after="160" w:line="259" w:lineRule="auto"/>
        <w:jc w:val="left"/>
      </w:pPr>
      <w:r>
        <w:br w:type="page"/>
      </w:r>
    </w:p>
    <w:sdt>
      <w:sdtPr>
        <w:rPr>
          <w:rFonts w:eastAsia="Times New Roman" w:cs="Times New Roman"/>
          <w:b w:val="0"/>
          <w:sz w:val="24"/>
          <w:szCs w:val="20"/>
          <w:lang w:val="en-GB"/>
        </w:rPr>
        <w:id w:val="-368534283"/>
        <w:docPartObj>
          <w:docPartGallery w:val="Table of Contents"/>
          <w:docPartUnique/>
        </w:docPartObj>
      </w:sdtPr>
      <w:sdtEndPr>
        <w:rPr>
          <w:bCs/>
          <w:noProof/>
        </w:rPr>
      </w:sdtEndPr>
      <w:sdtContent>
        <w:p w:rsidR="00F75867" w:rsidRPr="007D5289" w:rsidRDefault="00F75867" w:rsidP="002502E8">
          <w:pPr>
            <w:pStyle w:val="TOCHeading"/>
            <w:numPr>
              <w:ilvl w:val="0"/>
              <w:numId w:val="0"/>
            </w:numPr>
            <w:ind w:left="216"/>
          </w:pPr>
          <w:r w:rsidRPr="007D5289">
            <w:t>Table of Contents</w:t>
          </w:r>
        </w:p>
        <w:p w:rsidR="00652984" w:rsidRDefault="00652984">
          <w:pPr>
            <w:pStyle w:val="TOC1"/>
            <w:rPr>
              <w:rFonts w:asciiTheme="minorHAnsi" w:eastAsiaTheme="minorEastAsia" w:hAnsiTheme="minorHAnsi" w:cstheme="minorBidi"/>
              <w:b w:val="0"/>
              <w:bCs w:val="0"/>
              <w:caps w:val="0"/>
              <w:noProof/>
              <w:sz w:val="22"/>
              <w:szCs w:val="22"/>
              <w:lang w:eastAsia="en-GB"/>
            </w:rPr>
          </w:pPr>
          <w:r>
            <w:fldChar w:fldCharType="begin"/>
          </w:r>
          <w:r>
            <w:instrText xml:space="preserve"> TOC \o "1-4" \h \z \u </w:instrText>
          </w:r>
          <w:r>
            <w:fldChar w:fldCharType="separate"/>
          </w:r>
          <w:hyperlink w:anchor="_Toc485594695" w:history="1">
            <w:r w:rsidRPr="006253D8">
              <w:rPr>
                <w:rStyle w:val="Hyperlink"/>
                <w:noProof/>
              </w:rPr>
              <w:t>1</w:t>
            </w:r>
            <w:r>
              <w:rPr>
                <w:rFonts w:asciiTheme="minorHAnsi" w:eastAsiaTheme="minorEastAsia" w:hAnsiTheme="minorHAnsi" w:cstheme="minorBidi"/>
                <w:b w:val="0"/>
                <w:bCs w:val="0"/>
                <w:caps w:val="0"/>
                <w:noProof/>
                <w:sz w:val="22"/>
                <w:szCs w:val="22"/>
                <w:lang w:eastAsia="en-GB"/>
              </w:rPr>
              <w:tab/>
            </w:r>
            <w:r w:rsidRPr="006253D8">
              <w:rPr>
                <w:rStyle w:val="Hyperlink"/>
                <w:noProof/>
              </w:rPr>
              <w:t>Introduction</w:t>
            </w:r>
            <w:r>
              <w:rPr>
                <w:noProof/>
                <w:webHidden/>
              </w:rPr>
              <w:tab/>
            </w:r>
            <w:r>
              <w:rPr>
                <w:noProof/>
                <w:webHidden/>
              </w:rPr>
              <w:fldChar w:fldCharType="begin"/>
            </w:r>
            <w:r>
              <w:rPr>
                <w:noProof/>
                <w:webHidden/>
              </w:rPr>
              <w:instrText xml:space="preserve"> PAGEREF _Toc485594695 \h </w:instrText>
            </w:r>
            <w:r>
              <w:rPr>
                <w:noProof/>
                <w:webHidden/>
              </w:rPr>
            </w:r>
            <w:r>
              <w:rPr>
                <w:noProof/>
                <w:webHidden/>
              </w:rPr>
              <w:fldChar w:fldCharType="separate"/>
            </w:r>
            <w:r w:rsidR="00ED6637">
              <w:rPr>
                <w:noProof/>
                <w:webHidden/>
              </w:rPr>
              <w:t>1</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696" w:history="1">
            <w:r w:rsidRPr="006253D8">
              <w:rPr>
                <w:rStyle w:val="Hyperlink"/>
                <w:noProof/>
              </w:rPr>
              <w:t>2</w:t>
            </w:r>
            <w:r>
              <w:rPr>
                <w:rFonts w:asciiTheme="minorHAnsi" w:eastAsiaTheme="minorEastAsia" w:hAnsiTheme="minorHAnsi" w:cstheme="minorBidi"/>
                <w:b w:val="0"/>
                <w:bCs w:val="0"/>
                <w:caps w:val="0"/>
                <w:noProof/>
                <w:sz w:val="22"/>
                <w:szCs w:val="22"/>
                <w:lang w:eastAsia="en-GB"/>
              </w:rPr>
              <w:tab/>
            </w:r>
            <w:r w:rsidRPr="006253D8">
              <w:rPr>
                <w:rStyle w:val="Hyperlink"/>
                <w:noProof/>
              </w:rPr>
              <w:t>Related Work</w:t>
            </w:r>
            <w:r>
              <w:rPr>
                <w:noProof/>
                <w:webHidden/>
              </w:rPr>
              <w:tab/>
            </w:r>
            <w:r>
              <w:rPr>
                <w:noProof/>
                <w:webHidden/>
              </w:rPr>
              <w:fldChar w:fldCharType="begin"/>
            </w:r>
            <w:r>
              <w:rPr>
                <w:noProof/>
                <w:webHidden/>
              </w:rPr>
              <w:instrText xml:space="preserve"> PAGEREF _Toc485594696 \h </w:instrText>
            </w:r>
            <w:r>
              <w:rPr>
                <w:noProof/>
                <w:webHidden/>
              </w:rPr>
            </w:r>
            <w:r>
              <w:rPr>
                <w:noProof/>
                <w:webHidden/>
              </w:rPr>
              <w:fldChar w:fldCharType="separate"/>
            </w:r>
            <w:r w:rsidR="00ED6637">
              <w:rPr>
                <w:noProof/>
                <w:webHidden/>
              </w:rPr>
              <w:t>2</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697" w:history="1">
            <w:r w:rsidRPr="006253D8">
              <w:rPr>
                <w:rStyle w:val="Hyperlink"/>
                <w:noProof/>
              </w:rPr>
              <w:t>2.1</w:t>
            </w:r>
            <w:r>
              <w:rPr>
                <w:rFonts w:asciiTheme="minorHAnsi" w:eastAsiaTheme="minorEastAsia" w:hAnsiTheme="minorHAnsi" w:cstheme="minorBidi"/>
                <w:b w:val="0"/>
                <w:bCs w:val="0"/>
                <w:noProof/>
                <w:sz w:val="22"/>
                <w:szCs w:val="22"/>
                <w:lang w:eastAsia="en-GB"/>
              </w:rPr>
              <w:tab/>
            </w:r>
            <w:r w:rsidRPr="006253D8">
              <w:rPr>
                <w:rStyle w:val="Hyperlink"/>
                <w:noProof/>
              </w:rPr>
              <w:t>License plate recognition</w:t>
            </w:r>
            <w:r>
              <w:rPr>
                <w:noProof/>
                <w:webHidden/>
              </w:rPr>
              <w:tab/>
            </w:r>
            <w:r>
              <w:rPr>
                <w:noProof/>
                <w:webHidden/>
              </w:rPr>
              <w:fldChar w:fldCharType="begin"/>
            </w:r>
            <w:r>
              <w:rPr>
                <w:noProof/>
                <w:webHidden/>
              </w:rPr>
              <w:instrText xml:space="preserve"> PAGEREF _Toc485594697 \h </w:instrText>
            </w:r>
            <w:r>
              <w:rPr>
                <w:noProof/>
                <w:webHidden/>
              </w:rPr>
            </w:r>
            <w:r>
              <w:rPr>
                <w:noProof/>
                <w:webHidden/>
              </w:rPr>
              <w:fldChar w:fldCharType="separate"/>
            </w:r>
            <w:r w:rsidR="00ED6637">
              <w:rPr>
                <w:noProof/>
                <w:webHidden/>
              </w:rPr>
              <w:t>2</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698" w:history="1">
            <w:r w:rsidRPr="006253D8">
              <w:rPr>
                <w:rStyle w:val="Hyperlink"/>
                <w:noProof/>
              </w:rPr>
              <w:t>2.1.1</w:t>
            </w:r>
            <w:r>
              <w:rPr>
                <w:rFonts w:asciiTheme="minorHAnsi" w:eastAsiaTheme="minorEastAsia" w:hAnsiTheme="minorHAnsi" w:cstheme="minorBidi"/>
                <w:noProof/>
                <w:sz w:val="22"/>
                <w:szCs w:val="22"/>
                <w:lang w:eastAsia="en-GB"/>
              </w:rPr>
              <w:tab/>
            </w:r>
            <w:r w:rsidRPr="006253D8">
              <w:rPr>
                <w:rStyle w:val="Hyperlink"/>
                <w:noProof/>
              </w:rPr>
              <w:t>Hardware</w:t>
            </w:r>
            <w:r>
              <w:rPr>
                <w:noProof/>
                <w:webHidden/>
              </w:rPr>
              <w:tab/>
            </w:r>
            <w:r>
              <w:rPr>
                <w:noProof/>
                <w:webHidden/>
              </w:rPr>
              <w:fldChar w:fldCharType="begin"/>
            </w:r>
            <w:r>
              <w:rPr>
                <w:noProof/>
                <w:webHidden/>
              </w:rPr>
              <w:instrText xml:space="preserve"> PAGEREF _Toc485594698 \h </w:instrText>
            </w:r>
            <w:r>
              <w:rPr>
                <w:noProof/>
                <w:webHidden/>
              </w:rPr>
            </w:r>
            <w:r>
              <w:rPr>
                <w:noProof/>
                <w:webHidden/>
              </w:rPr>
              <w:fldChar w:fldCharType="separate"/>
            </w:r>
            <w:r w:rsidR="00ED6637">
              <w:rPr>
                <w:noProof/>
                <w:webHidden/>
              </w:rPr>
              <w:t>2</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699" w:history="1">
            <w:r w:rsidRPr="006253D8">
              <w:rPr>
                <w:rStyle w:val="Hyperlink"/>
                <w:noProof/>
              </w:rPr>
              <w:t>2.1.2</w:t>
            </w:r>
            <w:r>
              <w:rPr>
                <w:rFonts w:asciiTheme="minorHAnsi" w:eastAsiaTheme="minorEastAsia" w:hAnsiTheme="minorHAnsi" w:cstheme="minorBidi"/>
                <w:noProof/>
                <w:sz w:val="22"/>
                <w:szCs w:val="22"/>
                <w:lang w:eastAsia="en-GB"/>
              </w:rPr>
              <w:tab/>
            </w:r>
            <w:r w:rsidRPr="006253D8">
              <w:rPr>
                <w:rStyle w:val="Hyperlink"/>
                <w:noProof/>
              </w:rPr>
              <w:t>Software</w:t>
            </w:r>
            <w:r>
              <w:rPr>
                <w:noProof/>
                <w:webHidden/>
              </w:rPr>
              <w:tab/>
            </w:r>
            <w:r>
              <w:rPr>
                <w:noProof/>
                <w:webHidden/>
              </w:rPr>
              <w:fldChar w:fldCharType="begin"/>
            </w:r>
            <w:r>
              <w:rPr>
                <w:noProof/>
                <w:webHidden/>
              </w:rPr>
              <w:instrText xml:space="preserve"> PAGEREF _Toc485594699 \h </w:instrText>
            </w:r>
            <w:r>
              <w:rPr>
                <w:noProof/>
                <w:webHidden/>
              </w:rPr>
            </w:r>
            <w:r>
              <w:rPr>
                <w:noProof/>
                <w:webHidden/>
              </w:rPr>
              <w:fldChar w:fldCharType="separate"/>
            </w:r>
            <w:r w:rsidR="00ED6637">
              <w:rPr>
                <w:noProof/>
                <w:webHidden/>
              </w:rPr>
              <w:t>2</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0" w:history="1">
            <w:r w:rsidRPr="006253D8">
              <w:rPr>
                <w:rStyle w:val="Hyperlink"/>
                <w:noProof/>
              </w:rPr>
              <w:t>2.2</w:t>
            </w:r>
            <w:r>
              <w:rPr>
                <w:rFonts w:asciiTheme="minorHAnsi" w:eastAsiaTheme="minorEastAsia" w:hAnsiTheme="minorHAnsi" w:cstheme="minorBidi"/>
                <w:b w:val="0"/>
                <w:bCs w:val="0"/>
                <w:noProof/>
                <w:sz w:val="22"/>
                <w:szCs w:val="22"/>
                <w:lang w:eastAsia="en-GB"/>
              </w:rPr>
              <w:tab/>
            </w:r>
            <w:r w:rsidRPr="006253D8">
              <w:rPr>
                <w:rStyle w:val="Hyperlink"/>
                <w:noProof/>
              </w:rPr>
              <w:t>Peer to peer network</w:t>
            </w:r>
            <w:r>
              <w:rPr>
                <w:noProof/>
                <w:webHidden/>
              </w:rPr>
              <w:tab/>
            </w:r>
            <w:r>
              <w:rPr>
                <w:noProof/>
                <w:webHidden/>
              </w:rPr>
              <w:fldChar w:fldCharType="begin"/>
            </w:r>
            <w:r>
              <w:rPr>
                <w:noProof/>
                <w:webHidden/>
              </w:rPr>
              <w:instrText xml:space="preserve"> PAGEREF _Toc485594700 \h </w:instrText>
            </w:r>
            <w:r>
              <w:rPr>
                <w:noProof/>
                <w:webHidden/>
              </w:rPr>
            </w:r>
            <w:r>
              <w:rPr>
                <w:noProof/>
                <w:webHidden/>
              </w:rPr>
              <w:fldChar w:fldCharType="separate"/>
            </w:r>
            <w:r w:rsidR="00ED6637">
              <w:rPr>
                <w:noProof/>
                <w:webHidden/>
              </w:rPr>
              <w:t>3</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1" w:history="1">
            <w:r w:rsidRPr="006253D8">
              <w:rPr>
                <w:rStyle w:val="Hyperlink"/>
                <w:noProof/>
              </w:rPr>
              <w:t>2.3</w:t>
            </w:r>
            <w:r>
              <w:rPr>
                <w:rFonts w:asciiTheme="minorHAnsi" w:eastAsiaTheme="minorEastAsia" w:hAnsiTheme="minorHAnsi" w:cstheme="minorBidi"/>
                <w:b w:val="0"/>
                <w:bCs w:val="0"/>
                <w:noProof/>
                <w:sz w:val="22"/>
                <w:szCs w:val="22"/>
                <w:lang w:eastAsia="en-GB"/>
              </w:rPr>
              <w:tab/>
            </w:r>
            <w:r w:rsidRPr="006253D8">
              <w:rPr>
                <w:rStyle w:val="Hyperlink"/>
                <w:noProof/>
              </w:rPr>
              <w:t>Photo evidence publication</w:t>
            </w:r>
            <w:r>
              <w:rPr>
                <w:noProof/>
                <w:webHidden/>
              </w:rPr>
              <w:tab/>
            </w:r>
            <w:r>
              <w:rPr>
                <w:noProof/>
                <w:webHidden/>
              </w:rPr>
              <w:fldChar w:fldCharType="begin"/>
            </w:r>
            <w:r>
              <w:rPr>
                <w:noProof/>
                <w:webHidden/>
              </w:rPr>
              <w:instrText xml:space="preserve"> PAGEREF _Toc485594701 \h </w:instrText>
            </w:r>
            <w:r>
              <w:rPr>
                <w:noProof/>
                <w:webHidden/>
              </w:rPr>
            </w:r>
            <w:r>
              <w:rPr>
                <w:noProof/>
                <w:webHidden/>
              </w:rPr>
              <w:fldChar w:fldCharType="separate"/>
            </w:r>
            <w:r w:rsidR="00ED6637">
              <w:rPr>
                <w:noProof/>
                <w:webHidden/>
              </w:rPr>
              <w:t>4</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2" w:history="1">
            <w:r w:rsidRPr="006253D8">
              <w:rPr>
                <w:rStyle w:val="Hyperlink"/>
                <w:noProof/>
              </w:rPr>
              <w:t>2.4</w:t>
            </w:r>
            <w:r>
              <w:rPr>
                <w:rFonts w:asciiTheme="minorHAnsi" w:eastAsiaTheme="minorEastAsia" w:hAnsiTheme="minorHAnsi" w:cstheme="minorBidi"/>
                <w:b w:val="0"/>
                <w:bCs w:val="0"/>
                <w:noProof/>
                <w:sz w:val="22"/>
                <w:szCs w:val="22"/>
                <w:lang w:eastAsia="en-GB"/>
              </w:rPr>
              <w:tab/>
            </w:r>
            <w:r w:rsidRPr="006253D8">
              <w:rPr>
                <w:rStyle w:val="Hyperlink"/>
                <w:noProof/>
              </w:rPr>
              <w:t>Overall Feasibility</w:t>
            </w:r>
            <w:r>
              <w:rPr>
                <w:noProof/>
                <w:webHidden/>
              </w:rPr>
              <w:tab/>
            </w:r>
            <w:r>
              <w:rPr>
                <w:noProof/>
                <w:webHidden/>
              </w:rPr>
              <w:fldChar w:fldCharType="begin"/>
            </w:r>
            <w:r>
              <w:rPr>
                <w:noProof/>
                <w:webHidden/>
              </w:rPr>
              <w:instrText xml:space="preserve"> PAGEREF _Toc485594702 \h </w:instrText>
            </w:r>
            <w:r>
              <w:rPr>
                <w:noProof/>
                <w:webHidden/>
              </w:rPr>
            </w:r>
            <w:r>
              <w:rPr>
                <w:noProof/>
                <w:webHidden/>
              </w:rPr>
              <w:fldChar w:fldCharType="separate"/>
            </w:r>
            <w:r w:rsidR="00ED6637">
              <w:rPr>
                <w:noProof/>
                <w:webHidden/>
              </w:rPr>
              <w:t>4</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03" w:history="1">
            <w:r w:rsidRPr="006253D8">
              <w:rPr>
                <w:rStyle w:val="Hyperlink"/>
                <w:noProof/>
              </w:rPr>
              <w:t>3</w:t>
            </w:r>
            <w:r>
              <w:rPr>
                <w:rFonts w:asciiTheme="minorHAnsi" w:eastAsiaTheme="minorEastAsia" w:hAnsiTheme="minorHAnsi" w:cstheme="minorBidi"/>
                <w:b w:val="0"/>
                <w:bCs w:val="0"/>
                <w:caps w:val="0"/>
                <w:noProof/>
                <w:sz w:val="22"/>
                <w:szCs w:val="22"/>
                <w:lang w:eastAsia="en-GB"/>
              </w:rPr>
              <w:tab/>
            </w:r>
            <w:r w:rsidRPr="006253D8">
              <w:rPr>
                <w:rStyle w:val="Hyperlink"/>
                <w:noProof/>
              </w:rPr>
              <w:t>Project Specification</w:t>
            </w:r>
            <w:r>
              <w:rPr>
                <w:noProof/>
                <w:webHidden/>
              </w:rPr>
              <w:tab/>
            </w:r>
            <w:r>
              <w:rPr>
                <w:noProof/>
                <w:webHidden/>
              </w:rPr>
              <w:fldChar w:fldCharType="begin"/>
            </w:r>
            <w:r>
              <w:rPr>
                <w:noProof/>
                <w:webHidden/>
              </w:rPr>
              <w:instrText xml:space="preserve"> PAGEREF _Toc485594703 \h </w:instrText>
            </w:r>
            <w:r>
              <w:rPr>
                <w:noProof/>
                <w:webHidden/>
              </w:rPr>
            </w:r>
            <w:r>
              <w:rPr>
                <w:noProof/>
                <w:webHidden/>
              </w:rPr>
              <w:fldChar w:fldCharType="separate"/>
            </w:r>
            <w:r w:rsidR="00ED6637">
              <w:rPr>
                <w:noProof/>
                <w:webHidden/>
              </w:rPr>
              <w:t>6</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4" w:history="1">
            <w:r w:rsidRPr="006253D8">
              <w:rPr>
                <w:rStyle w:val="Hyperlink"/>
                <w:noProof/>
                <w:lang w:eastAsia="en-GB"/>
              </w:rPr>
              <w:t>3.1</w:t>
            </w:r>
            <w:r>
              <w:rPr>
                <w:rFonts w:asciiTheme="minorHAnsi" w:eastAsiaTheme="minorEastAsia" w:hAnsiTheme="minorHAnsi" w:cstheme="minorBidi"/>
                <w:b w:val="0"/>
                <w:bCs w:val="0"/>
                <w:noProof/>
                <w:sz w:val="22"/>
                <w:szCs w:val="22"/>
                <w:lang w:eastAsia="en-GB"/>
              </w:rPr>
              <w:tab/>
            </w:r>
            <w:r w:rsidRPr="006253D8">
              <w:rPr>
                <w:rStyle w:val="Hyperlink"/>
                <w:noProof/>
              </w:rPr>
              <w:t>Project goals</w:t>
            </w:r>
            <w:r>
              <w:rPr>
                <w:noProof/>
                <w:webHidden/>
              </w:rPr>
              <w:tab/>
            </w:r>
            <w:r>
              <w:rPr>
                <w:noProof/>
                <w:webHidden/>
              </w:rPr>
              <w:fldChar w:fldCharType="begin"/>
            </w:r>
            <w:r>
              <w:rPr>
                <w:noProof/>
                <w:webHidden/>
              </w:rPr>
              <w:instrText xml:space="preserve"> PAGEREF _Toc485594704 \h </w:instrText>
            </w:r>
            <w:r>
              <w:rPr>
                <w:noProof/>
                <w:webHidden/>
              </w:rPr>
            </w:r>
            <w:r>
              <w:rPr>
                <w:noProof/>
                <w:webHidden/>
              </w:rPr>
              <w:fldChar w:fldCharType="separate"/>
            </w:r>
            <w:r w:rsidR="00ED6637">
              <w:rPr>
                <w:noProof/>
                <w:webHidden/>
              </w:rPr>
              <w:t>6</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5" w:history="1">
            <w:r w:rsidRPr="006253D8">
              <w:rPr>
                <w:rStyle w:val="Hyperlink"/>
                <w:noProof/>
              </w:rPr>
              <w:t>3.2</w:t>
            </w:r>
            <w:r>
              <w:rPr>
                <w:rFonts w:asciiTheme="minorHAnsi" w:eastAsiaTheme="minorEastAsia" w:hAnsiTheme="minorHAnsi" w:cstheme="minorBidi"/>
                <w:b w:val="0"/>
                <w:bCs w:val="0"/>
                <w:noProof/>
                <w:sz w:val="22"/>
                <w:szCs w:val="22"/>
                <w:lang w:eastAsia="en-GB"/>
              </w:rPr>
              <w:tab/>
            </w:r>
            <w:r w:rsidRPr="006253D8">
              <w:rPr>
                <w:rStyle w:val="Hyperlink"/>
                <w:noProof/>
              </w:rPr>
              <w:t>Advanced project goals</w:t>
            </w:r>
            <w:r>
              <w:rPr>
                <w:noProof/>
                <w:webHidden/>
              </w:rPr>
              <w:tab/>
            </w:r>
            <w:r>
              <w:rPr>
                <w:noProof/>
                <w:webHidden/>
              </w:rPr>
              <w:fldChar w:fldCharType="begin"/>
            </w:r>
            <w:r>
              <w:rPr>
                <w:noProof/>
                <w:webHidden/>
              </w:rPr>
              <w:instrText xml:space="preserve"> PAGEREF _Toc485594705 \h </w:instrText>
            </w:r>
            <w:r>
              <w:rPr>
                <w:noProof/>
                <w:webHidden/>
              </w:rPr>
            </w:r>
            <w:r>
              <w:rPr>
                <w:noProof/>
                <w:webHidden/>
              </w:rPr>
              <w:fldChar w:fldCharType="separate"/>
            </w:r>
            <w:r w:rsidR="00ED6637">
              <w:rPr>
                <w:noProof/>
                <w:webHidden/>
              </w:rPr>
              <w:t>6</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6" w:history="1">
            <w:r w:rsidRPr="006253D8">
              <w:rPr>
                <w:rStyle w:val="Hyperlink"/>
                <w:noProof/>
              </w:rPr>
              <w:t>3.3</w:t>
            </w:r>
            <w:r>
              <w:rPr>
                <w:rFonts w:asciiTheme="minorHAnsi" w:eastAsiaTheme="minorEastAsia" w:hAnsiTheme="minorHAnsi" w:cstheme="minorBidi"/>
                <w:b w:val="0"/>
                <w:bCs w:val="0"/>
                <w:noProof/>
                <w:sz w:val="22"/>
                <w:szCs w:val="22"/>
                <w:lang w:eastAsia="en-GB"/>
              </w:rPr>
              <w:tab/>
            </w:r>
            <w:r w:rsidRPr="006253D8">
              <w:rPr>
                <w:rStyle w:val="Hyperlink"/>
                <w:noProof/>
              </w:rPr>
              <w:t>Clarifications</w:t>
            </w:r>
            <w:r>
              <w:rPr>
                <w:noProof/>
                <w:webHidden/>
              </w:rPr>
              <w:tab/>
            </w:r>
            <w:r>
              <w:rPr>
                <w:noProof/>
                <w:webHidden/>
              </w:rPr>
              <w:fldChar w:fldCharType="begin"/>
            </w:r>
            <w:r>
              <w:rPr>
                <w:noProof/>
                <w:webHidden/>
              </w:rPr>
              <w:instrText xml:space="preserve"> PAGEREF _Toc485594706 \h </w:instrText>
            </w:r>
            <w:r>
              <w:rPr>
                <w:noProof/>
                <w:webHidden/>
              </w:rPr>
            </w:r>
            <w:r>
              <w:rPr>
                <w:noProof/>
                <w:webHidden/>
              </w:rPr>
              <w:fldChar w:fldCharType="separate"/>
            </w:r>
            <w:r w:rsidR="00ED6637">
              <w:rPr>
                <w:noProof/>
                <w:webHidden/>
              </w:rPr>
              <w:t>7</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07" w:history="1">
            <w:r w:rsidRPr="006253D8">
              <w:rPr>
                <w:rStyle w:val="Hyperlink"/>
                <w:noProof/>
              </w:rPr>
              <w:t>4</w:t>
            </w:r>
            <w:r>
              <w:rPr>
                <w:rFonts w:asciiTheme="minorHAnsi" w:eastAsiaTheme="minorEastAsia" w:hAnsiTheme="minorHAnsi" w:cstheme="minorBidi"/>
                <w:b w:val="0"/>
                <w:bCs w:val="0"/>
                <w:caps w:val="0"/>
                <w:noProof/>
                <w:sz w:val="22"/>
                <w:szCs w:val="22"/>
                <w:lang w:eastAsia="en-GB"/>
              </w:rPr>
              <w:tab/>
            </w:r>
            <w:r w:rsidRPr="006253D8">
              <w:rPr>
                <w:rStyle w:val="Hyperlink"/>
                <w:noProof/>
              </w:rPr>
              <w:t>Background Reading and Literature Review</w:t>
            </w:r>
            <w:r>
              <w:rPr>
                <w:noProof/>
                <w:webHidden/>
              </w:rPr>
              <w:tab/>
            </w:r>
            <w:r>
              <w:rPr>
                <w:noProof/>
                <w:webHidden/>
              </w:rPr>
              <w:fldChar w:fldCharType="begin"/>
            </w:r>
            <w:r>
              <w:rPr>
                <w:noProof/>
                <w:webHidden/>
              </w:rPr>
              <w:instrText xml:space="preserve"> PAGEREF _Toc485594707 \h </w:instrText>
            </w:r>
            <w:r>
              <w:rPr>
                <w:noProof/>
                <w:webHidden/>
              </w:rPr>
            </w:r>
            <w:r>
              <w:rPr>
                <w:noProof/>
                <w:webHidden/>
              </w:rPr>
              <w:fldChar w:fldCharType="separate"/>
            </w:r>
            <w:r w:rsidR="00ED6637">
              <w:rPr>
                <w:noProof/>
                <w:webHidden/>
              </w:rPr>
              <w:t>9</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8" w:history="1">
            <w:r w:rsidRPr="006253D8">
              <w:rPr>
                <w:rStyle w:val="Hyperlink"/>
                <w:noProof/>
              </w:rPr>
              <w:t>4.1</w:t>
            </w:r>
            <w:r>
              <w:rPr>
                <w:rFonts w:asciiTheme="minorHAnsi" w:eastAsiaTheme="minorEastAsia" w:hAnsiTheme="minorHAnsi" w:cstheme="minorBidi"/>
                <w:b w:val="0"/>
                <w:bCs w:val="0"/>
                <w:noProof/>
                <w:sz w:val="22"/>
                <w:szCs w:val="22"/>
                <w:lang w:eastAsia="en-GB"/>
              </w:rPr>
              <w:tab/>
            </w:r>
            <w:r w:rsidRPr="006253D8">
              <w:rPr>
                <w:rStyle w:val="Hyperlink"/>
                <w:noProof/>
              </w:rPr>
              <w:t>License plate recognition</w:t>
            </w:r>
            <w:r>
              <w:rPr>
                <w:noProof/>
                <w:webHidden/>
              </w:rPr>
              <w:tab/>
            </w:r>
            <w:r>
              <w:rPr>
                <w:noProof/>
                <w:webHidden/>
              </w:rPr>
              <w:fldChar w:fldCharType="begin"/>
            </w:r>
            <w:r>
              <w:rPr>
                <w:noProof/>
                <w:webHidden/>
              </w:rPr>
              <w:instrText xml:space="preserve"> PAGEREF _Toc485594708 \h </w:instrText>
            </w:r>
            <w:r>
              <w:rPr>
                <w:noProof/>
                <w:webHidden/>
              </w:rPr>
            </w:r>
            <w:r>
              <w:rPr>
                <w:noProof/>
                <w:webHidden/>
              </w:rPr>
              <w:fldChar w:fldCharType="separate"/>
            </w:r>
            <w:r w:rsidR="00ED6637">
              <w:rPr>
                <w:noProof/>
                <w:webHidden/>
              </w:rPr>
              <w:t>9</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09" w:history="1">
            <w:r w:rsidRPr="006253D8">
              <w:rPr>
                <w:rStyle w:val="Hyperlink"/>
                <w:noProof/>
              </w:rPr>
              <w:t>4.2</w:t>
            </w:r>
            <w:r>
              <w:rPr>
                <w:rFonts w:asciiTheme="minorHAnsi" w:eastAsiaTheme="minorEastAsia" w:hAnsiTheme="minorHAnsi" w:cstheme="minorBidi"/>
                <w:b w:val="0"/>
                <w:bCs w:val="0"/>
                <w:noProof/>
                <w:sz w:val="22"/>
                <w:szCs w:val="22"/>
                <w:lang w:eastAsia="en-GB"/>
              </w:rPr>
              <w:tab/>
            </w:r>
            <w:r w:rsidRPr="006253D8">
              <w:rPr>
                <w:rStyle w:val="Hyperlink"/>
                <w:noProof/>
              </w:rPr>
              <w:t>Peer to peer network</w:t>
            </w:r>
            <w:r>
              <w:rPr>
                <w:noProof/>
                <w:webHidden/>
              </w:rPr>
              <w:tab/>
            </w:r>
            <w:r>
              <w:rPr>
                <w:noProof/>
                <w:webHidden/>
              </w:rPr>
              <w:fldChar w:fldCharType="begin"/>
            </w:r>
            <w:r>
              <w:rPr>
                <w:noProof/>
                <w:webHidden/>
              </w:rPr>
              <w:instrText xml:space="preserve"> PAGEREF _Toc485594709 \h </w:instrText>
            </w:r>
            <w:r>
              <w:rPr>
                <w:noProof/>
                <w:webHidden/>
              </w:rPr>
            </w:r>
            <w:r>
              <w:rPr>
                <w:noProof/>
                <w:webHidden/>
              </w:rPr>
              <w:fldChar w:fldCharType="separate"/>
            </w:r>
            <w:r w:rsidR="00ED6637">
              <w:rPr>
                <w:noProof/>
                <w:webHidden/>
              </w:rPr>
              <w:t>12</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10" w:history="1">
            <w:r w:rsidRPr="006253D8">
              <w:rPr>
                <w:rStyle w:val="Hyperlink"/>
                <w:noProof/>
              </w:rPr>
              <w:t>4.3</w:t>
            </w:r>
            <w:r>
              <w:rPr>
                <w:rFonts w:asciiTheme="minorHAnsi" w:eastAsiaTheme="minorEastAsia" w:hAnsiTheme="minorHAnsi" w:cstheme="minorBidi"/>
                <w:b w:val="0"/>
                <w:bCs w:val="0"/>
                <w:noProof/>
                <w:sz w:val="22"/>
                <w:szCs w:val="22"/>
                <w:lang w:eastAsia="en-GB"/>
              </w:rPr>
              <w:tab/>
            </w:r>
            <w:r w:rsidRPr="006253D8">
              <w:rPr>
                <w:rStyle w:val="Hyperlink"/>
                <w:noProof/>
              </w:rPr>
              <w:t>Photo evidence publication</w:t>
            </w:r>
            <w:r>
              <w:rPr>
                <w:noProof/>
                <w:webHidden/>
              </w:rPr>
              <w:tab/>
            </w:r>
            <w:r>
              <w:rPr>
                <w:noProof/>
                <w:webHidden/>
              </w:rPr>
              <w:fldChar w:fldCharType="begin"/>
            </w:r>
            <w:r>
              <w:rPr>
                <w:noProof/>
                <w:webHidden/>
              </w:rPr>
              <w:instrText xml:space="preserve"> PAGEREF _Toc485594710 \h </w:instrText>
            </w:r>
            <w:r>
              <w:rPr>
                <w:noProof/>
                <w:webHidden/>
              </w:rPr>
            </w:r>
            <w:r>
              <w:rPr>
                <w:noProof/>
                <w:webHidden/>
              </w:rPr>
              <w:fldChar w:fldCharType="separate"/>
            </w:r>
            <w:r w:rsidR="00ED6637">
              <w:rPr>
                <w:noProof/>
                <w:webHidden/>
              </w:rPr>
              <w:t>13</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11" w:history="1">
            <w:r w:rsidRPr="006253D8">
              <w:rPr>
                <w:rStyle w:val="Hyperlink"/>
                <w:noProof/>
              </w:rPr>
              <w:t>5</w:t>
            </w:r>
            <w:r>
              <w:rPr>
                <w:rFonts w:asciiTheme="minorHAnsi" w:eastAsiaTheme="minorEastAsia" w:hAnsiTheme="minorHAnsi" w:cstheme="minorBidi"/>
                <w:b w:val="0"/>
                <w:bCs w:val="0"/>
                <w:caps w:val="0"/>
                <w:noProof/>
                <w:sz w:val="22"/>
                <w:szCs w:val="22"/>
                <w:lang w:eastAsia="en-GB"/>
              </w:rPr>
              <w:tab/>
            </w:r>
            <w:r w:rsidRPr="006253D8">
              <w:rPr>
                <w:rStyle w:val="Hyperlink"/>
                <w:noProof/>
              </w:rPr>
              <w:t>Design</w:t>
            </w:r>
            <w:r>
              <w:rPr>
                <w:noProof/>
                <w:webHidden/>
              </w:rPr>
              <w:tab/>
            </w:r>
            <w:r>
              <w:rPr>
                <w:noProof/>
                <w:webHidden/>
              </w:rPr>
              <w:fldChar w:fldCharType="begin"/>
            </w:r>
            <w:r>
              <w:rPr>
                <w:noProof/>
                <w:webHidden/>
              </w:rPr>
              <w:instrText xml:space="preserve"> PAGEREF _Toc485594711 \h </w:instrText>
            </w:r>
            <w:r>
              <w:rPr>
                <w:noProof/>
                <w:webHidden/>
              </w:rPr>
            </w:r>
            <w:r>
              <w:rPr>
                <w:noProof/>
                <w:webHidden/>
              </w:rPr>
              <w:fldChar w:fldCharType="separate"/>
            </w:r>
            <w:r w:rsidR="00ED6637">
              <w:rPr>
                <w:noProof/>
                <w:webHidden/>
              </w:rPr>
              <w:t>14</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12" w:history="1">
            <w:r w:rsidRPr="006253D8">
              <w:rPr>
                <w:rStyle w:val="Hyperlink"/>
                <w:noProof/>
              </w:rPr>
              <w:t>5.1</w:t>
            </w:r>
            <w:r>
              <w:rPr>
                <w:rFonts w:asciiTheme="minorHAnsi" w:eastAsiaTheme="minorEastAsia" w:hAnsiTheme="minorHAnsi" w:cstheme="minorBidi"/>
                <w:b w:val="0"/>
                <w:bCs w:val="0"/>
                <w:noProof/>
                <w:sz w:val="22"/>
                <w:szCs w:val="22"/>
                <w:lang w:eastAsia="en-GB"/>
              </w:rPr>
              <w:tab/>
            </w:r>
            <w:r w:rsidRPr="006253D8">
              <w:rPr>
                <w:rStyle w:val="Hyperlink"/>
                <w:noProof/>
              </w:rPr>
              <w:t>Required Hardware</w:t>
            </w:r>
            <w:r>
              <w:rPr>
                <w:noProof/>
                <w:webHidden/>
              </w:rPr>
              <w:tab/>
            </w:r>
            <w:r>
              <w:rPr>
                <w:noProof/>
                <w:webHidden/>
              </w:rPr>
              <w:fldChar w:fldCharType="begin"/>
            </w:r>
            <w:r>
              <w:rPr>
                <w:noProof/>
                <w:webHidden/>
              </w:rPr>
              <w:instrText xml:space="preserve"> PAGEREF _Toc485594712 \h </w:instrText>
            </w:r>
            <w:r>
              <w:rPr>
                <w:noProof/>
                <w:webHidden/>
              </w:rPr>
            </w:r>
            <w:r>
              <w:rPr>
                <w:noProof/>
                <w:webHidden/>
              </w:rPr>
              <w:fldChar w:fldCharType="separate"/>
            </w:r>
            <w:r w:rsidR="00ED6637">
              <w:rPr>
                <w:noProof/>
                <w:webHidden/>
              </w:rPr>
              <w:t>14</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13" w:history="1">
            <w:r w:rsidRPr="006253D8">
              <w:rPr>
                <w:rStyle w:val="Hyperlink"/>
                <w:noProof/>
              </w:rPr>
              <w:t>5.2</w:t>
            </w:r>
            <w:r>
              <w:rPr>
                <w:rFonts w:asciiTheme="minorHAnsi" w:eastAsiaTheme="minorEastAsia" w:hAnsiTheme="minorHAnsi" w:cstheme="minorBidi"/>
                <w:b w:val="0"/>
                <w:bCs w:val="0"/>
                <w:noProof/>
                <w:sz w:val="22"/>
                <w:szCs w:val="22"/>
                <w:lang w:eastAsia="en-GB"/>
              </w:rPr>
              <w:tab/>
            </w:r>
            <w:r w:rsidRPr="006253D8">
              <w:rPr>
                <w:rStyle w:val="Hyperlink"/>
                <w:noProof/>
              </w:rPr>
              <w:t>High Level Overview</w:t>
            </w:r>
            <w:r>
              <w:rPr>
                <w:noProof/>
                <w:webHidden/>
              </w:rPr>
              <w:tab/>
            </w:r>
            <w:r>
              <w:rPr>
                <w:noProof/>
                <w:webHidden/>
              </w:rPr>
              <w:fldChar w:fldCharType="begin"/>
            </w:r>
            <w:r>
              <w:rPr>
                <w:noProof/>
                <w:webHidden/>
              </w:rPr>
              <w:instrText xml:space="preserve"> PAGEREF _Toc485594713 \h </w:instrText>
            </w:r>
            <w:r>
              <w:rPr>
                <w:noProof/>
                <w:webHidden/>
              </w:rPr>
            </w:r>
            <w:r>
              <w:rPr>
                <w:noProof/>
                <w:webHidden/>
              </w:rPr>
              <w:fldChar w:fldCharType="separate"/>
            </w:r>
            <w:r w:rsidR="00ED6637">
              <w:rPr>
                <w:noProof/>
                <w:webHidden/>
              </w:rPr>
              <w:t>15</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14" w:history="1">
            <w:r w:rsidRPr="006253D8">
              <w:rPr>
                <w:rStyle w:val="Hyperlink"/>
                <w:noProof/>
              </w:rPr>
              <w:t>5.3</w:t>
            </w:r>
            <w:r>
              <w:rPr>
                <w:rFonts w:asciiTheme="minorHAnsi" w:eastAsiaTheme="minorEastAsia" w:hAnsiTheme="minorHAnsi" w:cstheme="minorBidi"/>
                <w:b w:val="0"/>
                <w:bCs w:val="0"/>
                <w:noProof/>
                <w:sz w:val="22"/>
                <w:szCs w:val="22"/>
                <w:lang w:eastAsia="en-GB"/>
              </w:rPr>
              <w:tab/>
            </w:r>
            <w:r w:rsidRPr="006253D8">
              <w:rPr>
                <w:rStyle w:val="Hyperlink"/>
                <w:noProof/>
              </w:rPr>
              <w:t>License Plate Detection</w:t>
            </w:r>
            <w:r>
              <w:rPr>
                <w:noProof/>
                <w:webHidden/>
              </w:rPr>
              <w:tab/>
            </w:r>
            <w:r>
              <w:rPr>
                <w:noProof/>
                <w:webHidden/>
              </w:rPr>
              <w:fldChar w:fldCharType="begin"/>
            </w:r>
            <w:r>
              <w:rPr>
                <w:noProof/>
                <w:webHidden/>
              </w:rPr>
              <w:instrText xml:space="preserve"> PAGEREF _Toc485594714 \h </w:instrText>
            </w:r>
            <w:r>
              <w:rPr>
                <w:noProof/>
                <w:webHidden/>
              </w:rPr>
            </w:r>
            <w:r>
              <w:rPr>
                <w:noProof/>
                <w:webHidden/>
              </w:rPr>
              <w:fldChar w:fldCharType="separate"/>
            </w:r>
            <w:r w:rsidR="00ED6637">
              <w:rPr>
                <w:noProof/>
                <w:webHidden/>
              </w:rPr>
              <w:t>16</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15" w:history="1">
            <w:r w:rsidRPr="006253D8">
              <w:rPr>
                <w:rStyle w:val="Hyperlink"/>
                <w:noProof/>
              </w:rPr>
              <w:t>5.3.1</w:t>
            </w:r>
            <w:r>
              <w:rPr>
                <w:rFonts w:asciiTheme="minorHAnsi" w:eastAsiaTheme="minorEastAsia" w:hAnsiTheme="minorHAnsi" w:cstheme="minorBidi"/>
                <w:noProof/>
                <w:sz w:val="22"/>
                <w:szCs w:val="22"/>
                <w:lang w:eastAsia="en-GB"/>
              </w:rPr>
              <w:tab/>
            </w:r>
            <w:r w:rsidRPr="006253D8">
              <w:rPr>
                <w:rStyle w:val="Hyperlink"/>
                <w:noProof/>
              </w:rPr>
              <w:t>Readying Input Video</w:t>
            </w:r>
            <w:r>
              <w:rPr>
                <w:noProof/>
                <w:webHidden/>
              </w:rPr>
              <w:tab/>
            </w:r>
            <w:r>
              <w:rPr>
                <w:noProof/>
                <w:webHidden/>
              </w:rPr>
              <w:fldChar w:fldCharType="begin"/>
            </w:r>
            <w:r>
              <w:rPr>
                <w:noProof/>
                <w:webHidden/>
              </w:rPr>
              <w:instrText xml:space="preserve"> PAGEREF _Toc485594715 \h </w:instrText>
            </w:r>
            <w:r>
              <w:rPr>
                <w:noProof/>
                <w:webHidden/>
              </w:rPr>
            </w:r>
            <w:r>
              <w:rPr>
                <w:noProof/>
                <w:webHidden/>
              </w:rPr>
              <w:fldChar w:fldCharType="separate"/>
            </w:r>
            <w:r w:rsidR="00ED6637">
              <w:rPr>
                <w:noProof/>
                <w:webHidden/>
              </w:rPr>
              <w:t>17</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16" w:history="1">
            <w:r w:rsidRPr="006253D8">
              <w:rPr>
                <w:rStyle w:val="Hyperlink"/>
                <w:noProof/>
              </w:rPr>
              <w:t>5.3.2</w:t>
            </w:r>
            <w:r>
              <w:rPr>
                <w:rFonts w:asciiTheme="minorHAnsi" w:eastAsiaTheme="minorEastAsia" w:hAnsiTheme="minorHAnsi" w:cstheme="minorBidi"/>
                <w:noProof/>
                <w:sz w:val="22"/>
                <w:szCs w:val="22"/>
                <w:lang w:eastAsia="en-GB"/>
              </w:rPr>
              <w:tab/>
            </w:r>
            <w:r w:rsidRPr="006253D8">
              <w:rPr>
                <w:rStyle w:val="Hyperlink"/>
                <w:noProof/>
              </w:rPr>
              <w:t>Pre-Processing</w:t>
            </w:r>
            <w:r>
              <w:rPr>
                <w:noProof/>
                <w:webHidden/>
              </w:rPr>
              <w:tab/>
            </w:r>
            <w:r>
              <w:rPr>
                <w:noProof/>
                <w:webHidden/>
              </w:rPr>
              <w:fldChar w:fldCharType="begin"/>
            </w:r>
            <w:r>
              <w:rPr>
                <w:noProof/>
                <w:webHidden/>
              </w:rPr>
              <w:instrText xml:space="preserve"> PAGEREF _Toc485594716 \h </w:instrText>
            </w:r>
            <w:r>
              <w:rPr>
                <w:noProof/>
                <w:webHidden/>
              </w:rPr>
            </w:r>
            <w:r>
              <w:rPr>
                <w:noProof/>
                <w:webHidden/>
              </w:rPr>
              <w:fldChar w:fldCharType="separate"/>
            </w:r>
            <w:r w:rsidR="00ED6637">
              <w:rPr>
                <w:noProof/>
                <w:webHidden/>
              </w:rPr>
              <w:t>18</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17" w:history="1">
            <w:r w:rsidRPr="006253D8">
              <w:rPr>
                <w:rStyle w:val="Hyperlink"/>
                <w:noProof/>
              </w:rPr>
              <w:t>5.3.3</w:t>
            </w:r>
            <w:r>
              <w:rPr>
                <w:rFonts w:asciiTheme="minorHAnsi" w:eastAsiaTheme="minorEastAsia" w:hAnsiTheme="minorHAnsi" w:cstheme="minorBidi"/>
                <w:noProof/>
                <w:sz w:val="22"/>
                <w:szCs w:val="22"/>
                <w:lang w:eastAsia="en-GB"/>
              </w:rPr>
              <w:tab/>
            </w:r>
            <w:r w:rsidRPr="006253D8">
              <w:rPr>
                <w:rStyle w:val="Hyperlink"/>
                <w:noProof/>
              </w:rPr>
              <w:t>OpenALPR License Plate Detection</w:t>
            </w:r>
            <w:r>
              <w:rPr>
                <w:noProof/>
                <w:webHidden/>
              </w:rPr>
              <w:tab/>
            </w:r>
            <w:r>
              <w:rPr>
                <w:noProof/>
                <w:webHidden/>
              </w:rPr>
              <w:fldChar w:fldCharType="begin"/>
            </w:r>
            <w:r>
              <w:rPr>
                <w:noProof/>
                <w:webHidden/>
              </w:rPr>
              <w:instrText xml:space="preserve"> PAGEREF _Toc485594717 \h </w:instrText>
            </w:r>
            <w:r>
              <w:rPr>
                <w:noProof/>
                <w:webHidden/>
              </w:rPr>
            </w:r>
            <w:r>
              <w:rPr>
                <w:noProof/>
                <w:webHidden/>
              </w:rPr>
              <w:fldChar w:fldCharType="separate"/>
            </w:r>
            <w:r w:rsidR="00ED6637">
              <w:rPr>
                <w:noProof/>
                <w:webHidden/>
              </w:rPr>
              <w:t>19</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18" w:history="1">
            <w:r w:rsidRPr="006253D8">
              <w:rPr>
                <w:rStyle w:val="Hyperlink"/>
                <w:noProof/>
              </w:rPr>
              <w:t>5.4</w:t>
            </w:r>
            <w:r>
              <w:rPr>
                <w:rFonts w:asciiTheme="minorHAnsi" w:eastAsiaTheme="minorEastAsia" w:hAnsiTheme="minorHAnsi" w:cstheme="minorBidi"/>
                <w:b w:val="0"/>
                <w:bCs w:val="0"/>
                <w:noProof/>
                <w:sz w:val="22"/>
                <w:szCs w:val="22"/>
                <w:lang w:eastAsia="en-GB"/>
              </w:rPr>
              <w:tab/>
            </w:r>
            <w:r w:rsidRPr="006253D8">
              <w:rPr>
                <w:rStyle w:val="Hyperlink"/>
                <w:noProof/>
              </w:rPr>
              <w:t>The Peer-to-Peer Network</w:t>
            </w:r>
            <w:r>
              <w:rPr>
                <w:noProof/>
                <w:webHidden/>
              </w:rPr>
              <w:tab/>
            </w:r>
            <w:r>
              <w:rPr>
                <w:noProof/>
                <w:webHidden/>
              </w:rPr>
              <w:fldChar w:fldCharType="begin"/>
            </w:r>
            <w:r>
              <w:rPr>
                <w:noProof/>
                <w:webHidden/>
              </w:rPr>
              <w:instrText xml:space="preserve"> PAGEREF _Toc485594718 \h </w:instrText>
            </w:r>
            <w:r>
              <w:rPr>
                <w:noProof/>
                <w:webHidden/>
              </w:rPr>
            </w:r>
            <w:r>
              <w:rPr>
                <w:noProof/>
                <w:webHidden/>
              </w:rPr>
              <w:fldChar w:fldCharType="separate"/>
            </w:r>
            <w:r w:rsidR="00ED6637">
              <w:rPr>
                <w:noProof/>
                <w:webHidden/>
              </w:rPr>
              <w:t>20</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19" w:history="1">
            <w:r w:rsidRPr="006253D8">
              <w:rPr>
                <w:rStyle w:val="Hyperlink"/>
                <w:noProof/>
              </w:rPr>
              <w:t>5.4.1</w:t>
            </w:r>
            <w:r>
              <w:rPr>
                <w:rFonts w:asciiTheme="minorHAnsi" w:eastAsiaTheme="minorEastAsia" w:hAnsiTheme="minorHAnsi" w:cstheme="minorBidi"/>
                <w:noProof/>
                <w:sz w:val="22"/>
                <w:szCs w:val="22"/>
                <w:lang w:eastAsia="en-GB"/>
              </w:rPr>
              <w:tab/>
            </w:r>
            <w:r w:rsidRPr="006253D8">
              <w:rPr>
                <w:rStyle w:val="Hyperlink"/>
                <w:noProof/>
              </w:rPr>
              <w:t>Server Architecture</w:t>
            </w:r>
            <w:r>
              <w:rPr>
                <w:noProof/>
                <w:webHidden/>
              </w:rPr>
              <w:tab/>
            </w:r>
            <w:r>
              <w:rPr>
                <w:noProof/>
                <w:webHidden/>
              </w:rPr>
              <w:fldChar w:fldCharType="begin"/>
            </w:r>
            <w:r>
              <w:rPr>
                <w:noProof/>
                <w:webHidden/>
              </w:rPr>
              <w:instrText xml:space="preserve"> PAGEREF _Toc485594719 \h </w:instrText>
            </w:r>
            <w:r>
              <w:rPr>
                <w:noProof/>
                <w:webHidden/>
              </w:rPr>
            </w:r>
            <w:r>
              <w:rPr>
                <w:noProof/>
                <w:webHidden/>
              </w:rPr>
              <w:fldChar w:fldCharType="separate"/>
            </w:r>
            <w:r w:rsidR="00ED6637">
              <w:rPr>
                <w:noProof/>
                <w:webHidden/>
              </w:rPr>
              <w:t>22</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0" w:history="1">
            <w:r w:rsidRPr="006253D8">
              <w:rPr>
                <w:rStyle w:val="Hyperlink"/>
                <w:noProof/>
              </w:rPr>
              <w:t>5.4.2</w:t>
            </w:r>
            <w:r>
              <w:rPr>
                <w:rFonts w:asciiTheme="minorHAnsi" w:eastAsiaTheme="minorEastAsia" w:hAnsiTheme="minorHAnsi" w:cstheme="minorBidi"/>
                <w:noProof/>
                <w:sz w:val="22"/>
                <w:szCs w:val="22"/>
                <w:lang w:eastAsia="en-GB"/>
              </w:rPr>
              <w:tab/>
            </w:r>
            <w:r w:rsidRPr="006253D8">
              <w:rPr>
                <w:rStyle w:val="Hyperlink"/>
                <w:noProof/>
              </w:rPr>
              <w:t>Database Architecture</w:t>
            </w:r>
            <w:r>
              <w:rPr>
                <w:noProof/>
                <w:webHidden/>
              </w:rPr>
              <w:tab/>
            </w:r>
            <w:r>
              <w:rPr>
                <w:noProof/>
                <w:webHidden/>
              </w:rPr>
              <w:fldChar w:fldCharType="begin"/>
            </w:r>
            <w:r>
              <w:rPr>
                <w:noProof/>
                <w:webHidden/>
              </w:rPr>
              <w:instrText xml:space="preserve"> PAGEREF _Toc485594720 \h </w:instrText>
            </w:r>
            <w:r>
              <w:rPr>
                <w:noProof/>
                <w:webHidden/>
              </w:rPr>
            </w:r>
            <w:r>
              <w:rPr>
                <w:noProof/>
                <w:webHidden/>
              </w:rPr>
              <w:fldChar w:fldCharType="separate"/>
            </w:r>
            <w:r w:rsidR="00ED6637">
              <w:rPr>
                <w:noProof/>
                <w:webHidden/>
              </w:rPr>
              <w:t>23</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1" w:history="1">
            <w:r w:rsidRPr="006253D8">
              <w:rPr>
                <w:rStyle w:val="Hyperlink"/>
                <w:noProof/>
              </w:rPr>
              <w:t>5.4.3</w:t>
            </w:r>
            <w:r>
              <w:rPr>
                <w:rFonts w:asciiTheme="minorHAnsi" w:eastAsiaTheme="minorEastAsia" w:hAnsiTheme="minorHAnsi" w:cstheme="minorBidi"/>
                <w:noProof/>
                <w:sz w:val="22"/>
                <w:szCs w:val="22"/>
                <w:lang w:eastAsia="en-GB"/>
              </w:rPr>
              <w:tab/>
            </w:r>
            <w:r w:rsidRPr="006253D8">
              <w:rPr>
                <w:rStyle w:val="Hyperlink"/>
                <w:noProof/>
              </w:rPr>
              <w:t>Communications Architecture</w:t>
            </w:r>
            <w:r>
              <w:rPr>
                <w:noProof/>
                <w:webHidden/>
              </w:rPr>
              <w:tab/>
            </w:r>
            <w:r>
              <w:rPr>
                <w:noProof/>
                <w:webHidden/>
              </w:rPr>
              <w:fldChar w:fldCharType="begin"/>
            </w:r>
            <w:r>
              <w:rPr>
                <w:noProof/>
                <w:webHidden/>
              </w:rPr>
              <w:instrText xml:space="preserve"> PAGEREF _Toc485594721 \h </w:instrText>
            </w:r>
            <w:r>
              <w:rPr>
                <w:noProof/>
                <w:webHidden/>
              </w:rPr>
            </w:r>
            <w:r>
              <w:rPr>
                <w:noProof/>
                <w:webHidden/>
              </w:rPr>
              <w:fldChar w:fldCharType="separate"/>
            </w:r>
            <w:r w:rsidR="00ED6637">
              <w:rPr>
                <w:noProof/>
                <w:webHidden/>
              </w:rPr>
              <w:t>25</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2" w:history="1">
            <w:r w:rsidRPr="006253D8">
              <w:rPr>
                <w:rStyle w:val="Hyperlink"/>
                <w:noProof/>
              </w:rPr>
              <w:t>5.4.4</w:t>
            </w:r>
            <w:r>
              <w:rPr>
                <w:rFonts w:asciiTheme="minorHAnsi" w:eastAsiaTheme="minorEastAsia" w:hAnsiTheme="minorHAnsi" w:cstheme="minorBidi"/>
                <w:noProof/>
                <w:sz w:val="22"/>
                <w:szCs w:val="22"/>
                <w:lang w:eastAsia="en-GB"/>
              </w:rPr>
              <w:tab/>
            </w:r>
            <w:r w:rsidRPr="006253D8">
              <w:rPr>
                <w:rStyle w:val="Hyperlink"/>
                <w:noProof/>
              </w:rPr>
              <w:t>Security Features</w:t>
            </w:r>
            <w:r>
              <w:rPr>
                <w:noProof/>
                <w:webHidden/>
              </w:rPr>
              <w:tab/>
            </w:r>
            <w:r>
              <w:rPr>
                <w:noProof/>
                <w:webHidden/>
              </w:rPr>
              <w:fldChar w:fldCharType="begin"/>
            </w:r>
            <w:r>
              <w:rPr>
                <w:noProof/>
                <w:webHidden/>
              </w:rPr>
              <w:instrText xml:space="preserve"> PAGEREF _Toc485594722 \h </w:instrText>
            </w:r>
            <w:r>
              <w:rPr>
                <w:noProof/>
                <w:webHidden/>
              </w:rPr>
            </w:r>
            <w:r>
              <w:rPr>
                <w:noProof/>
                <w:webHidden/>
              </w:rPr>
              <w:fldChar w:fldCharType="separate"/>
            </w:r>
            <w:r w:rsidR="00ED6637">
              <w:rPr>
                <w:noProof/>
                <w:webHidden/>
              </w:rPr>
              <w:t>26</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3" w:history="1">
            <w:r w:rsidRPr="006253D8">
              <w:rPr>
                <w:rStyle w:val="Hyperlink"/>
                <w:noProof/>
              </w:rPr>
              <w:t>5.4.5</w:t>
            </w:r>
            <w:r>
              <w:rPr>
                <w:rFonts w:asciiTheme="minorHAnsi" w:eastAsiaTheme="minorEastAsia" w:hAnsiTheme="minorHAnsi" w:cstheme="minorBidi"/>
                <w:noProof/>
                <w:sz w:val="22"/>
                <w:szCs w:val="22"/>
                <w:lang w:eastAsia="en-GB"/>
              </w:rPr>
              <w:tab/>
            </w:r>
            <w:r w:rsidRPr="006253D8">
              <w:rPr>
                <w:rStyle w:val="Hyperlink"/>
                <w:noProof/>
              </w:rPr>
              <w:t>Bootstrapping</w:t>
            </w:r>
            <w:r>
              <w:rPr>
                <w:noProof/>
                <w:webHidden/>
              </w:rPr>
              <w:tab/>
            </w:r>
            <w:r>
              <w:rPr>
                <w:noProof/>
                <w:webHidden/>
              </w:rPr>
              <w:fldChar w:fldCharType="begin"/>
            </w:r>
            <w:r>
              <w:rPr>
                <w:noProof/>
                <w:webHidden/>
              </w:rPr>
              <w:instrText xml:space="preserve"> PAGEREF _Toc485594723 \h </w:instrText>
            </w:r>
            <w:r>
              <w:rPr>
                <w:noProof/>
                <w:webHidden/>
              </w:rPr>
            </w:r>
            <w:r>
              <w:rPr>
                <w:noProof/>
                <w:webHidden/>
              </w:rPr>
              <w:fldChar w:fldCharType="separate"/>
            </w:r>
            <w:r w:rsidR="00ED6637">
              <w:rPr>
                <w:noProof/>
                <w:webHidden/>
              </w:rPr>
              <w:t>27</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4" w:history="1">
            <w:r w:rsidRPr="006253D8">
              <w:rPr>
                <w:rStyle w:val="Hyperlink"/>
                <w:noProof/>
              </w:rPr>
              <w:t>5.4.6</w:t>
            </w:r>
            <w:r>
              <w:rPr>
                <w:rFonts w:asciiTheme="minorHAnsi" w:eastAsiaTheme="minorEastAsia" w:hAnsiTheme="minorHAnsi" w:cstheme="minorBidi"/>
                <w:noProof/>
                <w:sz w:val="22"/>
                <w:szCs w:val="22"/>
                <w:lang w:eastAsia="en-GB"/>
              </w:rPr>
              <w:tab/>
            </w:r>
            <w:r w:rsidRPr="006253D8">
              <w:rPr>
                <w:rStyle w:val="Hyperlink"/>
                <w:noProof/>
              </w:rPr>
              <w:t>The Peer</w:t>
            </w:r>
            <w:r>
              <w:rPr>
                <w:noProof/>
                <w:webHidden/>
              </w:rPr>
              <w:tab/>
            </w:r>
            <w:r>
              <w:rPr>
                <w:noProof/>
                <w:webHidden/>
              </w:rPr>
              <w:fldChar w:fldCharType="begin"/>
            </w:r>
            <w:r>
              <w:rPr>
                <w:noProof/>
                <w:webHidden/>
              </w:rPr>
              <w:instrText xml:space="preserve"> PAGEREF _Toc485594724 \h </w:instrText>
            </w:r>
            <w:r>
              <w:rPr>
                <w:noProof/>
                <w:webHidden/>
              </w:rPr>
            </w:r>
            <w:r>
              <w:rPr>
                <w:noProof/>
                <w:webHidden/>
              </w:rPr>
              <w:fldChar w:fldCharType="separate"/>
            </w:r>
            <w:r w:rsidR="00ED6637">
              <w:rPr>
                <w:noProof/>
                <w:webHidden/>
              </w:rPr>
              <w:t>29</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25" w:history="1">
            <w:r w:rsidRPr="006253D8">
              <w:rPr>
                <w:rStyle w:val="Hyperlink"/>
                <w:noProof/>
              </w:rPr>
              <w:t>5.5</w:t>
            </w:r>
            <w:r>
              <w:rPr>
                <w:rFonts w:asciiTheme="minorHAnsi" w:eastAsiaTheme="minorEastAsia" w:hAnsiTheme="minorHAnsi" w:cstheme="minorBidi"/>
                <w:b w:val="0"/>
                <w:bCs w:val="0"/>
                <w:noProof/>
                <w:sz w:val="22"/>
                <w:szCs w:val="22"/>
                <w:lang w:eastAsia="en-GB"/>
              </w:rPr>
              <w:tab/>
            </w:r>
            <w:r w:rsidRPr="006253D8">
              <w:rPr>
                <w:rStyle w:val="Hyperlink"/>
                <w:noProof/>
              </w:rPr>
              <w:t>The Web Interface</w:t>
            </w:r>
            <w:r>
              <w:rPr>
                <w:noProof/>
                <w:webHidden/>
              </w:rPr>
              <w:tab/>
            </w:r>
            <w:r>
              <w:rPr>
                <w:noProof/>
                <w:webHidden/>
              </w:rPr>
              <w:fldChar w:fldCharType="begin"/>
            </w:r>
            <w:r>
              <w:rPr>
                <w:noProof/>
                <w:webHidden/>
              </w:rPr>
              <w:instrText xml:space="preserve"> PAGEREF _Toc485594725 \h </w:instrText>
            </w:r>
            <w:r>
              <w:rPr>
                <w:noProof/>
                <w:webHidden/>
              </w:rPr>
            </w:r>
            <w:r>
              <w:rPr>
                <w:noProof/>
                <w:webHidden/>
              </w:rPr>
              <w:fldChar w:fldCharType="separate"/>
            </w:r>
            <w:r w:rsidR="00ED6637">
              <w:rPr>
                <w:noProof/>
                <w:webHidden/>
              </w:rPr>
              <w:t>31</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26" w:history="1">
            <w:r w:rsidRPr="006253D8">
              <w:rPr>
                <w:rStyle w:val="Hyperlink"/>
                <w:noProof/>
              </w:rPr>
              <w:t>6</w:t>
            </w:r>
            <w:r>
              <w:rPr>
                <w:rFonts w:asciiTheme="minorHAnsi" w:eastAsiaTheme="minorEastAsia" w:hAnsiTheme="minorHAnsi" w:cstheme="minorBidi"/>
                <w:b w:val="0"/>
                <w:bCs w:val="0"/>
                <w:caps w:val="0"/>
                <w:noProof/>
                <w:sz w:val="22"/>
                <w:szCs w:val="22"/>
                <w:lang w:eastAsia="en-GB"/>
              </w:rPr>
              <w:tab/>
            </w:r>
            <w:r w:rsidRPr="006253D8">
              <w:rPr>
                <w:rStyle w:val="Hyperlink"/>
                <w:noProof/>
              </w:rPr>
              <w:t>Build and Implementation</w:t>
            </w:r>
            <w:r>
              <w:rPr>
                <w:noProof/>
                <w:webHidden/>
              </w:rPr>
              <w:tab/>
            </w:r>
            <w:r>
              <w:rPr>
                <w:noProof/>
                <w:webHidden/>
              </w:rPr>
              <w:fldChar w:fldCharType="begin"/>
            </w:r>
            <w:r>
              <w:rPr>
                <w:noProof/>
                <w:webHidden/>
              </w:rPr>
              <w:instrText xml:space="preserve"> PAGEREF _Toc485594726 \h </w:instrText>
            </w:r>
            <w:r>
              <w:rPr>
                <w:noProof/>
                <w:webHidden/>
              </w:rPr>
            </w:r>
            <w:r>
              <w:rPr>
                <w:noProof/>
                <w:webHidden/>
              </w:rPr>
              <w:fldChar w:fldCharType="separate"/>
            </w:r>
            <w:r w:rsidR="00ED6637">
              <w:rPr>
                <w:noProof/>
                <w:webHidden/>
              </w:rPr>
              <w:t>33</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27" w:history="1">
            <w:r w:rsidRPr="006253D8">
              <w:rPr>
                <w:rStyle w:val="Hyperlink"/>
                <w:noProof/>
              </w:rPr>
              <w:t>6.1</w:t>
            </w:r>
            <w:r>
              <w:rPr>
                <w:rFonts w:asciiTheme="minorHAnsi" w:eastAsiaTheme="minorEastAsia" w:hAnsiTheme="minorHAnsi" w:cstheme="minorBidi"/>
                <w:b w:val="0"/>
                <w:bCs w:val="0"/>
                <w:noProof/>
                <w:sz w:val="22"/>
                <w:szCs w:val="22"/>
                <w:lang w:eastAsia="en-GB"/>
              </w:rPr>
              <w:tab/>
            </w:r>
            <w:r w:rsidRPr="006253D8">
              <w:rPr>
                <w:rStyle w:val="Hyperlink"/>
                <w:noProof/>
              </w:rPr>
              <w:t>Django</w:t>
            </w:r>
            <w:r>
              <w:rPr>
                <w:noProof/>
                <w:webHidden/>
              </w:rPr>
              <w:tab/>
            </w:r>
            <w:r>
              <w:rPr>
                <w:noProof/>
                <w:webHidden/>
              </w:rPr>
              <w:fldChar w:fldCharType="begin"/>
            </w:r>
            <w:r>
              <w:rPr>
                <w:noProof/>
                <w:webHidden/>
              </w:rPr>
              <w:instrText xml:space="preserve"> PAGEREF _Toc485594727 \h </w:instrText>
            </w:r>
            <w:r>
              <w:rPr>
                <w:noProof/>
                <w:webHidden/>
              </w:rPr>
            </w:r>
            <w:r>
              <w:rPr>
                <w:noProof/>
                <w:webHidden/>
              </w:rPr>
              <w:fldChar w:fldCharType="separate"/>
            </w:r>
            <w:r w:rsidR="00ED6637">
              <w:rPr>
                <w:noProof/>
                <w:webHidden/>
              </w:rPr>
              <w:t>33</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8" w:history="1">
            <w:r w:rsidRPr="006253D8">
              <w:rPr>
                <w:rStyle w:val="Hyperlink"/>
                <w:noProof/>
              </w:rPr>
              <w:t>6.1.1</w:t>
            </w:r>
            <w:r>
              <w:rPr>
                <w:rFonts w:asciiTheme="minorHAnsi" w:eastAsiaTheme="minorEastAsia" w:hAnsiTheme="minorHAnsi" w:cstheme="minorBidi"/>
                <w:noProof/>
                <w:sz w:val="22"/>
                <w:szCs w:val="22"/>
                <w:lang w:eastAsia="en-GB"/>
              </w:rPr>
              <w:tab/>
            </w:r>
            <w:r w:rsidRPr="006253D8">
              <w:rPr>
                <w:rStyle w:val="Hyperlink"/>
                <w:noProof/>
              </w:rPr>
              <w:t>Justification</w:t>
            </w:r>
            <w:r>
              <w:rPr>
                <w:noProof/>
                <w:webHidden/>
              </w:rPr>
              <w:tab/>
            </w:r>
            <w:r>
              <w:rPr>
                <w:noProof/>
                <w:webHidden/>
              </w:rPr>
              <w:fldChar w:fldCharType="begin"/>
            </w:r>
            <w:r>
              <w:rPr>
                <w:noProof/>
                <w:webHidden/>
              </w:rPr>
              <w:instrText xml:space="preserve"> PAGEREF _Toc485594728 \h </w:instrText>
            </w:r>
            <w:r>
              <w:rPr>
                <w:noProof/>
                <w:webHidden/>
              </w:rPr>
              <w:fldChar w:fldCharType="separate"/>
            </w:r>
            <w:r w:rsidR="00ED6637">
              <w:rPr>
                <w:b/>
                <w:bCs/>
                <w:noProof/>
                <w:webHidden/>
                <w:lang w:val="en-US"/>
              </w:rPr>
              <w:t>Error! Bookmark not defined.</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29" w:history="1">
            <w:r w:rsidRPr="006253D8">
              <w:rPr>
                <w:rStyle w:val="Hyperlink"/>
                <w:noProof/>
              </w:rPr>
              <w:t>6.1.2</w:t>
            </w:r>
            <w:r>
              <w:rPr>
                <w:rFonts w:asciiTheme="minorHAnsi" w:eastAsiaTheme="minorEastAsia" w:hAnsiTheme="minorHAnsi" w:cstheme="minorBidi"/>
                <w:noProof/>
                <w:sz w:val="22"/>
                <w:szCs w:val="22"/>
                <w:lang w:eastAsia="en-GB"/>
              </w:rPr>
              <w:tab/>
            </w:r>
            <w:r w:rsidRPr="006253D8">
              <w:rPr>
                <w:rStyle w:val="Hyperlink"/>
                <w:noProof/>
              </w:rPr>
              <w:t>Development Style</w:t>
            </w:r>
            <w:r>
              <w:rPr>
                <w:noProof/>
                <w:webHidden/>
              </w:rPr>
              <w:tab/>
            </w:r>
            <w:r>
              <w:rPr>
                <w:noProof/>
                <w:webHidden/>
              </w:rPr>
              <w:fldChar w:fldCharType="begin"/>
            </w:r>
            <w:r>
              <w:rPr>
                <w:noProof/>
                <w:webHidden/>
              </w:rPr>
              <w:instrText xml:space="preserve"> PAGEREF _Toc485594729 \h </w:instrText>
            </w:r>
            <w:r>
              <w:rPr>
                <w:noProof/>
                <w:webHidden/>
              </w:rPr>
            </w:r>
            <w:r>
              <w:rPr>
                <w:noProof/>
                <w:webHidden/>
              </w:rPr>
              <w:fldChar w:fldCharType="separate"/>
            </w:r>
            <w:r w:rsidR="00ED6637">
              <w:rPr>
                <w:noProof/>
                <w:webHidden/>
              </w:rPr>
              <w:t>34</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30" w:history="1">
            <w:r w:rsidRPr="006253D8">
              <w:rPr>
                <w:rStyle w:val="Hyperlink"/>
                <w:noProof/>
              </w:rPr>
              <w:t>6.2</w:t>
            </w:r>
            <w:r>
              <w:rPr>
                <w:rFonts w:asciiTheme="minorHAnsi" w:eastAsiaTheme="minorEastAsia" w:hAnsiTheme="minorHAnsi" w:cstheme="minorBidi"/>
                <w:b w:val="0"/>
                <w:bCs w:val="0"/>
                <w:noProof/>
                <w:sz w:val="22"/>
                <w:szCs w:val="22"/>
                <w:lang w:eastAsia="en-GB"/>
              </w:rPr>
              <w:tab/>
            </w:r>
            <w:r w:rsidRPr="006253D8">
              <w:rPr>
                <w:rStyle w:val="Hyperlink"/>
                <w:noProof/>
              </w:rPr>
              <w:t>License Plate Recognition</w:t>
            </w:r>
            <w:r>
              <w:rPr>
                <w:noProof/>
                <w:webHidden/>
              </w:rPr>
              <w:tab/>
            </w:r>
            <w:r>
              <w:rPr>
                <w:noProof/>
                <w:webHidden/>
              </w:rPr>
              <w:fldChar w:fldCharType="begin"/>
            </w:r>
            <w:r>
              <w:rPr>
                <w:noProof/>
                <w:webHidden/>
              </w:rPr>
              <w:instrText xml:space="preserve"> PAGEREF _Toc485594730 \h </w:instrText>
            </w:r>
            <w:r>
              <w:rPr>
                <w:noProof/>
                <w:webHidden/>
              </w:rPr>
            </w:r>
            <w:r>
              <w:rPr>
                <w:noProof/>
                <w:webHidden/>
              </w:rPr>
              <w:fldChar w:fldCharType="separate"/>
            </w:r>
            <w:r w:rsidR="00ED6637">
              <w:rPr>
                <w:noProof/>
                <w:webHidden/>
              </w:rPr>
              <w:t>36</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31" w:history="1">
            <w:r w:rsidRPr="006253D8">
              <w:rPr>
                <w:rStyle w:val="Hyperlink"/>
                <w:noProof/>
              </w:rPr>
              <w:t>6.2.1</w:t>
            </w:r>
            <w:r>
              <w:rPr>
                <w:rFonts w:asciiTheme="minorHAnsi" w:eastAsiaTheme="minorEastAsia" w:hAnsiTheme="minorHAnsi" w:cstheme="minorBidi"/>
                <w:noProof/>
                <w:sz w:val="22"/>
                <w:szCs w:val="22"/>
                <w:lang w:eastAsia="en-GB"/>
              </w:rPr>
              <w:tab/>
            </w:r>
            <w:r w:rsidRPr="006253D8">
              <w:rPr>
                <w:rStyle w:val="Hyperlink"/>
                <w:noProof/>
              </w:rPr>
              <w:t>Camera Input</w:t>
            </w:r>
            <w:r>
              <w:rPr>
                <w:noProof/>
                <w:webHidden/>
              </w:rPr>
              <w:tab/>
            </w:r>
            <w:r>
              <w:rPr>
                <w:noProof/>
                <w:webHidden/>
              </w:rPr>
              <w:fldChar w:fldCharType="begin"/>
            </w:r>
            <w:r>
              <w:rPr>
                <w:noProof/>
                <w:webHidden/>
              </w:rPr>
              <w:instrText xml:space="preserve"> PAGEREF _Toc485594731 \h </w:instrText>
            </w:r>
            <w:r>
              <w:rPr>
                <w:noProof/>
                <w:webHidden/>
              </w:rPr>
            </w:r>
            <w:r>
              <w:rPr>
                <w:noProof/>
                <w:webHidden/>
              </w:rPr>
              <w:fldChar w:fldCharType="separate"/>
            </w:r>
            <w:r w:rsidR="00ED6637">
              <w:rPr>
                <w:noProof/>
                <w:webHidden/>
              </w:rPr>
              <w:t>36</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32" w:history="1">
            <w:r w:rsidRPr="006253D8">
              <w:rPr>
                <w:rStyle w:val="Hyperlink"/>
                <w:noProof/>
              </w:rPr>
              <w:t>6.2.2</w:t>
            </w:r>
            <w:r>
              <w:rPr>
                <w:rFonts w:asciiTheme="minorHAnsi" w:eastAsiaTheme="minorEastAsia" w:hAnsiTheme="minorHAnsi" w:cstheme="minorBidi"/>
                <w:noProof/>
                <w:sz w:val="22"/>
                <w:szCs w:val="22"/>
                <w:lang w:eastAsia="en-GB"/>
              </w:rPr>
              <w:tab/>
            </w:r>
            <w:r w:rsidRPr="006253D8">
              <w:rPr>
                <w:rStyle w:val="Hyperlink"/>
                <w:noProof/>
              </w:rPr>
              <w:t>OpenALPR</w:t>
            </w:r>
            <w:r>
              <w:rPr>
                <w:noProof/>
                <w:webHidden/>
              </w:rPr>
              <w:tab/>
            </w:r>
            <w:r>
              <w:rPr>
                <w:noProof/>
                <w:webHidden/>
              </w:rPr>
              <w:fldChar w:fldCharType="begin"/>
            </w:r>
            <w:r>
              <w:rPr>
                <w:noProof/>
                <w:webHidden/>
              </w:rPr>
              <w:instrText xml:space="preserve"> PAGEREF _Toc485594732 \h </w:instrText>
            </w:r>
            <w:r>
              <w:rPr>
                <w:noProof/>
                <w:webHidden/>
              </w:rPr>
            </w:r>
            <w:r>
              <w:rPr>
                <w:noProof/>
                <w:webHidden/>
              </w:rPr>
              <w:fldChar w:fldCharType="separate"/>
            </w:r>
            <w:r w:rsidR="00ED6637">
              <w:rPr>
                <w:noProof/>
                <w:webHidden/>
              </w:rPr>
              <w:t>39</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33" w:history="1">
            <w:r w:rsidRPr="006253D8">
              <w:rPr>
                <w:rStyle w:val="Hyperlink"/>
                <w:noProof/>
              </w:rPr>
              <w:t>6.2.3</w:t>
            </w:r>
            <w:r>
              <w:rPr>
                <w:rFonts w:asciiTheme="minorHAnsi" w:eastAsiaTheme="minorEastAsia" w:hAnsiTheme="minorHAnsi" w:cstheme="minorBidi"/>
                <w:noProof/>
                <w:sz w:val="22"/>
                <w:szCs w:val="22"/>
                <w:lang w:eastAsia="en-GB"/>
              </w:rPr>
              <w:tab/>
            </w:r>
            <w:r w:rsidRPr="006253D8">
              <w:rPr>
                <w:rStyle w:val="Hyperlink"/>
                <w:noProof/>
              </w:rPr>
              <w:t>Processing the resultant plate data</w:t>
            </w:r>
            <w:r>
              <w:rPr>
                <w:noProof/>
                <w:webHidden/>
              </w:rPr>
              <w:tab/>
            </w:r>
            <w:r>
              <w:rPr>
                <w:noProof/>
                <w:webHidden/>
              </w:rPr>
              <w:fldChar w:fldCharType="begin"/>
            </w:r>
            <w:r>
              <w:rPr>
                <w:noProof/>
                <w:webHidden/>
              </w:rPr>
              <w:instrText xml:space="preserve"> PAGEREF _Toc485594733 \h </w:instrText>
            </w:r>
            <w:r>
              <w:rPr>
                <w:noProof/>
                <w:webHidden/>
              </w:rPr>
            </w:r>
            <w:r>
              <w:rPr>
                <w:noProof/>
                <w:webHidden/>
              </w:rPr>
              <w:fldChar w:fldCharType="separate"/>
            </w:r>
            <w:r w:rsidR="00ED6637">
              <w:rPr>
                <w:noProof/>
                <w:webHidden/>
              </w:rPr>
              <w:t>44</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34" w:history="1">
            <w:r w:rsidRPr="006253D8">
              <w:rPr>
                <w:rStyle w:val="Hyperlink"/>
                <w:noProof/>
              </w:rPr>
              <w:t>6.2.4</w:t>
            </w:r>
            <w:r>
              <w:rPr>
                <w:rFonts w:asciiTheme="minorHAnsi" w:eastAsiaTheme="minorEastAsia" w:hAnsiTheme="minorHAnsi" w:cstheme="minorBidi"/>
                <w:noProof/>
                <w:sz w:val="22"/>
                <w:szCs w:val="22"/>
                <w:lang w:eastAsia="en-GB"/>
              </w:rPr>
              <w:tab/>
            </w:r>
            <w:r w:rsidRPr="006253D8">
              <w:rPr>
                <w:rStyle w:val="Hyperlink"/>
                <w:noProof/>
              </w:rPr>
              <w:t>Database Implementation</w:t>
            </w:r>
            <w:r>
              <w:rPr>
                <w:noProof/>
                <w:webHidden/>
              </w:rPr>
              <w:tab/>
            </w:r>
            <w:r>
              <w:rPr>
                <w:noProof/>
                <w:webHidden/>
              </w:rPr>
              <w:fldChar w:fldCharType="begin"/>
            </w:r>
            <w:r>
              <w:rPr>
                <w:noProof/>
                <w:webHidden/>
              </w:rPr>
              <w:instrText xml:space="preserve"> PAGEREF _Toc485594734 \h </w:instrText>
            </w:r>
            <w:r>
              <w:rPr>
                <w:noProof/>
                <w:webHidden/>
              </w:rPr>
            </w:r>
            <w:r>
              <w:rPr>
                <w:noProof/>
                <w:webHidden/>
              </w:rPr>
              <w:fldChar w:fldCharType="separate"/>
            </w:r>
            <w:r w:rsidR="00ED6637">
              <w:rPr>
                <w:noProof/>
                <w:webHidden/>
              </w:rPr>
              <w:t>47</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35" w:history="1">
            <w:r w:rsidRPr="006253D8">
              <w:rPr>
                <w:rStyle w:val="Hyperlink"/>
                <w:noProof/>
              </w:rPr>
              <w:t>6.3</w:t>
            </w:r>
            <w:r>
              <w:rPr>
                <w:rFonts w:asciiTheme="minorHAnsi" w:eastAsiaTheme="minorEastAsia" w:hAnsiTheme="minorHAnsi" w:cstheme="minorBidi"/>
                <w:b w:val="0"/>
                <w:bCs w:val="0"/>
                <w:noProof/>
                <w:sz w:val="22"/>
                <w:szCs w:val="22"/>
                <w:lang w:eastAsia="en-GB"/>
              </w:rPr>
              <w:tab/>
            </w:r>
            <w:r w:rsidRPr="006253D8">
              <w:rPr>
                <w:rStyle w:val="Hyperlink"/>
                <w:noProof/>
              </w:rPr>
              <w:t>The Peer to Peer Network</w:t>
            </w:r>
            <w:r>
              <w:rPr>
                <w:noProof/>
                <w:webHidden/>
              </w:rPr>
              <w:tab/>
            </w:r>
            <w:r>
              <w:rPr>
                <w:noProof/>
                <w:webHidden/>
              </w:rPr>
              <w:fldChar w:fldCharType="begin"/>
            </w:r>
            <w:r>
              <w:rPr>
                <w:noProof/>
                <w:webHidden/>
              </w:rPr>
              <w:instrText xml:space="preserve"> PAGEREF _Toc485594735 \h </w:instrText>
            </w:r>
            <w:r>
              <w:rPr>
                <w:noProof/>
                <w:webHidden/>
              </w:rPr>
            </w:r>
            <w:r>
              <w:rPr>
                <w:noProof/>
                <w:webHidden/>
              </w:rPr>
              <w:fldChar w:fldCharType="separate"/>
            </w:r>
            <w:r w:rsidR="00ED6637">
              <w:rPr>
                <w:noProof/>
                <w:webHidden/>
              </w:rPr>
              <w:t>48</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36" w:history="1">
            <w:r w:rsidRPr="006253D8">
              <w:rPr>
                <w:rStyle w:val="Hyperlink"/>
                <w:noProof/>
              </w:rPr>
              <w:t>6.3.1</w:t>
            </w:r>
            <w:r>
              <w:rPr>
                <w:rFonts w:asciiTheme="minorHAnsi" w:eastAsiaTheme="minorEastAsia" w:hAnsiTheme="minorHAnsi" w:cstheme="minorBidi"/>
                <w:noProof/>
                <w:sz w:val="22"/>
                <w:szCs w:val="22"/>
                <w:lang w:eastAsia="en-GB"/>
              </w:rPr>
              <w:tab/>
            </w:r>
            <w:r w:rsidRPr="006253D8">
              <w:rPr>
                <w:rStyle w:val="Hyperlink"/>
                <w:noProof/>
              </w:rPr>
              <w:t>Database Implementation</w:t>
            </w:r>
            <w:r>
              <w:rPr>
                <w:noProof/>
                <w:webHidden/>
              </w:rPr>
              <w:tab/>
            </w:r>
            <w:r>
              <w:rPr>
                <w:noProof/>
                <w:webHidden/>
              </w:rPr>
              <w:fldChar w:fldCharType="begin"/>
            </w:r>
            <w:r>
              <w:rPr>
                <w:noProof/>
                <w:webHidden/>
              </w:rPr>
              <w:instrText xml:space="preserve"> PAGEREF _Toc485594736 \h </w:instrText>
            </w:r>
            <w:r>
              <w:rPr>
                <w:noProof/>
                <w:webHidden/>
              </w:rPr>
            </w:r>
            <w:r>
              <w:rPr>
                <w:noProof/>
                <w:webHidden/>
              </w:rPr>
              <w:fldChar w:fldCharType="separate"/>
            </w:r>
            <w:r w:rsidR="00ED6637">
              <w:rPr>
                <w:noProof/>
                <w:webHidden/>
              </w:rPr>
              <w:t>49</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37" w:history="1">
            <w:r w:rsidRPr="006253D8">
              <w:rPr>
                <w:rStyle w:val="Hyperlink"/>
                <w:noProof/>
              </w:rPr>
              <w:t>6.3.2</w:t>
            </w:r>
            <w:r>
              <w:rPr>
                <w:rFonts w:asciiTheme="minorHAnsi" w:eastAsiaTheme="minorEastAsia" w:hAnsiTheme="minorHAnsi" w:cstheme="minorBidi"/>
                <w:noProof/>
                <w:sz w:val="22"/>
                <w:szCs w:val="22"/>
                <w:lang w:eastAsia="en-GB"/>
              </w:rPr>
              <w:tab/>
            </w:r>
            <w:r w:rsidRPr="006253D8">
              <w:rPr>
                <w:rStyle w:val="Hyperlink"/>
                <w:noProof/>
              </w:rPr>
              <w:t>Network Operations</w:t>
            </w:r>
            <w:r>
              <w:rPr>
                <w:noProof/>
                <w:webHidden/>
              </w:rPr>
              <w:tab/>
            </w:r>
            <w:r>
              <w:rPr>
                <w:noProof/>
                <w:webHidden/>
              </w:rPr>
              <w:fldChar w:fldCharType="begin"/>
            </w:r>
            <w:r>
              <w:rPr>
                <w:noProof/>
                <w:webHidden/>
              </w:rPr>
              <w:instrText xml:space="preserve"> PAGEREF _Toc485594737 \h </w:instrText>
            </w:r>
            <w:r>
              <w:rPr>
                <w:noProof/>
                <w:webHidden/>
              </w:rPr>
            </w:r>
            <w:r>
              <w:rPr>
                <w:noProof/>
                <w:webHidden/>
              </w:rPr>
              <w:fldChar w:fldCharType="separate"/>
            </w:r>
            <w:r w:rsidR="00ED6637">
              <w:rPr>
                <w:noProof/>
                <w:webHidden/>
              </w:rPr>
              <w:t>54</w:t>
            </w:r>
            <w:r>
              <w:rPr>
                <w:noProof/>
                <w:webHidden/>
              </w:rPr>
              <w:fldChar w:fldCharType="end"/>
            </w:r>
          </w:hyperlink>
        </w:p>
        <w:p w:rsidR="00652984" w:rsidRDefault="00652984">
          <w:pPr>
            <w:pStyle w:val="TOC4"/>
            <w:tabs>
              <w:tab w:val="left" w:pos="1440"/>
              <w:tab w:val="right" w:pos="8494"/>
            </w:tabs>
            <w:rPr>
              <w:rFonts w:asciiTheme="minorHAnsi" w:eastAsiaTheme="minorEastAsia" w:hAnsiTheme="minorHAnsi" w:cstheme="minorBidi"/>
              <w:noProof/>
              <w:sz w:val="22"/>
              <w:szCs w:val="22"/>
              <w:lang w:eastAsia="en-GB"/>
            </w:rPr>
          </w:pPr>
          <w:hyperlink w:anchor="_Toc485594738" w:history="1">
            <w:r w:rsidRPr="006253D8">
              <w:rPr>
                <w:rStyle w:val="Hyperlink"/>
                <w:noProof/>
              </w:rPr>
              <w:t>6.3.2.1</w:t>
            </w:r>
            <w:r>
              <w:rPr>
                <w:rFonts w:asciiTheme="minorHAnsi" w:eastAsiaTheme="minorEastAsia" w:hAnsiTheme="minorHAnsi" w:cstheme="minorBidi"/>
                <w:noProof/>
                <w:sz w:val="22"/>
                <w:szCs w:val="22"/>
                <w:lang w:eastAsia="en-GB"/>
              </w:rPr>
              <w:tab/>
            </w:r>
            <w:r w:rsidRPr="006253D8">
              <w:rPr>
                <w:rStyle w:val="Hyperlink"/>
                <w:noProof/>
              </w:rPr>
              <w:t>Registration with the bootstrap server</w:t>
            </w:r>
            <w:r>
              <w:rPr>
                <w:noProof/>
                <w:webHidden/>
              </w:rPr>
              <w:tab/>
            </w:r>
            <w:r>
              <w:rPr>
                <w:noProof/>
                <w:webHidden/>
              </w:rPr>
              <w:fldChar w:fldCharType="begin"/>
            </w:r>
            <w:r>
              <w:rPr>
                <w:noProof/>
                <w:webHidden/>
              </w:rPr>
              <w:instrText xml:space="preserve"> PAGEREF _Toc485594738 \h </w:instrText>
            </w:r>
            <w:r>
              <w:rPr>
                <w:noProof/>
                <w:webHidden/>
              </w:rPr>
            </w:r>
            <w:r>
              <w:rPr>
                <w:noProof/>
                <w:webHidden/>
              </w:rPr>
              <w:fldChar w:fldCharType="separate"/>
            </w:r>
            <w:r w:rsidR="00ED6637">
              <w:rPr>
                <w:noProof/>
                <w:webHidden/>
              </w:rPr>
              <w:t>54</w:t>
            </w:r>
            <w:r>
              <w:rPr>
                <w:noProof/>
                <w:webHidden/>
              </w:rPr>
              <w:fldChar w:fldCharType="end"/>
            </w:r>
          </w:hyperlink>
        </w:p>
        <w:p w:rsidR="00652984" w:rsidRDefault="00652984">
          <w:pPr>
            <w:pStyle w:val="TOC4"/>
            <w:tabs>
              <w:tab w:val="left" w:pos="1440"/>
              <w:tab w:val="right" w:pos="8494"/>
            </w:tabs>
            <w:rPr>
              <w:rFonts w:asciiTheme="minorHAnsi" w:eastAsiaTheme="minorEastAsia" w:hAnsiTheme="minorHAnsi" w:cstheme="minorBidi"/>
              <w:noProof/>
              <w:sz w:val="22"/>
              <w:szCs w:val="22"/>
              <w:lang w:eastAsia="en-GB"/>
            </w:rPr>
          </w:pPr>
          <w:hyperlink w:anchor="_Toc485594739" w:history="1">
            <w:r w:rsidRPr="006253D8">
              <w:rPr>
                <w:rStyle w:val="Hyperlink"/>
                <w:noProof/>
              </w:rPr>
              <w:t>6.3.2.2</w:t>
            </w:r>
            <w:r>
              <w:rPr>
                <w:rFonts w:asciiTheme="minorHAnsi" w:eastAsiaTheme="minorEastAsia" w:hAnsiTheme="minorHAnsi" w:cstheme="minorBidi"/>
                <w:noProof/>
                <w:sz w:val="22"/>
                <w:szCs w:val="22"/>
                <w:lang w:eastAsia="en-GB"/>
              </w:rPr>
              <w:tab/>
            </w:r>
            <w:r w:rsidRPr="006253D8">
              <w:rPr>
                <w:rStyle w:val="Hyperlink"/>
                <w:noProof/>
              </w:rPr>
              <w:t>Broadcasting changes in peers</w:t>
            </w:r>
            <w:r>
              <w:rPr>
                <w:noProof/>
                <w:webHidden/>
              </w:rPr>
              <w:tab/>
            </w:r>
            <w:r>
              <w:rPr>
                <w:noProof/>
                <w:webHidden/>
              </w:rPr>
              <w:fldChar w:fldCharType="begin"/>
            </w:r>
            <w:r>
              <w:rPr>
                <w:noProof/>
                <w:webHidden/>
              </w:rPr>
              <w:instrText xml:space="preserve"> PAGEREF _Toc485594739 \h </w:instrText>
            </w:r>
            <w:r>
              <w:rPr>
                <w:noProof/>
                <w:webHidden/>
              </w:rPr>
            </w:r>
            <w:r>
              <w:rPr>
                <w:noProof/>
                <w:webHidden/>
              </w:rPr>
              <w:fldChar w:fldCharType="separate"/>
            </w:r>
            <w:r w:rsidR="00ED6637">
              <w:rPr>
                <w:noProof/>
                <w:webHidden/>
              </w:rPr>
              <w:t>55</w:t>
            </w:r>
            <w:r>
              <w:rPr>
                <w:noProof/>
                <w:webHidden/>
              </w:rPr>
              <w:fldChar w:fldCharType="end"/>
            </w:r>
          </w:hyperlink>
        </w:p>
        <w:p w:rsidR="00652984" w:rsidRDefault="00652984">
          <w:pPr>
            <w:pStyle w:val="TOC4"/>
            <w:tabs>
              <w:tab w:val="left" w:pos="1440"/>
              <w:tab w:val="right" w:pos="8494"/>
            </w:tabs>
            <w:rPr>
              <w:rFonts w:asciiTheme="minorHAnsi" w:eastAsiaTheme="minorEastAsia" w:hAnsiTheme="minorHAnsi" w:cstheme="minorBidi"/>
              <w:noProof/>
              <w:sz w:val="22"/>
              <w:szCs w:val="22"/>
              <w:lang w:eastAsia="en-GB"/>
            </w:rPr>
          </w:pPr>
          <w:hyperlink w:anchor="_Toc485594740" w:history="1">
            <w:r w:rsidRPr="006253D8">
              <w:rPr>
                <w:rStyle w:val="Hyperlink"/>
                <w:noProof/>
              </w:rPr>
              <w:t>6.3.2.3</w:t>
            </w:r>
            <w:r>
              <w:rPr>
                <w:rFonts w:asciiTheme="minorHAnsi" w:eastAsiaTheme="minorEastAsia" w:hAnsiTheme="minorHAnsi" w:cstheme="minorBidi"/>
                <w:noProof/>
                <w:sz w:val="22"/>
                <w:szCs w:val="22"/>
                <w:lang w:eastAsia="en-GB"/>
              </w:rPr>
              <w:tab/>
            </w:r>
            <w:r w:rsidRPr="006253D8">
              <w:rPr>
                <w:rStyle w:val="Hyperlink"/>
                <w:noProof/>
              </w:rPr>
              <w:t>Getting the peer list</w:t>
            </w:r>
            <w:r>
              <w:rPr>
                <w:noProof/>
                <w:webHidden/>
              </w:rPr>
              <w:tab/>
            </w:r>
            <w:r>
              <w:rPr>
                <w:noProof/>
                <w:webHidden/>
              </w:rPr>
              <w:fldChar w:fldCharType="begin"/>
            </w:r>
            <w:r>
              <w:rPr>
                <w:noProof/>
                <w:webHidden/>
              </w:rPr>
              <w:instrText xml:space="preserve"> PAGEREF _Toc485594740 \h </w:instrText>
            </w:r>
            <w:r>
              <w:rPr>
                <w:noProof/>
                <w:webHidden/>
              </w:rPr>
            </w:r>
            <w:r>
              <w:rPr>
                <w:noProof/>
                <w:webHidden/>
              </w:rPr>
              <w:fldChar w:fldCharType="separate"/>
            </w:r>
            <w:r w:rsidR="00ED6637">
              <w:rPr>
                <w:noProof/>
                <w:webHidden/>
              </w:rPr>
              <w:t>55</w:t>
            </w:r>
            <w:r>
              <w:rPr>
                <w:noProof/>
                <w:webHidden/>
              </w:rPr>
              <w:fldChar w:fldCharType="end"/>
            </w:r>
          </w:hyperlink>
        </w:p>
        <w:p w:rsidR="00652984" w:rsidRDefault="00652984">
          <w:pPr>
            <w:pStyle w:val="TOC4"/>
            <w:tabs>
              <w:tab w:val="left" w:pos="1440"/>
              <w:tab w:val="right" w:pos="8494"/>
            </w:tabs>
            <w:rPr>
              <w:rFonts w:asciiTheme="minorHAnsi" w:eastAsiaTheme="minorEastAsia" w:hAnsiTheme="minorHAnsi" w:cstheme="minorBidi"/>
              <w:noProof/>
              <w:sz w:val="22"/>
              <w:szCs w:val="22"/>
              <w:lang w:eastAsia="en-GB"/>
            </w:rPr>
          </w:pPr>
          <w:hyperlink w:anchor="_Toc485594741" w:history="1">
            <w:r w:rsidRPr="006253D8">
              <w:rPr>
                <w:rStyle w:val="Hyperlink"/>
                <w:noProof/>
              </w:rPr>
              <w:t>6.3.2.4</w:t>
            </w:r>
            <w:r>
              <w:rPr>
                <w:rFonts w:asciiTheme="minorHAnsi" w:eastAsiaTheme="minorEastAsia" w:hAnsiTheme="minorHAnsi" w:cstheme="minorBidi"/>
                <w:noProof/>
                <w:sz w:val="22"/>
                <w:szCs w:val="22"/>
                <w:lang w:eastAsia="en-GB"/>
              </w:rPr>
              <w:tab/>
            </w:r>
            <w:r w:rsidRPr="006253D8">
              <w:rPr>
                <w:rStyle w:val="Hyperlink"/>
                <w:noProof/>
              </w:rPr>
              <w:t>Keep Alive</w:t>
            </w:r>
            <w:r>
              <w:rPr>
                <w:noProof/>
                <w:webHidden/>
              </w:rPr>
              <w:tab/>
            </w:r>
            <w:r>
              <w:rPr>
                <w:noProof/>
                <w:webHidden/>
              </w:rPr>
              <w:fldChar w:fldCharType="begin"/>
            </w:r>
            <w:r>
              <w:rPr>
                <w:noProof/>
                <w:webHidden/>
              </w:rPr>
              <w:instrText xml:space="preserve"> PAGEREF _Toc485594741 \h </w:instrText>
            </w:r>
            <w:r>
              <w:rPr>
                <w:noProof/>
                <w:webHidden/>
              </w:rPr>
            </w:r>
            <w:r>
              <w:rPr>
                <w:noProof/>
                <w:webHidden/>
              </w:rPr>
              <w:fldChar w:fldCharType="separate"/>
            </w:r>
            <w:r w:rsidR="00ED6637">
              <w:rPr>
                <w:noProof/>
                <w:webHidden/>
              </w:rPr>
              <w:t>56</w:t>
            </w:r>
            <w:r>
              <w:rPr>
                <w:noProof/>
                <w:webHidden/>
              </w:rPr>
              <w:fldChar w:fldCharType="end"/>
            </w:r>
          </w:hyperlink>
        </w:p>
        <w:p w:rsidR="00652984" w:rsidRDefault="00652984">
          <w:pPr>
            <w:pStyle w:val="TOC4"/>
            <w:tabs>
              <w:tab w:val="left" w:pos="1440"/>
              <w:tab w:val="right" w:pos="8494"/>
            </w:tabs>
            <w:rPr>
              <w:rFonts w:asciiTheme="minorHAnsi" w:eastAsiaTheme="minorEastAsia" w:hAnsiTheme="minorHAnsi" w:cstheme="minorBidi"/>
              <w:noProof/>
              <w:sz w:val="22"/>
              <w:szCs w:val="22"/>
              <w:lang w:eastAsia="en-GB"/>
            </w:rPr>
          </w:pPr>
          <w:hyperlink w:anchor="_Toc485594742" w:history="1">
            <w:r w:rsidRPr="006253D8">
              <w:rPr>
                <w:rStyle w:val="Hyperlink"/>
                <w:noProof/>
              </w:rPr>
              <w:t>6.3.2.5</w:t>
            </w:r>
            <w:r>
              <w:rPr>
                <w:rFonts w:asciiTheme="minorHAnsi" w:eastAsiaTheme="minorEastAsia" w:hAnsiTheme="minorHAnsi" w:cstheme="minorBidi"/>
                <w:noProof/>
                <w:sz w:val="22"/>
                <w:szCs w:val="22"/>
                <w:lang w:eastAsia="en-GB"/>
              </w:rPr>
              <w:tab/>
            </w:r>
            <w:r w:rsidRPr="006253D8">
              <w:rPr>
                <w:rStyle w:val="Hyperlink"/>
                <w:noProof/>
              </w:rPr>
              <w:t>Sharing plates</w:t>
            </w:r>
            <w:r>
              <w:rPr>
                <w:noProof/>
                <w:webHidden/>
              </w:rPr>
              <w:tab/>
            </w:r>
            <w:r>
              <w:rPr>
                <w:noProof/>
                <w:webHidden/>
              </w:rPr>
              <w:fldChar w:fldCharType="begin"/>
            </w:r>
            <w:r>
              <w:rPr>
                <w:noProof/>
                <w:webHidden/>
              </w:rPr>
              <w:instrText xml:space="preserve"> PAGEREF _Toc485594742 \h </w:instrText>
            </w:r>
            <w:r>
              <w:rPr>
                <w:noProof/>
                <w:webHidden/>
              </w:rPr>
            </w:r>
            <w:r>
              <w:rPr>
                <w:noProof/>
                <w:webHidden/>
              </w:rPr>
              <w:fldChar w:fldCharType="separate"/>
            </w:r>
            <w:r w:rsidR="00ED6637">
              <w:rPr>
                <w:noProof/>
                <w:webHidden/>
              </w:rPr>
              <w:t>57</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43" w:history="1">
            <w:r w:rsidRPr="006253D8">
              <w:rPr>
                <w:rStyle w:val="Hyperlink"/>
                <w:noProof/>
              </w:rPr>
              <w:t>6.3.3</w:t>
            </w:r>
            <w:r>
              <w:rPr>
                <w:rFonts w:asciiTheme="minorHAnsi" w:eastAsiaTheme="minorEastAsia" w:hAnsiTheme="minorHAnsi" w:cstheme="minorBidi"/>
                <w:noProof/>
                <w:sz w:val="22"/>
                <w:szCs w:val="22"/>
                <w:lang w:eastAsia="en-GB"/>
              </w:rPr>
              <w:tab/>
            </w:r>
            <w:r w:rsidRPr="006253D8">
              <w:rPr>
                <w:rStyle w:val="Hyperlink"/>
                <w:noProof/>
              </w:rPr>
              <w:t>Network Features and Security</w:t>
            </w:r>
            <w:r>
              <w:rPr>
                <w:noProof/>
                <w:webHidden/>
              </w:rPr>
              <w:tab/>
            </w:r>
            <w:r>
              <w:rPr>
                <w:noProof/>
                <w:webHidden/>
              </w:rPr>
              <w:fldChar w:fldCharType="begin"/>
            </w:r>
            <w:r>
              <w:rPr>
                <w:noProof/>
                <w:webHidden/>
              </w:rPr>
              <w:instrText xml:space="preserve"> PAGEREF _Toc485594743 \h </w:instrText>
            </w:r>
            <w:r>
              <w:rPr>
                <w:noProof/>
                <w:webHidden/>
              </w:rPr>
            </w:r>
            <w:r>
              <w:rPr>
                <w:noProof/>
                <w:webHidden/>
              </w:rPr>
              <w:fldChar w:fldCharType="separate"/>
            </w:r>
            <w:r w:rsidR="00ED6637">
              <w:rPr>
                <w:noProof/>
                <w:webHidden/>
              </w:rPr>
              <w:t>57</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44" w:history="1">
            <w:r w:rsidRPr="006253D8">
              <w:rPr>
                <w:rStyle w:val="Hyperlink"/>
                <w:noProof/>
              </w:rPr>
              <w:t>6.4</w:t>
            </w:r>
            <w:r>
              <w:rPr>
                <w:rFonts w:asciiTheme="minorHAnsi" w:eastAsiaTheme="minorEastAsia" w:hAnsiTheme="minorHAnsi" w:cstheme="minorBidi"/>
                <w:b w:val="0"/>
                <w:bCs w:val="0"/>
                <w:noProof/>
                <w:sz w:val="22"/>
                <w:szCs w:val="22"/>
                <w:lang w:eastAsia="en-GB"/>
              </w:rPr>
              <w:tab/>
            </w:r>
            <w:r w:rsidRPr="006253D8">
              <w:rPr>
                <w:rStyle w:val="Hyperlink"/>
                <w:noProof/>
              </w:rPr>
              <w:t>Web Interface</w:t>
            </w:r>
            <w:r>
              <w:rPr>
                <w:noProof/>
                <w:webHidden/>
              </w:rPr>
              <w:tab/>
            </w:r>
            <w:r>
              <w:rPr>
                <w:noProof/>
                <w:webHidden/>
              </w:rPr>
              <w:fldChar w:fldCharType="begin"/>
            </w:r>
            <w:r>
              <w:rPr>
                <w:noProof/>
                <w:webHidden/>
              </w:rPr>
              <w:instrText xml:space="preserve"> PAGEREF _Toc485594744 \h </w:instrText>
            </w:r>
            <w:r>
              <w:rPr>
                <w:noProof/>
                <w:webHidden/>
              </w:rPr>
            </w:r>
            <w:r>
              <w:rPr>
                <w:noProof/>
                <w:webHidden/>
              </w:rPr>
              <w:fldChar w:fldCharType="separate"/>
            </w:r>
            <w:r w:rsidR="00ED6637">
              <w:rPr>
                <w:noProof/>
                <w:webHidden/>
              </w:rPr>
              <w:t>60</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45" w:history="1">
            <w:r w:rsidRPr="006253D8">
              <w:rPr>
                <w:rStyle w:val="Hyperlink"/>
                <w:noProof/>
              </w:rPr>
              <w:t>6.4.1</w:t>
            </w:r>
            <w:r>
              <w:rPr>
                <w:rFonts w:asciiTheme="minorHAnsi" w:eastAsiaTheme="minorEastAsia" w:hAnsiTheme="minorHAnsi" w:cstheme="minorBidi"/>
                <w:noProof/>
                <w:sz w:val="22"/>
                <w:szCs w:val="22"/>
                <w:lang w:eastAsia="en-GB"/>
              </w:rPr>
              <w:tab/>
            </w:r>
            <w:r w:rsidRPr="006253D8">
              <w:rPr>
                <w:rStyle w:val="Hyperlink"/>
                <w:noProof/>
              </w:rPr>
              <w:t>Overall Principles</w:t>
            </w:r>
            <w:r>
              <w:rPr>
                <w:noProof/>
                <w:webHidden/>
              </w:rPr>
              <w:tab/>
            </w:r>
            <w:r>
              <w:rPr>
                <w:noProof/>
                <w:webHidden/>
              </w:rPr>
              <w:fldChar w:fldCharType="begin"/>
            </w:r>
            <w:r>
              <w:rPr>
                <w:noProof/>
                <w:webHidden/>
              </w:rPr>
              <w:instrText xml:space="preserve"> PAGEREF _Toc485594745 \h </w:instrText>
            </w:r>
            <w:r>
              <w:rPr>
                <w:noProof/>
                <w:webHidden/>
              </w:rPr>
            </w:r>
            <w:r>
              <w:rPr>
                <w:noProof/>
                <w:webHidden/>
              </w:rPr>
              <w:fldChar w:fldCharType="separate"/>
            </w:r>
            <w:r w:rsidR="00ED6637">
              <w:rPr>
                <w:noProof/>
                <w:webHidden/>
              </w:rPr>
              <w:t>61</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46" w:history="1">
            <w:r w:rsidRPr="006253D8">
              <w:rPr>
                <w:rStyle w:val="Hyperlink"/>
                <w:noProof/>
                <w:lang w:val="en-US"/>
              </w:rPr>
              <w:t>6.4.2</w:t>
            </w:r>
            <w:r>
              <w:rPr>
                <w:rFonts w:asciiTheme="minorHAnsi" w:eastAsiaTheme="minorEastAsia" w:hAnsiTheme="minorHAnsi" w:cstheme="minorBidi"/>
                <w:noProof/>
                <w:sz w:val="22"/>
                <w:szCs w:val="22"/>
                <w:lang w:eastAsia="en-GB"/>
              </w:rPr>
              <w:tab/>
            </w:r>
            <w:r w:rsidRPr="006253D8">
              <w:rPr>
                <w:rStyle w:val="Hyperlink"/>
                <w:noProof/>
                <w:lang w:val="en-US"/>
              </w:rPr>
              <w:t>Dashboard</w:t>
            </w:r>
            <w:r>
              <w:rPr>
                <w:noProof/>
                <w:webHidden/>
              </w:rPr>
              <w:tab/>
            </w:r>
            <w:r>
              <w:rPr>
                <w:noProof/>
                <w:webHidden/>
              </w:rPr>
              <w:fldChar w:fldCharType="begin"/>
            </w:r>
            <w:r>
              <w:rPr>
                <w:noProof/>
                <w:webHidden/>
              </w:rPr>
              <w:instrText xml:space="preserve"> PAGEREF _Toc485594746 \h </w:instrText>
            </w:r>
            <w:r>
              <w:rPr>
                <w:noProof/>
                <w:webHidden/>
              </w:rPr>
            </w:r>
            <w:r>
              <w:rPr>
                <w:noProof/>
                <w:webHidden/>
              </w:rPr>
              <w:fldChar w:fldCharType="separate"/>
            </w:r>
            <w:r w:rsidR="00ED6637">
              <w:rPr>
                <w:noProof/>
                <w:webHidden/>
              </w:rPr>
              <w:t>62</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47" w:history="1">
            <w:r w:rsidRPr="006253D8">
              <w:rPr>
                <w:rStyle w:val="Hyperlink"/>
                <w:noProof/>
                <w:lang w:val="en-US"/>
              </w:rPr>
              <w:t>6.4.3</w:t>
            </w:r>
            <w:r>
              <w:rPr>
                <w:rFonts w:asciiTheme="minorHAnsi" w:eastAsiaTheme="minorEastAsia" w:hAnsiTheme="minorHAnsi" w:cstheme="minorBidi"/>
                <w:noProof/>
                <w:sz w:val="22"/>
                <w:szCs w:val="22"/>
                <w:lang w:eastAsia="en-GB"/>
              </w:rPr>
              <w:tab/>
            </w:r>
            <w:r w:rsidRPr="006253D8">
              <w:rPr>
                <w:rStyle w:val="Hyperlink"/>
                <w:noProof/>
                <w:lang w:val="en-US"/>
              </w:rPr>
              <w:t>Peer List and Map</w:t>
            </w:r>
            <w:r>
              <w:rPr>
                <w:noProof/>
                <w:webHidden/>
              </w:rPr>
              <w:tab/>
            </w:r>
            <w:r>
              <w:rPr>
                <w:noProof/>
                <w:webHidden/>
              </w:rPr>
              <w:fldChar w:fldCharType="begin"/>
            </w:r>
            <w:r>
              <w:rPr>
                <w:noProof/>
                <w:webHidden/>
              </w:rPr>
              <w:instrText xml:space="preserve"> PAGEREF _Toc485594747 \h </w:instrText>
            </w:r>
            <w:r>
              <w:rPr>
                <w:noProof/>
                <w:webHidden/>
              </w:rPr>
            </w:r>
            <w:r>
              <w:rPr>
                <w:noProof/>
                <w:webHidden/>
              </w:rPr>
              <w:fldChar w:fldCharType="separate"/>
            </w:r>
            <w:r w:rsidR="00ED6637">
              <w:rPr>
                <w:noProof/>
                <w:webHidden/>
              </w:rPr>
              <w:t>64</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48" w:history="1">
            <w:r w:rsidRPr="006253D8">
              <w:rPr>
                <w:rStyle w:val="Hyperlink"/>
                <w:noProof/>
                <w:lang w:val="en-US"/>
              </w:rPr>
              <w:t>6.4.4</w:t>
            </w:r>
            <w:r>
              <w:rPr>
                <w:rFonts w:asciiTheme="minorHAnsi" w:eastAsiaTheme="minorEastAsia" w:hAnsiTheme="minorHAnsi" w:cstheme="minorBidi"/>
                <w:noProof/>
                <w:sz w:val="22"/>
                <w:szCs w:val="22"/>
                <w:lang w:eastAsia="en-GB"/>
              </w:rPr>
              <w:tab/>
            </w:r>
            <w:r w:rsidRPr="006253D8">
              <w:rPr>
                <w:rStyle w:val="Hyperlink"/>
                <w:noProof/>
                <w:lang w:val="en-US"/>
              </w:rPr>
              <w:t>List of Violations</w:t>
            </w:r>
            <w:r>
              <w:rPr>
                <w:noProof/>
                <w:webHidden/>
              </w:rPr>
              <w:tab/>
            </w:r>
            <w:r>
              <w:rPr>
                <w:noProof/>
                <w:webHidden/>
              </w:rPr>
              <w:fldChar w:fldCharType="begin"/>
            </w:r>
            <w:r>
              <w:rPr>
                <w:noProof/>
                <w:webHidden/>
              </w:rPr>
              <w:instrText xml:space="preserve"> PAGEREF _Toc485594748 \h </w:instrText>
            </w:r>
            <w:r>
              <w:rPr>
                <w:noProof/>
                <w:webHidden/>
              </w:rPr>
            </w:r>
            <w:r>
              <w:rPr>
                <w:noProof/>
                <w:webHidden/>
              </w:rPr>
              <w:fldChar w:fldCharType="separate"/>
            </w:r>
            <w:r w:rsidR="00ED6637">
              <w:rPr>
                <w:noProof/>
                <w:webHidden/>
              </w:rPr>
              <w:t>65</w:t>
            </w:r>
            <w:r>
              <w:rPr>
                <w:noProof/>
                <w:webHidden/>
              </w:rPr>
              <w:fldChar w:fldCharType="end"/>
            </w:r>
          </w:hyperlink>
        </w:p>
        <w:p w:rsidR="00652984" w:rsidRDefault="00652984">
          <w:pPr>
            <w:pStyle w:val="TOC3"/>
            <w:tabs>
              <w:tab w:val="left" w:pos="960"/>
              <w:tab w:val="right" w:pos="8494"/>
            </w:tabs>
            <w:rPr>
              <w:rFonts w:asciiTheme="minorHAnsi" w:eastAsiaTheme="minorEastAsia" w:hAnsiTheme="minorHAnsi" w:cstheme="minorBidi"/>
              <w:noProof/>
              <w:sz w:val="22"/>
              <w:szCs w:val="22"/>
              <w:lang w:eastAsia="en-GB"/>
            </w:rPr>
          </w:pPr>
          <w:hyperlink w:anchor="_Toc485594749" w:history="1">
            <w:r w:rsidRPr="006253D8">
              <w:rPr>
                <w:rStyle w:val="Hyperlink"/>
                <w:noProof/>
              </w:rPr>
              <w:t>6.4.5</w:t>
            </w:r>
            <w:r>
              <w:rPr>
                <w:rFonts w:asciiTheme="minorHAnsi" w:eastAsiaTheme="minorEastAsia" w:hAnsiTheme="minorHAnsi" w:cstheme="minorBidi"/>
                <w:noProof/>
                <w:sz w:val="22"/>
                <w:szCs w:val="22"/>
                <w:lang w:eastAsia="en-GB"/>
              </w:rPr>
              <w:tab/>
            </w:r>
            <w:r w:rsidRPr="006253D8">
              <w:rPr>
                <w:rStyle w:val="Hyperlink"/>
                <w:noProof/>
              </w:rPr>
              <w:t>Other Web Pages</w:t>
            </w:r>
            <w:r>
              <w:rPr>
                <w:noProof/>
                <w:webHidden/>
              </w:rPr>
              <w:tab/>
            </w:r>
            <w:r>
              <w:rPr>
                <w:noProof/>
                <w:webHidden/>
              </w:rPr>
              <w:fldChar w:fldCharType="begin"/>
            </w:r>
            <w:r>
              <w:rPr>
                <w:noProof/>
                <w:webHidden/>
              </w:rPr>
              <w:instrText xml:space="preserve"> PAGEREF _Toc485594749 \h </w:instrText>
            </w:r>
            <w:r>
              <w:rPr>
                <w:noProof/>
                <w:webHidden/>
              </w:rPr>
            </w:r>
            <w:r>
              <w:rPr>
                <w:noProof/>
                <w:webHidden/>
              </w:rPr>
              <w:fldChar w:fldCharType="separate"/>
            </w:r>
            <w:r w:rsidR="00ED6637">
              <w:rPr>
                <w:noProof/>
                <w:webHidden/>
              </w:rPr>
              <w:t>67</w:t>
            </w:r>
            <w:r>
              <w:rPr>
                <w:noProof/>
                <w:webHidden/>
              </w:rPr>
              <w:fldChar w:fldCharType="end"/>
            </w:r>
          </w:hyperlink>
        </w:p>
        <w:p w:rsidR="00652984" w:rsidRDefault="00652984">
          <w:pPr>
            <w:pStyle w:val="TOC2"/>
            <w:tabs>
              <w:tab w:val="left" w:pos="720"/>
              <w:tab w:val="right" w:pos="8494"/>
            </w:tabs>
            <w:rPr>
              <w:rFonts w:asciiTheme="minorHAnsi" w:eastAsiaTheme="minorEastAsia" w:hAnsiTheme="minorHAnsi" w:cstheme="minorBidi"/>
              <w:b w:val="0"/>
              <w:bCs w:val="0"/>
              <w:noProof/>
              <w:sz w:val="22"/>
              <w:szCs w:val="22"/>
              <w:lang w:eastAsia="en-GB"/>
            </w:rPr>
          </w:pPr>
          <w:hyperlink w:anchor="_Toc485594750" w:history="1">
            <w:r w:rsidRPr="006253D8">
              <w:rPr>
                <w:rStyle w:val="Hyperlink"/>
                <w:noProof/>
              </w:rPr>
              <w:t>6.5</w:t>
            </w:r>
            <w:r>
              <w:rPr>
                <w:rFonts w:asciiTheme="minorHAnsi" w:eastAsiaTheme="minorEastAsia" w:hAnsiTheme="minorHAnsi" w:cstheme="minorBidi"/>
                <w:b w:val="0"/>
                <w:bCs w:val="0"/>
                <w:noProof/>
                <w:sz w:val="22"/>
                <w:szCs w:val="22"/>
                <w:lang w:eastAsia="en-GB"/>
              </w:rPr>
              <w:tab/>
            </w:r>
            <w:r w:rsidRPr="006253D8">
              <w:rPr>
                <w:rStyle w:val="Hyperlink"/>
                <w:noProof/>
              </w:rPr>
              <w:t>Other Programmi</w:t>
            </w:r>
            <w:r w:rsidRPr="006253D8">
              <w:rPr>
                <w:rStyle w:val="Hyperlink"/>
                <w:noProof/>
              </w:rPr>
              <w:t>n</w:t>
            </w:r>
            <w:r w:rsidRPr="006253D8">
              <w:rPr>
                <w:rStyle w:val="Hyperlink"/>
                <w:noProof/>
              </w:rPr>
              <w:t>g Styles</w:t>
            </w:r>
            <w:r>
              <w:rPr>
                <w:noProof/>
                <w:webHidden/>
              </w:rPr>
              <w:tab/>
            </w:r>
            <w:r>
              <w:rPr>
                <w:noProof/>
                <w:webHidden/>
              </w:rPr>
              <w:fldChar w:fldCharType="begin"/>
            </w:r>
            <w:r>
              <w:rPr>
                <w:noProof/>
                <w:webHidden/>
              </w:rPr>
              <w:instrText xml:space="preserve"> PAGEREF _Toc485594750 \h </w:instrText>
            </w:r>
            <w:r>
              <w:rPr>
                <w:noProof/>
                <w:webHidden/>
              </w:rPr>
              <w:fldChar w:fldCharType="separate"/>
            </w:r>
            <w:r w:rsidR="00ED6637">
              <w:rPr>
                <w:b w:val="0"/>
                <w:bCs w:val="0"/>
                <w:noProof/>
                <w:webHidden/>
                <w:lang w:val="en-US"/>
              </w:rPr>
              <w:t>Error! Bookmark not defined.</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51" w:history="1">
            <w:r w:rsidRPr="006253D8">
              <w:rPr>
                <w:rStyle w:val="Hyperlink"/>
                <w:noProof/>
              </w:rPr>
              <w:t>7</w:t>
            </w:r>
            <w:r>
              <w:rPr>
                <w:rFonts w:asciiTheme="minorHAnsi" w:eastAsiaTheme="minorEastAsia" w:hAnsiTheme="minorHAnsi" w:cstheme="minorBidi"/>
                <w:b w:val="0"/>
                <w:bCs w:val="0"/>
                <w:caps w:val="0"/>
                <w:noProof/>
                <w:sz w:val="22"/>
                <w:szCs w:val="22"/>
                <w:lang w:eastAsia="en-GB"/>
              </w:rPr>
              <w:tab/>
            </w:r>
            <w:r w:rsidRPr="006253D8">
              <w:rPr>
                <w:rStyle w:val="Hyperlink"/>
                <w:noProof/>
              </w:rPr>
              <w:t>Testing</w:t>
            </w:r>
            <w:r>
              <w:rPr>
                <w:noProof/>
                <w:webHidden/>
              </w:rPr>
              <w:tab/>
            </w:r>
            <w:r>
              <w:rPr>
                <w:noProof/>
                <w:webHidden/>
              </w:rPr>
              <w:fldChar w:fldCharType="begin"/>
            </w:r>
            <w:r>
              <w:rPr>
                <w:noProof/>
                <w:webHidden/>
              </w:rPr>
              <w:instrText xml:space="preserve"> PAGEREF _Toc485594751 \h </w:instrText>
            </w:r>
            <w:r>
              <w:rPr>
                <w:noProof/>
                <w:webHidden/>
              </w:rPr>
            </w:r>
            <w:r>
              <w:rPr>
                <w:noProof/>
                <w:webHidden/>
              </w:rPr>
              <w:fldChar w:fldCharType="separate"/>
            </w:r>
            <w:r w:rsidR="00ED6637">
              <w:rPr>
                <w:noProof/>
                <w:webHidden/>
              </w:rPr>
              <w:t>68</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52" w:history="1">
            <w:r w:rsidRPr="006253D8">
              <w:rPr>
                <w:rStyle w:val="Hyperlink"/>
                <w:noProof/>
              </w:rPr>
              <w:t>8</w:t>
            </w:r>
            <w:r>
              <w:rPr>
                <w:rFonts w:asciiTheme="minorHAnsi" w:eastAsiaTheme="minorEastAsia" w:hAnsiTheme="minorHAnsi" w:cstheme="minorBidi"/>
                <w:b w:val="0"/>
                <w:bCs w:val="0"/>
                <w:caps w:val="0"/>
                <w:noProof/>
                <w:sz w:val="22"/>
                <w:szCs w:val="22"/>
                <w:lang w:eastAsia="en-GB"/>
              </w:rPr>
              <w:tab/>
            </w:r>
            <w:r w:rsidRPr="006253D8">
              <w:rPr>
                <w:rStyle w:val="Hyperlink"/>
                <w:noProof/>
              </w:rPr>
              <w:t>Evaluation</w:t>
            </w:r>
            <w:r>
              <w:rPr>
                <w:noProof/>
                <w:webHidden/>
              </w:rPr>
              <w:tab/>
            </w:r>
            <w:r>
              <w:rPr>
                <w:noProof/>
                <w:webHidden/>
              </w:rPr>
              <w:fldChar w:fldCharType="begin"/>
            </w:r>
            <w:r>
              <w:rPr>
                <w:noProof/>
                <w:webHidden/>
              </w:rPr>
              <w:instrText xml:space="preserve"> PAGEREF _Toc485594752 \h </w:instrText>
            </w:r>
            <w:r>
              <w:rPr>
                <w:noProof/>
                <w:webHidden/>
              </w:rPr>
            </w:r>
            <w:r>
              <w:rPr>
                <w:noProof/>
                <w:webHidden/>
              </w:rPr>
              <w:fldChar w:fldCharType="separate"/>
            </w:r>
            <w:r w:rsidR="00ED6637">
              <w:rPr>
                <w:noProof/>
                <w:webHidden/>
              </w:rPr>
              <w:t>69</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53" w:history="1">
            <w:r w:rsidRPr="006253D8">
              <w:rPr>
                <w:rStyle w:val="Hyperlink"/>
                <w:noProof/>
              </w:rPr>
              <w:t>9</w:t>
            </w:r>
            <w:r>
              <w:rPr>
                <w:rFonts w:asciiTheme="minorHAnsi" w:eastAsiaTheme="minorEastAsia" w:hAnsiTheme="minorHAnsi" w:cstheme="minorBidi"/>
                <w:b w:val="0"/>
                <w:bCs w:val="0"/>
                <w:caps w:val="0"/>
                <w:noProof/>
                <w:sz w:val="22"/>
                <w:szCs w:val="22"/>
                <w:lang w:eastAsia="en-GB"/>
              </w:rPr>
              <w:tab/>
            </w:r>
            <w:r w:rsidRPr="006253D8">
              <w:rPr>
                <w:rStyle w:val="Hyperlink"/>
                <w:noProof/>
              </w:rPr>
              <w:t>Deployment</w:t>
            </w:r>
            <w:r>
              <w:rPr>
                <w:noProof/>
                <w:webHidden/>
              </w:rPr>
              <w:tab/>
            </w:r>
            <w:r>
              <w:rPr>
                <w:noProof/>
                <w:webHidden/>
              </w:rPr>
              <w:fldChar w:fldCharType="begin"/>
            </w:r>
            <w:r>
              <w:rPr>
                <w:noProof/>
                <w:webHidden/>
              </w:rPr>
              <w:instrText xml:space="preserve"> PAGEREF _Toc485594753 \h </w:instrText>
            </w:r>
            <w:r>
              <w:rPr>
                <w:noProof/>
                <w:webHidden/>
              </w:rPr>
            </w:r>
            <w:r>
              <w:rPr>
                <w:noProof/>
                <w:webHidden/>
              </w:rPr>
              <w:fldChar w:fldCharType="separate"/>
            </w:r>
            <w:r w:rsidR="00ED6637">
              <w:rPr>
                <w:noProof/>
                <w:webHidden/>
              </w:rPr>
              <w:t>70</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54" w:history="1">
            <w:r w:rsidRPr="006253D8">
              <w:rPr>
                <w:rStyle w:val="Hyperlink"/>
                <w:noProof/>
              </w:rPr>
              <w:t>10</w:t>
            </w:r>
            <w:r>
              <w:rPr>
                <w:rFonts w:asciiTheme="minorHAnsi" w:eastAsiaTheme="minorEastAsia" w:hAnsiTheme="minorHAnsi" w:cstheme="minorBidi"/>
                <w:b w:val="0"/>
                <w:bCs w:val="0"/>
                <w:caps w:val="0"/>
                <w:noProof/>
                <w:sz w:val="22"/>
                <w:szCs w:val="22"/>
                <w:lang w:eastAsia="en-GB"/>
              </w:rPr>
              <w:tab/>
            </w:r>
            <w:r w:rsidRPr="006253D8">
              <w:rPr>
                <w:rStyle w:val="Hyperlink"/>
                <w:noProof/>
              </w:rPr>
              <w:t>Conclusion and Future Work</w:t>
            </w:r>
            <w:r>
              <w:rPr>
                <w:noProof/>
                <w:webHidden/>
              </w:rPr>
              <w:tab/>
            </w:r>
            <w:r>
              <w:rPr>
                <w:noProof/>
                <w:webHidden/>
              </w:rPr>
              <w:fldChar w:fldCharType="begin"/>
            </w:r>
            <w:r>
              <w:rPr>
                <w:noProof/>
                <w:webHidden/>
              </w:rPr>
              <w:instrText xml:space="preserve"> PAGEREF _Toc485594754 \h </w:instrText>
            </w:r>
            <w:r>
              <w:rPr>
                <w:noProof/>
                <w:webHidden/>
              </w:rPr>
            </w:r>
            <w:r>
              <w:rPr>
                <w:noProof/>
                <w:webHidden/>
              </w:rPr>
              <w:fldChar w:fldCharType="separate"/>
            </w:r>
            <w:r w:rsidR="00ED6637">
              <w:rPr>
                <w:noProof/>
                <w:webHidden/>
              </w:rPr>
              <w:t>71</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55" w:history="1">
            <w:r w:rsidRPr="006253D8">
              <w:rPr>
                <w:rStyle w:val="Hyperlink"/>
                <w:noProof/>
              </w:rPr>
              <w:t>11</w:t>
            </w:r>
            <w:r>
              <w:rPr>
                <w:rFonts w:asciiTheme="minorHAnsi" w:eastAsiaTheme="minorEastAsia" w:hAnsiTheme="minorHAnsi" w:cstheme="minorBidi"/>
                <w:b w:val="0"/>
                <w:bCs w:val="0"/>
                <w:caps w:val="0"/>
                <w:noProof/>
                <w:sz w:val="22"/>
                <w:szCs w:val="22"/>
                <w:lang w:eastAsia="en-GB"/>
              </w:rPr>
              <w:tab/>
            </w:r>
            <w:r w:rsidRPr="006253D8">
              <w:rPr>
                <w:rStyle w:val="Hyperlink"/>
                <w:noProof/>
              </w:rPr>
              <w:t>References</w:t>
            </w:r>
            <w:r>
              <w:rPr>
                <w:noProof/>
                <w:webHidden/>
              </w:rPr>
              <w:tab/>
            </w:r>
            <w:r>
              <w:rPr>
                <w:noProof/>
                <w:webHidden/>
              </w:rPr>
              <w:fldChar w:fldCharType="begin"/>
            </w:r>
            <w:r>
              <w:rPr>
                <w:noProof/>
                <w:webHidden/>
              </w:rPr>
              <w:instrText xml:space="preserve"> PAGEREF _Toc485594755 \h </w:instrText>
            </w:r>
            <w:r>
              <w:rPr>
                <w:noProof/>
                <w:webHidden/>
              </w:rPr>
            </w:r>
            <w:r>
              <w:rPr>
                <w:noProof/>
                <w:webHidden/>
              </w:rPr>
              <w:fldChar w:fldCharType="separate"/>
            </w:r>
            <w:r w:rsidR="00ED6637">
              <w:rPr>
                <w:noProof/>
                <w:webHidden/>
              </w:rPr>
              <w:t>72</w:t>
            </w:r>
            <w:r>
              <w:rPr>
                <w:noProof/>
                <w:webHidden/>
              </w:rPr>
              <w:fldChar w:fldCharType="end"/>
            </w:r>
          </w:hyperlink>
        </w:p>
        <w:p w:rsidR="00652984" w:rsidRDefault="00652984">
          <w:pPr>
            <w:pStyle w:val="TOC1"/>
            <w:rPr>
              <w:rFonts w:asciiTheme="minorHAnsi" w:eastAsiaTheme="minorEastAsia" w:hAnsiTheme="minorHAnsi" w:cstheme="minorBidi"/>
              <w:b w:val="0"/>
              <w:bCs w:val="0"/>
              <w:caps w:val="0"/>
              <w:noProof/>
              <w:sz w:val="22"/>
              <w:szCs w:val="22"/>
              <w:lang w:eastAsia="en-GB"/>
            </w:rPr>
          </w:pPr>
          <w:hyperlink w:anchor="_Toc485594756" w:history="1">
            <w:r w:rsidRPr="006253D8">
              <w:rPr>
                <w:rStyle w:val="Hyperlink"/>
                <w:noProof/>
              </w:rPr>
              <w:t>12</w:t>
            </w:r>
            <w:r>
              <w:rPr>
                <w:rFonts w:asciiTheme="minorHAnsi" w:eastAsiaTheme="minorEastAsia" w:hAnsiTheme="minorHAnsi" w:cstheme="minorBidi"/>
                <w:b w:val="0"/>
                <w:bCs w:val="0"/>
                <w:caps w:val="0"/>
                <w:noProof/>
                <w:sz w:val="22"/>
                <w:szCs w:val="22"/>
                <w:lang w:eastAsia="en-GB"/>
              </w:rPr>
              <w:tab/>
            </w:r>
            <w:r w:rsidRPr="006253D8">
              <w:rPr>
                <w:rStyle w:val="Hyperlink"/>
                <w:noProof/>
              </w:rPr>
              <w:t>Appendix</w:t>
            </w:r>
            <w:r>
              <w:rPr>
                <w:noProof/>
                <w:webHidden/>
              </w:rPr>
              <w:tab/>
            </w:r>
            <w:r>
              <w:rPr>
                <w:noProof/>
                <w:webHidden/>
              </w:rPr>
              <w:fldChar w:fldCharType="begin"/>
            </w:r>
            <w:r>
              <w:rPr>
                <w:noProof/>
                <w:webHidden/>
              </w:rPr>
              <w:instrText xml:space="preserve"> PAGEREF _Toc485594756 \h </w:instrText>
            </w:r>
            <w:r>
              <w:rPr>
                <w:noProof/>
                <w:webHidden/>
              </w:rPr>
            </w:r>
            <w:r>
              <w:rPr>
                <w:noProof/>
                <w:webHidden/>
              </w:rPr>
              <w:fldChar w:fldCharType="separate"/>
            </w:r>
            <w:r w:rsidR="00ED6637">
              <w:rPr>
                <w:noProof/>
                <w:webHidden/>
              </w:rPr>
              <w:t>81</w:t>
            </w:r>
            <w:r>
              <w:rPr>
                <w:noProof/>
                <w:webHidden/>
              </w:rPr>
              <w:fldChar w:fldCharType="end"/>
            </w:r>
          </w:hyperlink>
        </w:p>
        <w:p w:rsidR="00F75867" w:rsidRDefault="00652984" w:rsidP="002502E8">
          <w:r>
            <w:rPr>
              <w:rFonts w:cstheme="majorHAnsi"/>
              <w:szCs w:val="24"/>
            </w:rPr>
            <w:fldChar w:fldCharType="end"/>
          </w:r>
        </w:p>
      </w:sdtContent>
    </w:sdt>
    <w:p w:rsidR="00FD015B" w:rsidRDefault="00FD015B" w:rsidP="002502E8"/>
    <w:p w:rsidR="00D720A9" w:rsidRDefault="00FD015B" w:rsidP="002502E8">
      <w:pPr>
        <w:spacing w:after="160"/>
        <w:jc w:val="left"/>
        <w:sectPr w:rsidR="00D720A9" w:rsidSect="00D720A9">
          <w:pgSz w:w="11906" w:h="16838"/>
          <w:pgMar w:top="1701" w:right="1701" w:bottom="1701" w:left="1701" w:header="709" w:footer="709" w:gutter="0"/>
          <w:pgNumType w:fmt="lowerRoman" w:start="1"/>
          <w:cols w:space="708"/>
          <w:docGrid w:linePitch="360"/>
        </w:sectPr>
      </w:pPr>
      <w:r>
        <w:br w:type="page"/>
      </w:r>
    </w:p>
    <w:p w:rsidR="00FD015B" w:rsidRDefault="00FD015B" w:rsidP="002502E8">
      <w:pPr>
        <w:pStyle w:val="Heading1"/>
      </w:pPr>
      <w:bookmarkStart w:id="2" w:name="_Toc473486438"/>
      <w:bookmarkStart w:id="3" w:name="_Toc485594695"/>
      <w:r w:rsidRPr="00F43A20">
        <w:lastRenderedPageBreak/>
        <w:t>Introduction</w:t>
      </w:r>
      <w:bookmarkEnd w:id="2"/>
      <w:bookmarkEnd w:id="3"/>
    </w:p>
    <w:p w:rsidR="00FD015B" w:rsidRDefault="00FD015B" w:rsidP="002502E8"/>
    <w:p w:rsidR="00FD015B" w:rsidRDefault="00FD015B" w:rsidP="002502E8">
      <w:r>
        <w:t xml:space="preserve">The number of people speeding on the roads in the UK have actually decreased over the past 2 years </w:t>
      </w:r>
      <w:r>
        <w:fldChar w:fldCharType="begin"/>
      </w:r>
      <w:r w:rsidR="009760D3">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009760D3" w:rsidRPr="009760D3">
        <w:t>[1]</w:t>
      </w:r>
      <w:r>
        <w:fldChar w:fldCharType="end"/>
      </w:r>
      <w:r>
        <w:t xml:space="preserve"> as a result of there being more speed cameras being installed across the country </w:t>
      </w:r>
      <w:r>
        <w:fldChar w:fldCharType="begin"/>
      </w:r>
      <w:r w:rsidR="009760D3">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From </w:t>
      </w:r>
      <w:r>
        <w:fldChar w:fldCharType="begin"/>
      </w:r>
      <w:r w:rsidR="009760D3">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9760D3" w:rsidRPr="009760D3">
        <w:t>[3]</w:t>
      </w:r>
      <w:r>
        <w:fldChar w:fldCharType="end"/>
      </w:r>
      <w:r>
        <w:t>, it is clear that ‘the higher the speed, the greater the probability of a crash’. Hence, it is in the best interest of the authorities to monitor speeding convictions using average speed check cameras.</w:t>
      </w:r>
    </w:p>
    <w:p w:rsidR="00FD015B" w:rsidRDefault="00FD015B" w:rsidP="002502E8"/>
    <w:p w:rsidR="00FD015B" w:rsidRDefault="00FD015B" w:rsidP="002502E8">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rsidR="009760D3">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009760D3" w:rsidRPr="009760D3">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rsidR="009760D3">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009760D3" w:rsidRPr="009760D3">
        <w:t>[5]</w:t>
      </w:r>
      <w:r>
        <w:fldChar w:fldCharType="end"/>
      </w:r>
      <w:r>
        <w:t xml:space="preserve">. </w:t>
      </w:r>
    </w:p>
    <w:p w:rsidR="00FD015B" w:rsidRDefault="00FD015B" w:rsidP="002502E8"/>
    <w:p w:rsidR="00FD015B" w:rsidRDefault="00FD015B" w:rsidP="002502E8">
      <w:r>
        <w:t>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networks and not to actually ticket the offender.</w:t>
      </w:r>
    </w:p>
    <w:p w:rsidR="00FD015B" w:rsidRDefault="00FD015B" w:rsidP="002502E8">
      <w:pPr>
        <w:spacing w:after="160"/>
        <w:jc w:val="left"/>
      </w:pPr>
      <w:r>
        <w:br w:type="page"/>
      </w:r>
    </w:p>
    <w:p w:rsidR="00FD015B" w:rsidRDefault="00FD015B" w:rsidP="002502E8">
      <w:pPr>
        <w:pStyle w:val="Heading1"/>
      </w:pPr>
      <w:bookmarkStart w:id="4" w:name="_Toc473486443"/>
      <w:bookmarkStart w:id="5" w:name="_Toc473486439"/>
      <w:bookmarkStart w:id="6" w:name="_Toc485594696"/>
      <w:r>
        <w:lastRenderedPageBreak/>
        <w:t>Related Work</w:t>
      </w:r>
      <w:bookmarkEnd w:id="4"/>
      <w:bookmarkEnd w:id="6"/>
    </w:p>
    <w:p w:rsidR="00FD015B" w:rsidRDefault="00FD015B" w:rsidP="002502E8"/>
    <w:p w:rsidR="00FD015B" w:rsidRDefault="00FD015B" w:rsidP="002502E8">
      <w:r>
        <w:t>Research into already existing products was done on the three main goals of the project, to judge the market feasibility of the project, and to prevent overlap with existing work where possible.</w:t>
      </w:r>
    </w:p>
    <w:p w:rsidR="00FD015B" w:rsidRPr="00E53AA4" w:rsidRDefault="00FD015B" w:rsidP="002502E8"/>
    <w:p w:rsidR="00884374" w:rsidRDefault="00FD015B" w:rsidP="002502E8">
      <w:pPr>
        <w:pStyle w:val="Heading2"/>
      </w:pPr>
      <w:bookmarkStart w:id="7" w:name="_Toc473486444"/>
      <w:bookmarkStart w:id="8" w:name="_Toc485594697"/>
      <w:r>
        <w:t>License plate recognition</w:t>
      </w:r>
      <w:bookmarkStart w:id="9" w:name="_Toc473486445"/>
      <w:bookmarkEnd w:id="7"/>
      <w:bookmarkEnd w:id="8"/>
    </w:p>
    <w:p w:rsidR="00884374" w:rsidRPr="00884374" w:rsidRDefault="00884374" w:rsidP="002502E8">
      <w:pPr>
        <w:rPr>
          <w:lang w:val="en-US"/>
        </w:rPr>
      </w:pPr>
    </w:p>
    <w:p w:rsidR="00FD015B" w:rsidRPr="00884374" w:rsidRDefault="00FD015B" w:rsidP="002502E8">
      <w:pPr>
        <w:pStyle w:val="Heading3"/>
      </w:pPr>
      <w:bookmarkStart w:id="10" w:name="_Toc485594698"/>
      <w:r w:rsidRPr="00884374">
        <w:t>Hardware</w:t>
      </w:r>
      <w:bookmarkEnd w:id="9"/>
      <w:bookmarkEnd w:id="10"/>
    </w:p>
    <w:p w:rsidR="00FD015B" w:rsidRDefault="00FD015B" w:rsidP="002502E8">
      <w:r>
        <w:t xml:space="preserve">There are many license plate recognition systems available on the market, with many of them being used in speed cameras around the country </w:t>
      </w:r>
      <w:r>
        <w:fldChar w:fldCharType="begin"/>
      </w:r>
      <w:r w:rsidR="009760D3">
        <w:instrText xml:space="preserve"> ADDIN ZOTERO_ITEM CSL_CITATION {"citationID":"a2mmjf67g8e","properties":{"formattedCitation":"[6]","plainCitation":"[6]"},"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fldChar w:fldCharType="separate"/>
      </w:r>
      <w:r w:rsidR="009760D3" w:rsidRPr="009760D3">
        <w:t>[6]</w:t>
      </w:r>
      <w:r>
        <w:fldChar w:fldCharType="end"/>
      </w:r>
      <w:r>
        <w:t xml:space="preserve">. Traffic cameras can generally be separated into radar based and optical based systems, with radar based cameras checking the instantaneous speed of the vehicle as it moves past, and optical based systems checking the average speed of the vehicle as it passes between two points. There has been a steady increase in average speed check cameras over the years </w:t>
      </w:r>
      <w:r>
        <w:fldChar w:fldCharType="begin"/>
      </w:r>
      <w:r w:rsidR="009760D3">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mostly along motorways but also by local councils </w:t>
      </w:r>
      <w:r>
        <w:fldChar w:fldCharType="begin"/>
      </w:r>
      <w:r w:rsidR="009760D3">
        <w:instrText xml:space="preserve"> ADDIN ZOTERO_ITEM CSL_CITATION {"citationID":"a20oibb2qc2","properties":{"formattedCitation":"[7]","plainCitation":"[7]"},"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fldChar w:fldCharType="separate"/>
      </w:r>
      <w:r w:rsidR="009760D3" w:rsidRPr="009760D3">
        <w:t>[7]</w:t>
      </w:r>
      <w:r>
        <w:fldChar w:fldCharType="end"/>
      </w:r>
      <w:r>
        <w:t xml:space="preserve">. These average speed check cameras often include multiple enticing features like 24/7 operation and 4G connectivity, as such in Jenoptik’s VECTOR cameras </w:t>
      </w:r>
      <w:r>
        <w:fldChar w:fldCharType="begin"/>
      </w:r>
      <w:r w:rsidR="009760D3">
        <w:instrText xml:space="preserve"> ADDIN ZOTERO_ITEM CSL_CITATION {"citationID":"a2hckr2dra6","properties":{"formattedCitation":"[8]","plainCitation":"[8]"},"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fldChar w:fldCharType="separate"/>
      </w:r>
      <w:r w:rsidR="009760D3" w:rsidRPr="009760D3">
        <w:t>[8]</w:t>
      </w:r>
      <w:r>
        <w:fldChar w:fldCharType="end"/>
      </w:r>
      <w:r>
        <w:t>.</w:t>
      </w:r>
    </w:p>
    <w:p w:rsidR="00FD015B" w:rsidRDefault="00FD015B" w:rsidP="002502E8"/>
    <w:p w:rsidR="00884374" w:rsidRDefault="00884374" w:rsidP="002502E8">
      <w:pPr>
        <w:pStyle w:val="Heading3"/>
      </w:pPr>
      <w:bookmarkStart w:id="11" w:name="_Toc485594699"/>
      <w:r>
        <w:t>Software</w:t>
      </w:r>
      <w:bookmarkEnd w:id="11"/>
    </w:p>
    <w:p w:rsidR="00FD015B" w:rsidRDefault="00FD015B" w:rsidP="002502E8">
      <w:r>
        <w:t xml:space="preserve">Most of the license plate recognition software available is proprietary and closed source. Some are only available for commercial use. These systems generally have features such as video stream processing, ability to detect plates from multiple points of view, and cloud services to take in a video stream and output detected license plates along with their timestamps </w:t>
      </w:r>
      <w:r>
        <w:fldChar w:fldCharType="begin"/>
      </w:r>
      <w:r w:rsidR="009760D3">
        <w:instrText xml:space="preserve"> ADDIN ZOTERO_ITEM CSL_CITATION {"citationID":"a1b4pqe3ang","properties":{"formattedCitation":"{\\rtf [9]\\uc0\\u8211{}[11]}","plainCitation":"[9]–[11]"},"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fldChar w:fldCharType="separate"/>
      </w:r>
      <w:r w:rsidR="009760D3" w:rsidRPr="009760D3">
        <w:rPr>
          <w:szCs w:val="24"/>
        </w:rPr>
        <w:t>[9]–[11]</w:t>
      </w:r>
      <w:r>
        <w:fldChar w:fldCharType="end"/>
      </w:r>
      <w:r>
        <w:t xml:space="preserve">. However, the price of the </w:t>
      </w:r>
      <w:r>
        <w:lastRenderedPageBreak/>
        <w:t xml:space="preserve">commercial systems (if available for purchase) are definitely out of budget for this project, as shown in </w:t>
      </w:r>
      <w:r>
        <w:fldChar w:fldCharType="begin"/>
      </w:r>
      <w:r>
        <w:instrText xml:space="preserve"> REF _Ref472980807 \h </w:instrText>
      </w:r>
      <w:r>
        <w:fldChar w:fldCharType="separate"/>
      </w:r>
      <w:r w:rsidR="00ED6637">
        <w:t xml:space="preserve">Table </w:t>
      </w:r>
      <w:r w:rsidR="00ED6637">
        <w:rPr>
          <w:noProof/>
        </w:rPr>
        <w:t>1</w:t>
      </w:r>
      <w:r>
        <w:fldChar w:fldCharType="end"/>
      </w:r>
      <w:r>
        <w:t>. ARES (</w:t>
      </w:r>
      <w:hyperlink r:id="rId11" w:history="1">
        <w:r w:rsidRPr="00181082">
          <w:rPr>
            <w:rStyle w:val="Hyperlink"/>
          </w:rPr>
          <w:t>http://platesmart.com/</w:t>
        </w:r>
      </w:hyperlink>
      <w:r>
        <w:t xml:space="preserve">) did not respond to an enquiry regarding cost of usage, so is not shown. </w:t>
      </w:r>
    </w:p>
    <w:p w:rsidR="00FD015B" w:rsidRDefault="00FD015B" w:rsidP="002502E8"/>
    <w:p w:rsidR="00FD015B" w:rsidRDefault="00FD015B" w:rsidP="002502E8">
      <w:r>
        <w:t>As the project specification specifies that ‘existing computer vision algorithms’ should be used, the choice was made to use the consumer version of OpenALPR. The main reasons for this was that it was open source, and very feature rich. Additionally, a choice was made to instead replicate the commercial features of OpenALPR using computer vision processing libraries instead of ignoring the extra features or paying for them as they were standard vision processing techniques, e.g. background subtraction, motion detection.</w:t>
      </w:r>
    </w:p>
    <w:p w:rsidR="00FD015B" w:rsidRDefault="00FD015B" w:rsidP="002502E8"/>
    <w:p w:rsidR="00FD015B" w:rsidRDefault="00FD015B" w:rsidP="00DD3980">
      <w:pPr>
        <w:pStyle w:val="Caption"/>
      </w:pPr>
      <w:bookmarkStart w:id="12" w:name="_Ref472980807"/>
      <w:bookmarkStart w:id="13" w:name="_Toc473486411"/>
      <w:r>
        <w:t xml:space="preserve">Table </w:t>
      </w:r>
      <w:r>
        <w:fldChar w:fldCharType="begin"/>
      </w:r>
      <w:r>
        <w:instrText xml:space="preserve"> SEQ Table \* ARABIC </w:instrText>
      </w:r>
      <w:r>
        <w:fldChar w:fldCharType="separate"/>
      </w:r>
      <w:r w:rsidR="00ED6637">
        <w:rPr>
          <w:noProof/>
        </w:rPr>
        <w:t>1</w:t>
      </w:r>
      <w:r>
        <w:rPr>
          <w:noProof/>
        </w:rPr>
        <w:fldChar w:fldCharType="end"/>
      </w:r>
      <w:bookmarkEnd w:id="12"/>
      <w:r>
        <w:t>: Prices of different license plate detection systems</w:t>
      </w:r>
      <w:bookmarkEnd w:id="13"/>
    </w:p>
    <w:tbl>
      <w:tblPr>
        <w:tblStyle w:val="GridTable4-Accent3"/>
        <w:tblW w:w="0" w:type="auto"/>
        <w:tblLook w:val="04A0" w:firstRow="1" w:lastRow="0" w:firstColumn="1" w:lastColumn="0" w:noHBand="0" w:noVBand="1"/>
      </w:tblPr>
      <w:tblGrid>
        <w:gridCol w:w="2831"/>
        <w:gridCol w:w="2831"/>
        <w:gridCol w:w="2832"/>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System</w:t>
            </w:r>
          </w:p>
        </w:tc>
        <w:tc>
          <w:tcPr>
            <w:tcW w:w="2832"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Price (per month)</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DTK LDR SDK</w:t>
            </w:r>
          </w:p>
        </w:tc>
        <w:tc>
          <w:tcPr>
            <w:tcW w:w="2832" w:type="dxa"/>
          </w:tcPr>
          <w:p w:rsidR="00FD015B" w:rsidRDefault="00FD015B" w:rsidP="002502E8">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rsidR="00FD015B" w:rsidRDefault="00FD015B" w:rsidP="002502E8">
            <w:pPr>
              <w:cnfStyle w:val="000000100000" w:firstRow="0" w:lastRow="0" w:firstColumn="0" w:lastColumn="0" w:oddVBand="0" w:evenVBand="0" w:oddHBand="1" w:evenHBand="0" w:firstRowFirstColumn="0" w:firstRowLastColumn="0" w:lastRowFirstColumn="0" w:lastRowLastColumn="0"/>
            </w:pPr>
            <w:r>
              <w:t>N/A</w:t>
            </w:r>
          </w:p>
        </w:tc>
      </w:tr>
      <w:tr w:rsidR="00FD015B" w:rsidTr="00270A72">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r>
              <w:t>OpenALPR</w:t>
            </w:r>
          </w:p>
        </w:tc>
        <w:tc>
          <w:tcPr>
            <w:tcW w:w="2832" w:type="dxa"/>
          </w:tcPr>
          <w:p w:rsidR="00FD015B" w:rsidRDefault="00FD015B" w:rsidP="002502E8">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rsidR="00FD015B" w:rsidRDefault="00FD015B" w:rsidP="002502E8">
            <w:pPr>
              <w:cnfStyle w:val="000000000000" w:firstRow="0" w:lastRow="0" w:firstColumn="0" w:lastColumn="0" w:oddVBand="0" w:evenVBand="0" w:oddHBand="0" w:evenHBand="0" w:firstRowFirstColumn="0" w:firstRowLastColumn="0" w:lastRowFirstColumn="0" w:lastRowLastColumn="0"/>
            </w:pPr>
            <w:r>
              <w:t>50 USD</w:t>
            </w:r>
          </w:p>
        </w:tc>
      </w:tr>
    </w:tbl>
    <w:p w:rsidR="00FD015B" w:rsidRDefault="00FD015B" w:rsidP="002502E8"/>
    <w:p w:rsidR="00FD015B" w:rsidRDefault="00FD015B" w:rsidP="002502E8">
      <w:pPr>
        <w:pStyle w:val="Heading2"/>
        <w:tabs>
          <w:tab w:val="num" w:pos="360"/>
        </w:tabs>
        <w:jc w:val="left"/>
      </w:pPr>
      <w:bookmarkStart w:id="14" w:name="_Toc473486447"/>
      <w:bookmarkStart w:id="15" w:name="_Toc485594700"/>
      <w:r>
        <w:t>Peer to peer network</w:t>
      </w:r>
      <w:bookmarkEnd w:id="14"/>
      <w:bookmarkEnd w:id="15"/>
    </w:p>
    <w:p w:rsidR="00FD015B" w:rsidRDefault="00FD015B" w:rsidP="002502E8">
      <w:r>
        <w:t xml:space="preserve">Peer to peer networks (P2P) have existed for a long time and there are numerous implementations available for use on the Internet. The main uses for peer to peer networks are web, messaging, and file sharing. </w:t>
      </w:r>
    </w:p>
    <w:p w:rsidR="00FD015B" w:rsidRDefault="00FD015B" w:rsidP="002502E8"/>
    <w:p w:rsidR="00FD015B" w:rsidRDefault="00FD015B" w:rsidP="002502E8">
      <w:r>
        <w:t>Bitmessage (</w:t>
      </w:r>
      <w:hyperlink r:id="rId12"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9760D3">
        <w:instrText xml:space="preserve"> ADDIN ZOTERO_ITEM CSL_CITATION {"citationID":"a2cliqth8av","properties":{"formattedCitation":"[12]","plainCitation":"[12]"},"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9760D3" w:rsidRPr="009760D3">
        <w:t>[12]</w:t>
      </w:r>
      <w:r>
        <w:fldChar w:fldCharType="end"/>
      </w:r>
      <w:r>
        <w:t xml:space="preserve">; however, it removes information about the sender and receiver. </w:t>
      </w:r>
      <w:r>
        <w:lastRenderedPageBreak/>
        <w:t xml:space="preserve">It is therefore not suitable for this project as this system needs to know information about the sender to accurately work out an average speed. </w:t>
      </w:r>
    </w:p>
    <w:p w:rsidR="00FD015B" w:rsidRDefault="00FD015B" w:rsidP="002502E8"/>
    <w:p w:rsidR="00FD015B" w:rsidRDefault="00FD015B" w:rsidP="002502E8">
      <w:r>
        <w:t>Telehash (</w:t>
      </w:r>
      <w:hyperlink r:id="rId13" w:history="1">
        <w:r w:rsidRPr="00A34EEF">
          <w:rPr>
            <w:rStyle w:val="Hyperlink"/>
          </w:rPr>
          <w:t>https://github.com/telehash/telehash.github.io</w:t>
        </w:r>
      </w:hyperlink>
      <w:r>
        <w:t>) is open source, fully end-to-end encrypted, enforces strict privacy rules, and cross platform. It also supports JSON message sending with unique sender and receiver ID’s. Unfortunately, the development is focused around using Node.JS and not Python or C++ (the Python binding repository is still empty at time of writing). Therefore, it is not suitable as it would take too much time to implement.</w:t>
      </w:r>
    </w:p>
    <w:p w:rsidR="00FD015B" w:rsidRDefault="00FD015B" w:rsidP="002502E8"/>
    <w:p w:rsidR="00FD015B" w:rsidRDefault="00FD015B" w:rsidP="002502E8">
      <w:pPr>
        <w:pStyle w:val="Heading2"/>
        <w:tabs>
          <w:tab w:val="num" w:pos="360"/>
        </w:tabs>
        <w:jc w:val="left"/>
      </w:pPr>
      <w:bookmarkStart w:id="16" w:name="_Toc473486448"/>
      <w:bookmarkStart w:id="17" w:name="_Toc485594701"/>
      <w:r>
        <w:t>Photo evidence publication</w:t>
      </w:r>
      <w:bookmarkEnd w:id="16"/>
      <w:bookmarkEnd w:id="17"/>
    </w:p>
    <w:p w:rsidR="00FD015B" w:rsidRDefault="00FD015B" w:rsidP="002502E8">
      <w:r>
        <w:t>There are official API’s for most social networks on uploading images to their respective social networks so there is no need to reinvent the wheel, no is there a need to use a third party service to upload images.</w:t>
      </w:r>
    </w:p>
    <w:p w:rsidR="00FD015B" w:rsidRDefault="00FD015B" w:rsidP="002502E8"/>
    <w:p w:rsidR="00FD015B" w:rsidRPr="00C2078D" w:rsidRDefault="00FD015B" w:rsidP="002502E8">
      <w:pPr>
        <w:pStyle w:val="Heading2"/>
        <w:tabs>
          <w:tab w:val="num" w:pos="360"/>
        </w:tabs>
        <w:jc w:val="left"/>
      </w:pPr>
      <w:bookmarkStart w:id="18" w:name="_Toc473486449"/>
      <w:bookmarkStart w:id="19" w:name="_Toc485594702"/>
      <w:r>
        <w:t>Overall Feasibility</w:t>
      </w:r>
      <w:bookmarkEnd w:id="18"/>
      <w:bookmarkEnd w:id="19"/>
      <w:r>
        <w:t xml:space="preserve"> </w:t>
      </w:r>
    </w:p>
    <w:p w:rsidR="00FD015B" w:rsidRDefault="00FD015B" w:rsidP="002502E8">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rsidR="005807EA" w:rsidRDefault="005807EA" w:rsidP="002502E8"/>
    <w:p w:rsidR="00FD015B" w:rsidRDefault="00FD015B" w:rsidP="002502E8">
      <w:r>
        <w:lastRenderedPageBreak/>
        <w:t>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has to be extra emphasis placed on the networking side to make sure this is the primary novel aspect to the project. At the time of writing, there has not been any projects tying license plate detection to a decentralised network which seeks out peers in its immediate vicinity.</w:t>
      </w:r>
    </w:p>
    <w:p w:rsidR="00FD015B" w:rsidRDefault="00FD015B" w:rsidP="002502E8"/>
    <w:p w:rsidR="00FD015B" w:rsidRDefault="00FD015B" w:rsidP="002502E8">
      <w:r>
        <w:t>Lastly, there are extensive documentation on uploading images to social networks – no foreseeable problem there unless the API access is revoked.</w:t>
      </w:r>
      <w:r w:rsidR="00C7165C">
        <w:t xml:space="preserve"> </w:t>
      </w:r>
    </w:p>
    <w:p w:rsidR="00FD015B" w:rsidRDefault="00FD015B" w:rsidP="002502E8">
      <w:pPr>
        <w:spacing w:after="160"/>
        <w:jc w:val="left"/>
      </w:pPr>
      <w:r>
        <w:br w:type="page"/>
      </w:r>
    </w:p>
    <w:p w:rsidR="00FD015B" w:rsidRDefault="00FD015B" w:rsidP="002502E8">
      <w:pPr>
        <w:pStyle w:val="Heading1"/>
      </w:pPr>
      <w:bookmarkStart w:id="20" w:name="_Toc485594703"/>
      <w:r w:rsidRPr="00F43A20">
        <w:lastRenderedPageBreak/>
        <w:t>Project Specification</w:t>
      </w:r>
      <w:bookmarkEnd w:id="5"/>
      <w:bookmarkEnd w:id="20"/>
    </w:p>
    <w:p w:rsidR="00FD015B" w:rsidRPr="00582A20" w:rsidRDefault="00FD015B" w:rsidP="002502E8"/>
    <w:p w:rsidR="00FD015B" w:rsidRDefault="00FD015B" w:rsidP="002502E8">
      <w:r>
        <w:t>From the project description, the goals of the project can be separated into the following:</w:t>
      </w:r>
    </w:p>
    <w:p w:rsidR="00FD015B" w:rsidRPr="00294955" w:rsidRDefault="00FD015B" w:rsidP="002502E8"/>
    <w:p w:rsidR="00FD015B" w:rsidRPr="00F43A20" w:rsidRDefault="00FD015B" w:rsidP="002502E8">
      <w:pPr>
        <w:pStyle w:val="Heading2"/>
        <w:rPr>
          <w:lang w:eastAsia="en-GB"/>
        </w:rPr>
      </w:pPr>
      <w:bookmarkStart w:id="21" w:name="_Toc473486440"/>
      <w:bookmarkStart w:id="22" w:name="_Toc485594704"/>
      <w:r>
        <w:t>Project</w:t>
      </w:r>
      <w:r w:rsidRPr="00F43A20">
        <w:t xml:space="preserve"> goals</w:t>
      </w:r>
      <w:bookmarkEnd w:id="21"/>
      <w:bookmarkEnd w:id="22"/>
    </w:p>
    <w:p w:rsidR="00FD015B" w:rsidRPr="00F43A20" w:rsidRDefault="00FD015B" w:rsidP="002502E8">
      <w:pPr>
        <w:numPr>
          <w:ilvl w:val="0"/>
          <w:numId w:val="6"/>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rsidR="00FD015B" w:rsidRPr="00F43A20" w:rsidRDefault="00FD015B" w:rsidP="002502E8">
      <w:pPr>
        <w:numPr>
          <w:ilvl w:val="0"/>
          <w:numId w:val="6"/>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rsidR="00FD015B" w:rsidRPr="00F43A20" w:rsidRDefault="00FD015B" w:rsidP="002502E8">
      <w:pPr>
        <w:numPr>
          <w:ilvl w:val="0"/>
          <w:numId w:val="6"/>
        </w:numPr>
        <w:spacing w:before="60" w:after="100" w:afterAutospacing="1"/>
        <w:jc w:val="left"/>
        <w:rPr>
          <w:rFonts w:cs="Segoe UI"/>
          <w:color w:val="333333"/>
        </w:rPr>
      </w:pPr>
      <w:r w:rsidRPr="00F43A20">
        <w:rPr>
          <w:rFonts w:cs="Segoe UI"/>
          <w:color w:val="333333"/>
        </w:rPr>
        <w:t>Publish photo evidence of any violations</w:t>
      </w:r>
    </w:p>
    <w:p w:rsidR="00FD015B" w:rsidRPr="00F43A20" w:rsidRDefault="00FD015B" w:rsidP="002502E8">
      <w:pPr>
        <w:pStyle w:val="Heading2"/>
      </w:pPr>
      <w:bookmarkStart w:id="23" w:name="_Toc473486441"/>
      <w:bookmarkStart w:id="24" w:name="_Toc485594705"/>
      <w:r w:rsidRPr="00F43A20">
        <w:t xml:space="preserve">Advanced </w:t>
      </w:r>
      <w:r>
        <w:t>project goals</w:t>
      </w:r>
      <w:bookmarkEnd w:id="23"/>
      <w:bookmarkEnd w:id="24"/>
    </w:p>
    <w:p w:rsidR="00FD015B" w:rsidRPr="00F43A20" w:rsidRDefault="00FD015B" w:rsidP="002502E8">
      <w:pPr>
        <w:numPr>
          <w:ilvl w:val="0"/>
          <w:numId w:val="7"/>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rsidR="00FD015B" w:rsidRPr="00F43A20" w:rsidRDefault="00FD015B" w:rsidP="002502E8">
      <w:pPr>
        <w:numPr>
          <w:ilvl w:val="0"/>
          <w:numId w:val="7"/>
        </w:numPr>
        <w:spacing w:before="60" w:after="100" w:afterAutospacing="1"/>
        <w:ind w:left="709" w:hanging="349"/>
        <w:rPr>
          <w:rFonts w:cs="Segoe UI"/>
          <w:color w:val="333333"/>
        </w:rPr>
      </w:pPr>
      <w:r w:rsidRPr="00F43A20">
        <w:rPr>
          <w:rFonts w:cs="Segoe UI"/>
          <w:color w:val="333333"/>
        </w:rPr>
        <w:t>Implement automatic peer discovery so that each dev</w:t>
      </w:r>
      <w:r>
        <w:rPr>
          <w:rFonts w:cs="Segoe UI"/>
          <w:color w:val="333333"/>
        </w:rPr>
        <w:t xml:space="preserve">ice can find its neighbours and </w:t>
      </w:r>
      <w:r w:rsidRPr="00F43A20">
        <w:rPr>
          <w:rFonts w:cs="Segoe UI"/>
          <w:color w:val="333333"/>
        </w:rPr>
        <w:t>calculate the minimum legal transit time between them using a public mapping database.</w:t>
      </w:r>
    </w:p>
    <w:p w:rsidR="00FD015B" w:rsidRPr="00F43A20" w:rsidRDefault="00FD015B" w:rsidP="002502E8">
      <w:pPr>
        <w:numPr>
          <w:ilvl w:val="0"/>
          <w:numId w:val="7"/>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rsidR="00FD015B" w:rsidRDefault="00FD015B" w:rsidP="002502E8">
      <w:pPr>
        <w:numPr>
          <w:ilvl w:val="0"/>
          <w:numId w:val="7"/>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rsidR="00FD015B" w:rsidRDefault="00FD015B" w:rsidP="002502E8">
      <w:pPr>
        <w:pStyle w:val="Heading2"/>
      </w:pPr>
      <w:bookmarkStart w:id="25" w:name="_Toc473486442"/>
      <w:bookmarkStart w:id="26" w:name="_Toc485594706"/>
      <w:r>
        <w:lastRenderedPageBreak/>
        <w:t>Clarifications</w:t>
      </w:r>
      <w:bookmarkEnd w:id="25"/>
      <w:bookmarkEnd w:id="26"/>
    </w:p>
    <w:p w:rsidR="00FD015B" w:rsidRPr="0012735B" w:rsidRDefault="00FD015B" w:rsidP="002502E8"/>
    <w:p w:rsidR="00FD015B" w:rsidRDefault="00FD015B" w:rsidP="002502E8">
      <w:r>
        <w:t>After discussions with Dr. Stott, the following clarifications were made:</w:t>
      </w:r>
    </w:p>
    <w:p w:rsidR="00FD015B" w:rsidRDefault="00FD015B" w:rsidP="002502E8">
      <w:pPr>
        <w:pStyle w:val="ListParagraph"/>
        <w:numPr>
          <w:ilvl w:val="0"/>
          <w:numId w:val="8"/>
        </w:numPr>
      </w:pPr>
      <w:r>
        <w:t xml:space="preserve">The system should target license plates and deployment in the United Kingdom, and license plates of the UK format </w:t>
      </w:r>
      <w:r>
        <w:fldChar w:fldCharType="begin"/>
      </w:r>
      <w:r w:rsidR="009760D3">
        <w:instrText xml:space="preserve"> ADDIN ZOTERO_ITEM CSL_CITATION {"citationID":"alomiq2df9","properties":{"formattedCitation":"[13]","plainCitation":"[13]"},"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fldChar w:fldCharType="separate"/>
      </w:r>
      <w:r w:rsidR="009760D3" w:rsidRPr="009760D3">
        <w:t>[13]</w:t>
      </w:r>
      <w:r>
        <w:fldChar w:fldCharType="end"/>
      </w:r>
      <w:r>
        <w:t>. Custom license plates will not be in the scope of the project for simplicity.</w:t>
      </w:r>
    </w:p>
    <w:p w:rsidR="00FD015B" w:rsidRDefault="00FD015B" w:rsidP="002502E8">
      <w:pPr>
        <w:pStyle w:val="ListParagraph"/>
        <w:numPr>
          <w:ilvl w:val="0"/>
          <w:numId w:val="8"/>
        </w:numPr>
      </w:pPr>
      <w:r>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rsidR="00FD015B" w:rsidRDefault="00FD015B" w:rsidP="002502E8">
      <w:pPr>
        <w:pStyle w:val="ListParagraph"/>
        <w:numPr>
          <w:ilvl w:val="0"/>
          <w:numId w:val="8"/>
        </w:numPr>
      </w:pPr>
      <w:r>
        <w:t>The low-cost, readily available hardware platform will be a Raspberry Pi (RPi), with a camera attached to it. Using an RPi combines the best of cost (~£4</w:t>
      </w:r>
      <w:r w:rsidRPr="00E31CEE">
        <w:t>0</w:t>
      </w:r>
      <w:r>
        <w:t xml:space="preserve"> at time of writing</w:t>
      </w:r>
      <w:r w:rsidRPr="00E31CEE">
        <w:t>), power (quad core CPU</w:t>
      </w:r>
      <w:r>
        <w:t xml:space="preserve"> </w:t>
      </w:r>
      <w:r>
        <w:fldChar w:fldCharType="begin"/>
      </w:r>
      <w:r w:rsidR="009760D3">
        <w:instrText xml:space="preserve"> ADDIN ZOTERO_ITEM CSL_CITATION {"citationID":"a6jnkdj4me","properties":{"formattedCitation":"[14]","plainCitation":"[14]"},"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fldChar w:fldCharType="separate"/>
      </w:r>
      <w:r w:rsidR="009760D3" w:rsidRPr="009760D3">
        <w:t>[14]</w:t>
      </w:r>
      <w:r>
        <w:fldChar w:fldCharType="end"/>
      </w:r>
      <w:r w:rsidRPr="00E31CEE">
        <w:t>), flexibility (camera can be any USB webcam or RPi’s official cameras), and support (development work on the RPi is extensive and there are ample tutorials/information online)</w:t>
      </w:r>
      <w:r>
        <w:t>.</w:t>
      </w:r>
    </w:p>
    <w:p w:rsidR="00FD015B" w:rsidRDefault="00FD015B" w:rsidP="002502E8">
      <w:pPr>
        <w:pStyle w:val="ListParagraph"/>
        <w:numPr>
          <w:ilvl w:val="0"/>
          <w:numId w:val="8"/>
        </w:numPr>
      </w:pPr>
      <w:r>
        <w:t>The peer to peer network should ideally be fully decentralised, so the system should be able to find peers without the help of a central server.</w:t>
      </w:r>
    </w:p>
    <w:p w:rsidR="00FD015B" w:rsidRDefault="00FD015B" w:rsidP="002502E8">
      <w:pPr>
        <w:pStyle w:val="ListParagraph"/>
        <w:numPr>
          <w:ilvl w:val="0"/>
          <w:numId w:val="8"/>
        </w:numPr>
      </w:pPr>
      <w:r>
        <w:t>Publishing photo evidence will most likely be done onto a social network.</w:t>
      </w:r>
    </w:p>
    <w:p w:rsidR="00FD015B" w:rsidRPr="00CD7296" w:rsidRDefault="00FD015B" w:rsidP="002502E8">
      <w:pPr>
        <w:pStyle w:val="ListParagraph"/>
        <w:numPr>
          <w:ilvl w:val="0"/>
          <w:numId w:val="8"/>
        </w:numPr>
      </w:pPr>
      <w:r>
        <w:t>The public mapping database will be one accessible to most people – Google Maps API. There is a speed limit API but it is only open to premium users (</w:t>
      </w:r>
      <w:hyperlink r:id="rId14" w:history="1">
        <w:r w:rsidRPr="005A4879">
          <w:rPr>
            <w:rStyle w:val="Hyperlink"/>
          </w:rPr>
          <w:t>https://developers.google.com/maps/documentation/roads/speed-limits</w:t>
        </w:r>
      </w:hyperlink>
      <w:r w:rsidRPr="00CD7296">
        <w:t>)</w:t>
      </w:r>
      <w:r>
        <w:t>.</w:t>
      </w:r>
    </w:p>
    <w:p w:rsidR="00FD015B" w:rsidRDefault="00FD015B" w:rsidP="002502E8">
      <w:pPr>
        <w:pStyle w:val="ListParagraph"/>
        <w:numPr>
          <w:ilvl w:val="0"/>
          <w:numId w:val="8"/>
        </w:numPr>
      </w:pPr>
      <w:r>
        <w:t>A hacker or rogue peer should not be able to extract license plates from the system remotely, nor should they be able to spoof detect license plates as another user to avoid framing an innocent driver.</w:t>
      </w:r>
    </w:p>
    <w:p w:rsidR="00FD015B" w:rsidRDefault="00FD015B" w:rsidP="002502E8">
      <w:pPr>
        <w:pStyle w:val="ListParagraph"/>
        <w:numPr>
          <w:ilvl w:val="0"/>
          <w:numId w:val="8"/>
        </w:numPr>
      </w:pPr>
      <w:r>
        <w:lastRenderedPageBreak/>
        <w:t>If possible, there should be a whitelist of emergency vehicles in the case of there being an emergency vehicle over the speed limit.</w:t>
      </w:r>
    </w:p>
    <w:p w:rsidR="00FD015B" w:rsidRPr="00F43A20" w:rsidRDefault="00FD015B" w:rsidP="002502E8">
      <w:pPr>
        <w:pStyle w:val="ListParagraph"/>
        <w:numPr>
          <w:ilvl w:val="0"/>
          <w:numId w:val="8"/>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rsidR="00FD015B" w:rsidRDefault="00FD015B" w:rsidP="002502E8"/>
    <w:p w:rsidR="00FD015B" w:rsidRDefault="00FD015B" w:rsidP="002502E8">
      <w:pPr>
        <w:pStyle w:val="Heading1"/>
      </w:pPr>
      <w:r>
        <w:br w:type="page"/>
      </w:r>
      <w:bookmarkStart w:id="27" w:name="_Toc473486451"/>
      <w:bookmarkStart w:id="28" w:name="_Toc485594707"/>
      <w:r>
        <w:lastRenderedPageBreak/>
        <w:t>Background Reading and Literature Review</w:t>
      </w:r>
      <w:bookmarkEnd w:id="27"/>
      <w:bookmarkEnd w:id="28"/>
    </w:p>
    <w:p w:rsidR="00FD015B" w:rsidRPr="00DD53B6" w:rsidRDefault="00FD015B" w:rsidP="002502E8"/>
    <w:p w:rsidR="00FD015B" w:rsidRDefault="00FD015B" w:rsidP="002502E8">
      <w:pPr>
        <w:pStyle w:val="Heading2"/>
      </w:pPr>
      <w:bookmarkStart w:id="29" w:name="_Toc473486452"/>
      <w:bookmarkStart w:id="30" w:name="_Toc485594708"/>
      <w:r>
        <w:t>License plate recognition</w:t>
      </w:r>
      <w:bookmarkEnd w:id="29"/>
      <w:bookmarkEnd w:id="30"/>
    </w:p>
    <w:p w:rsidR="00FD015B" w:rsidRDefault="00FD015B" w:rsidP="002502E8">
      <w:r>
        <w:t xml:space="preserve">Most license plate recognition systems operate on a similar basis. Pre-processing, detection, and character recognition </w:t>
      </w:r>
      <w:r>
        <w:fldChar w:fldCharType="begin"/>
      </w:r>
      <w:r w:rsidR="009760D3">
        <w:instrText xml:space="preserve"> ADDIN ZOTERO_ITEM CSL_CITATION {"citationID":"a2ecvvo045j","properties":{"formattedCitation":"[15]","plainCitation":"[15]"},"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fldChar w:fldCharType="separate"/>
      </w:r>
      <w:r w:rsidR="009760D3" w:rsidRPr="009760D3">
        <w:t>[15]</w:t>
      </w:r>
      <w:r>
        <w:fldChar w:fldCharType="end"/>
      </w:r>
      <w:r>
        <w:t xml:space="preserve">. However, image processing and detection can used interchangeably out of order, as in the case of OpenALPR </w:t>
      </w:r>
      <w:r>
        <w:fldChar w:fldCharType="begin"/>
      </w:r>
      <w:r w:rsidR="009760D3">
        <w:instrText xml:space="preserve"> ADDIN ZOTERO_ITEM CSL_CITATION {"citationID":"a1dpu36srlg","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w:t>
      </w:r>
    </w:p>
    <w:p w:rsidR="00FD015B" w:rsidRDefault="00FD015B" w:rsidP="002502E8"/>
    <w:p w:rsidR="00FD015B" w:rsidRDefault="00FD015B" w:rsidP="002502E8">
      <w:r>
        <w:t xml:space="preserve">In the pre-processing stage, a combination of techniques can be used to make the image more recognisable to the following pipeline stages. Azad et al. </w:t>
      </w:r>
      <w:r>
        <w:fldChar w:fldCharType="begin"/>
      </w:r>
      <w:r w:rsidR="009760D3">
        <w:instrText xml:space="preserve"> ADDIN ZOTERO_ITEM CSL_CITATION {"citationID":"atf8k18b6p","properties":{"formattedCitation":"[17]","plainCitation":"[17]"},"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fldChar w:fldCharType="separate"/>
      </w:r>
      <w:r w:rsidR="009760D3" w:rsidRPr="009760D3">
        <w:t>[17]</w:t>
      </w:r>
      <w:r>
        <w:fldChar w:fldCharType="end"/>
      </w:r>
      <w:r>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fldChar w:fldCharType="begin"/>
      </w:r>
      <w:r w:rsidR="009760D3">
        <w:instrText xml:space="preserve"> ADDIN ZOTERO_ITEM CSL_CITATION {"citationID":"ah773no6jm","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9760D3" w:rsidRPr="009760D3">
        <w:t>[18]</w:t>
      </w:r>
      <w:r>
        <w:fldChar w:fldCharType="end"/>
      </w:r>
      <w:r>
        <w:t xml:space="preserve">. Duan et Al. </w:t>
      </w:r>
      <w:r>
        <w:fldChar w:fldCharType="begin"/>
      </w:r>
      <w:r w:rsidR="009760D3">
        <w:instrText xml:space="preserve"> ADDIN ZOTERO_ITEM CSL_CITATION {"citationID":"aeq4mg9qtv","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9760D3" w:rsidRPr="009760D3">
        <w:t>[19]</w:t>
      </w:r>
      <w:r>
        <w:fldChar w:fldCharType="end"/>
      </w:r>
      <w:r>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fldChar w:fldCharType="begin"/>
      </w:r>
      <w:r>
        <w:instrText xml:space="preserve"> REF _Ref473043016 \h </w:instrText>
      </w:r>
      <w:r>
        <w:fldChar w:fldCharType="separate"/>
      </w:r>
      <w:r w:rsidR="00ED6637">
        <w:t xml:space="preserve">Figure </w:t>
      </w:r>
      <w:r w:rsidR="00ED6637">
        <w:rPr>
          <w:noProof/>
        </w:rPr>
        <w:t>1</w:t>
      </w:r>
      <w:r>
        <w:fldChar w:fldCharType="end"/>
      </w:r>
      <w:r>
        <w:t>.</w:t>
      </w:r>
    </w:p>
    <w:p w:rsidR="00FD015B" w:rsidRDefault="00FD015B" w:rsidP="002502E8"/>
    <w:p w:rsidR="00FD015B" w:rsidRDefault="00FD015B" w:rsidP="002502E8">
      <w:pPr>
        <w:keepNext/>
        <w:jc w:val="center"/>
      </w:pPr>
      <w:r>
        <w:rPr>
          <w:noProof/>
          <w:lang w:eastAsia="en-GB"/>
        </w:rPr>
        <w:lastRenderedPageBreak/>
        <w:drawing>
          <wp:inline distT="0" distB="0" distL="0" distR="0" wp14:anchorId="37F92951" wp14:editId="6CB2D41A">
            <wp:extent cx="2604211" cy="2304626"/>
            <wp:effectExtent l="190500" t="152400" r="158115" b="13398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ln>
                      <a:noFill/>
                    </a:ln>
                    <a:effectLst>
                      <a:outerShdw blurRad="190500" algn="tl" rotWithShape="0">
                        <a:srgbClr val="000000">
                          <a:alpha val="70000"/>
                        </a:srgbClr>
                      </a:outerShdw>
                    </a:effectLst>
                  </pic:spPr>
                </pic:pic>
              </a:graphicData>
            </a:graphic>
          </wp:inline>
        </w:drawing>
      </w:r>
    </w:p>
    <w:p w:rsidR="00FD015B" w:rsidRDefault="00FD015B" w:rsidP="00DD3980">
      <w:pPr>
        <w:pStyle w:val="Caption"/>
      </w:pPr>
      <w:bookmarkStart w:id="31" w:name="_Ref473043016"/>
      <w:bookmarkStart w:id="32" w:name="_Toc473486406"/>
      <w:r>
        <w:t xml:space="preserve">Figure </w:t>
      </w:r>
      <w:r>
        <w:fldChar w:fldCharType="begin"/>
      </w:r>
      <w:r>
        <w:instrText xml:space="preserve"> SEQ Figure \* ARABIC </w:instrText>
      </w:r>
      <w:r>
        <w:fldChar w:fldCharType="separate"/>
      </w:r>
      <w:r w:rsidR="00ED6637">
        <w:rPr>
          <w:noProof/>
        </w:rPr>
        <w:t>1</w:t>
      </w:r>
      <w:r>
        <w:rPr>
          <w:noProof/>
        </w:rPr>
        <w:fldChar w:fldCharType="end"/>
      </w:r>
      <w:bookmarkEnd w:id="31"/>
      <w:r>
        <w:t>: Histogram Equalisation (</w:t>
      </w:r>
      <w:hyperlink r:id="rId16" w:history="1">
        <w:r w:rsidRPr="00A34EEF">
          <w:rPr>
            <w:rStyle w:val="Hyperlink"/>
          </w:rPr>
          <w:t>http://electronicsinourhands.blogspot.co.uk/2012/10/histogram-equalization-in-image.html</w:t>
        </w:r>
      </w:hyperlink>
      <w:r>
        <w:t>)</w:t>
      </w:r>
      <w:bookmarkEnd w:id="32"/>
      <w:r>
        <w:t xml:space="preserve"> </w:t>
      </w:r>
    </w:p>
    <w:p w:rsidR="00FD015B" w:rsidRDefault="00FD015B" w:rsidP="002502E8"/>
    <w:p w:rsidR="00FD015B" w:rsidRDefault="00FD015B" w:rsidP="002502E8">
      <w:r>
        <w:t xml:space="preserve">In the detection phase, several algorithms are prominent. Edge detection is used extensively in Badr et al. </w:t>
      </w:r>
      <w:r>
        <w:fldChar w:fldCharType="begin"/>
      </w:r>
      <w:r w:rsidR="009760D3">
        <w:instrText xml:space="preserve"> ADDIN ZOTERO_ITEM CSL_CITATION {"citationID":"a21c40od3q2","properties":{"formattedCitation":"[20]","plainCitation":"[20]"},"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fldChar w:fldCharType="separate"/>
      </w:r>
      <w:r w:rsidR="009760D3" w:rsidRPr="009760D3">
        <w:t>[20]</w:t>
      </w:r>
      <w:r>
        <w:fldChar w:fldCharType="end"/>
      </w:r>
      <w:r>
        <w:t xml:space="preserve">, where the Sobel edge detection method is used in conjunction with thresholding techniques to determine the plate’s location in areas with high vertical lines. However, these methods often fail if the assumption that the license plate is captured from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 </w:t>
      </w:r>
    </w:p>
    <w:p w:rsidR="00FD015B" w:rsidRDefault="00FD015B" w:rsidP="002502E8"/>
    <w:p w:rsidR="00FD015B" w:rsidRDefault="00FD015B" w:rsidP="002502E8">
      <w:r>
        <w:t xml:space="preserve">Hence, other implementations such as OpenALPR’s and Liu et al. </w:t>
      </w:r>
      <w:r>
        <w:fldChar w:fldCharType="begin"/>
      </w:r>
      <w:r w:rsidR="009760D3">
        <w:instrText xml:space="preserve"> ADDIN ZOTERO_ITEM CSL_CITATION {"citationID":"a1rm947rttj","properties":{"formattedCitation":"[21]","plainCitation":"[21]"},"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9760D3" w:rsidRPr="009760D3">
        <w:t>[21]</w:t>
      </w:r>
      <w:r>
        <w:fldChar w:fldCharType="end"/>
      </w:r>
      <w:r>
        <w:t xml:space="preserve"> use an algorithm called Local Binary Patterns (LBP), generally used in face recognition, to get areas of the image where it thinks there is a license plate. However, since LBP uses a sliding window approach, the performance of the detection is quite CPU dependent </w:t>
      </w:r>
      <w:r>
        <w:fldChar w:fldCharType="begin"/>
      </w:r>
      <w:r w:rsidR="009760D3">
        <w:instrText xml:space="preserve"> ADDIN ZOTERO_ITEM CSL_CITATION {"citationID":"a274hru09td","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 xml:space="preserve"> (can be accelerated using a CUDA but the RPi does not support </w:t>
      </w:r>
      <w:r>
        <w:lastRenderedPageBreak/>
        <w:t xml:space="preserve">this). This method has been proven by Nguyen and Nguyen </w:t>
      </w:r>
      <w:r>
        <w:fldChar w:fldCharType="begin"/>
      </w:r>
      <w:r w:rsidR="009760D3">
        <w:instrText xml:space="preserve"> ADDIN ZOTERO_ITEM CSL_CITATION {"citationID":"a13q6j0alkd","properties":{"formattedCitation":"[22]","plainCitation":"[22]"},"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fldChar w:fldCharType="separate"/>
      </w:r>
      <w:r w:rsidR="009760D3" w:rsidRPr="009760D3">
        <w:t>[22]</w:t>
      </w:r>
      <w:r>
        <w:fldChar w:fldCharType="end"/>
      </w:r>
      <w:r>
        <w:t>, who successfully used LBP with extra classifiers and algorithms in a real time license plate detector.</w:t>
      </w:r>
    </w:p>
    <w:p w:rsidR="00FD015B" w:rsidRDefault="00FD015B" w:rsidP="002502E8"/>
    <w:p w:rsidR="00FD015B" w:rsidRDefault="00FD015B" w:rsidP="002502E8">
      <w:r>
        <w:t xml:space="preserve">Edge detection is not unused, however. The most often used combination is a mixture of edge detection algorithms (Sobel, Laplacian, Canny), the Hough transform, and the contour algorithm. The Hough transform is used in implementations like </w:t>
      </w:r>
      <w:r>
        <w:fldChar w:fldCharType="begin"/>
      </w:r>
      <w:r w:rsidR="009760D3">
        <w:instrText xml:space="preserve"> ADDIN ZOTERO_ITEM CSL_CITATION {"citationID":"a2f384gsb54","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9760D3" w:rsidRPr="009760D3">
        <w:t>[19]</w:t>
      </w:r>
      <w:r>
        <w:fldChar w:fldCharType="end"/>
      </w:r>
      <w:r>
        <w:t xml:space="preserve"> and OpenALPR </w:t>
      </w:r>
      <w:r>
        <w:fldChar w:fldCharType="begin"/>
      </w:r>
      <w:r w:rsidR="009760D3">
        <w:instrText xml:space="preserve"> ADDIN ZOTERO_ITEM CSL_CITATION {"citationID":"a2nddq8ab1h","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 xml:space="preserve"> to find the actual edges of the plate as detection only gives a rough area for the location of the plate, and may end up with an area that does not have a plate in, or slightly bigger than the plate.</w:t>
      </w:r>
    </w:p>
    <w:p w:rsidR="00FD015B" w:rsidRDefault="00FD015B" w:rsidP="002502E8"/>
    <w:p w:rsidR="00FD015B" w:rsidRDefault="00FD015B" w:rsidP="002502E8">
      <w:r>
        <w:t xml:space="preserve">Other implementations such as Kwaśnicka and Wawrzyniak </w:t>
      </w:r>
      <w:r>
        <w:fldChar w:fldCharType="begin"/>
      </w:r>
      <w:r w:rsidR="009760D3">
        <w:instrText xml:space="preserve"> ADDIN ZOTERO_ITEM CSL_CITATION {"citationID":"auahs9ubnt","properties":{"formattedCitation":"[23]","plainCitation":"[23]"},"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9760D3" w:rsidRPr="009760D3">
        <w:t>[23]</w:t>
      </w:r>
      <w:r>
        <w:fldChar w:fldCharType="end"/>
      </w:r>
      <w:r>
        <w:t xml:space="preserve">, and Chang et al. </w:t>
      </w:r>
      <w:r>
        <w:fldChar w:fldCharType="begin"/>
      </w:r>
      <w:r w:rsidR="009760D3">
        <w:instrText xml:space="preserve"> ADDIN ZOTERO_ITEM CSL_CITATION {"citationID":"a18icc37oe","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9760D3" w:rsidRPr="009760D3">
        <w:t>[18]</w:t>
      </w:r>
      <w:r>
        <w:fldChar w:fldCharType="end"/>
      </w:r>
      <w:r>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rsidR="00FD015B" w:rsidRDefault="00FD015B" w:rsidP="002502E8"/>
    <w:p w:rsidR="00FD015B" w:rsidRDefault="00FD015B" w:rsidP="002502E8">
      <w:r>
        <w:t>Lastly, the plate area needs to be warped to be a rectangle for the Optical Character Recognition (OCR) algorithms to work their best. A perspective transformation is often used to warp the image – the final image looks like it has been taken from another perspective (</w:t>
      </w:r>
      <w:r>
        <w:fldChar w:fldCharType="begin"/>
      </w:r>
      <w:r>
        <w:instrText xml:space="preserve"> REF _Ref473119196 \h </w:instrText>
      </w:r>
      <w:r>
        <w:fldChar w:fldCharType="separate"/>
      </w:r>
      <w:r w:rsidR="00ED6637">
        <w:t xml:space="preserve">Figure </w:t>
      </w:r>
      <w:r w:rsidR="00ED6637">
        <w:rPr>
          <w:noProof/>
        </w:rPr>
        <w:t>2</w:t>
      </w:r>
      <w:r>
        <w:fldChar w:fldCharType="end"/>
      </w:r>
      <w:r>
        <w:t xml:space="preserve">). Moreover, straight lines remain straight </w:t>
      </w:r>
      <w:r>
        <w:fldChar w:fldCharType="begin"/>
      </w:r>
      <w:r w:rsidR="009760D3">
        <w:instrText xml:space="preserve"> ADDIN ZOTERO_ITEM CSL_CITATION {"citationID":"a944in3dso","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r w:rsidR="009760D3" w:rsidRPr="009760D3">
        <w:t>[24]</w:t>
      </w:r>
      <w:r>
        <w:fldChar w:fldCharType="end"/>
      </w:r>
      <w:r>
        <w:t xml:space="preserve"> after the transformation so the next stage, character recognition, is not compromised. OCR libraries such as tesseract (</w:t>
      </w:r>
      <w:hyperlink r:id="rId17" w:history="1">
        <w:r w:rsidRPr="00A34EEF">
          <w:rPr>
            <w:rStyle w:val="Hyperlink"/>
          </w:rPr>
          <w:t>https://github.com/tesseract-ocr</w:t>
        </w:r>
      </w:hyperlink>
      <w:r>
        <w:t>) are then used to get the alphanumeric characters from the plate.</w:t>
      </w:r>
    </w:p>
    <w:p w:rsidR="00FD015B" w:rsidRDefault="00FD015B" w:rsidP="002502E8"/>
    <w:p w:rsidR="00FD015B" w:rsidRDefault="00FD015B" w:rsidP="002502E8">
      <w:pPr>
        <w:keepNext/>
        <w:jc w:val="center"/>
      </w:pPr>
      <w:r>
        <w:rPr>
          <w:noProof/>
          <w:lang w:eastAsia="en-GB"/>
        </w:rPr>
        <w:lastRenderedPageBreak/>
        <w:drawing>
          <wp:inline distT="0" distB="0" distL="0" distR="0" wp14:anchorId="237FD4D2" wp14:editId="7A143B00">
            <wp:extent cx="2772461" cy="1395063"/>
            <wp:effectExtent l="190500" t="190500" r="180340" b="18669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ln>
                      <a:noFill/>
                    </a:ln>
                    <a:effectLst>
                      <a:outerShdw blurRad="190500" algn="tl" rotWithShape="0">
                        <a:srgbClr val="000000">
                          <a:alpha val="70000"/>
                        </a:srgbClr>
                      </a:outerShdw>
                    </a:effectLst>
                  </pic:spPr>
                </pic:pic>
              </a:graphicData>
            </a:graphic>
          </wp:inline>
        </w:drawing>
      </w:r>
    </w:p>
    <w:p w:rsidR="00FD015B" w:rsidRDefault="00FD015B" w:rsidP="00DD3980">
      <w:pPr>
        <w:pStyle w:val="Caption"/>
      </w:pPr>
      <w:bookmarkStart w:id="33" w:name="_Ref473119196"/>
      <w:bookmarkStart w:id="34" w:name="_Toc473486407"/>
      <w:r>
        <w:t xml:space="preserve">Figure </w:t>
      </w:r>
      <w:r>
        <w:fldChar w:fldCharType="begin"/>
      </w:r>
      <w:r>
        <w:instrText xml:space="preserve"> SEQ Figure \* ARABIC </w:instrText>
      </w:r>
      <w:r>
        <w:fldChar w:fldCharType="separate"/>
      </w:r>
      <w:r w:rsidR="00ED6637">
        <w:rPr>
          <w:noProof/>
        </w:rPr>
        <w:t>2</w:t>
      </w:r>
      <w:r>
        <w:rPr>
          <w:noProof/>
        </w:rPr>
        <w:fldChar w:fldCharType="end"/>
      </w:r>
      <w:bookmarkEnd w:id="33"/>
      <w:r>
        <w:t xml:space="preserve">: Using a perspective transformation </w:t>
      </w:r>
      <w:r>
        <w:fldChar w:fldCharType="begin"/>
      </w:r>
      <w:r w:rsidR="009760D3">
        <w:instrText xml:space="preserve"> ADDIN ZOTERO_ITEM CSL_CITATION {"citationID":"a2j7p89dejc","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bookmarkEnd w:id="34"/>
      <w:r w:rsidR="009760D3" w:rsidRPr="009760D3">
        <w:t>[24]</w:t>
      </w:r>
      <w:r>
        <w:fldChar w:fldCharType="end"/>
      </w:r>
    </w:p>
    <w:p w:rsidR="00FD015B" w:rsidRPr="00A90221" w:rsidRDefault="00FD015B" w:rsidP="002502E8"/>
    <w:p w:rsidR="00FD015B" w:rsidRDefault="00FD015B" w:rsidP="002502E8">
      <w:pPr>
        <w:pStyle w:val="Heading2"/>
      </w:pPr>
      <w:bookmarkStart w:id="35" w:name="_Ref473323959"/>
      <w:bookmarkStart w:id="36" w:name="_Toc473486453"/>
      <w:bookmarkStart w:id="37" w:name="_Toc485594709"/>
      <w:r>
        <w:t>Peer to peer network</w:t>
      </w:r>
      <w:bookmarkEnd w:id="35"/>
      <w:bookmarkEnd w:id="36"/>
      <w:bookmarkEnd w:id="37"/>
    </w:p>
    <w:p w:rsidR="00FD015B" w:rsidRDefault="00FD015B" w:rsidP="002502E8">
      <w:r>
        <w:t xml:space="preserve">A P2P network is a network wher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rsidR="00FD015B" w:rsidRDefault="00FD015B" w:rsidP="002502E8"/>
    <w:p w:rsidR="00FD015B" w:rsidRDefault="00FD015B" w:rsidP="002502E8">
      <w:r>
        <w:t xml:space="preserve">P2P networks account for a significant portion of the web’s traffic </w:t>
      </w:r>
      <w:r>
        <w:fldChar w:fldCharType="begin"/>
      </w:r>
      <w:r w:rsidR="009760D3">
        <w:instrText xml:space="preserve"> ADDIN ZOTERO_ITEM CSL_CITATION {"citationID":"a154t75ltn7","properties":{"formattedCitation":"[25]","plainCitation":"[25]"},"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fldChar w:fldCharType="separate"/>
      </w:r>
      <w:r w:rsidR="009760D3" w:rsidRPr="009760D3">
        <w:t>[25]</w:t>
      </w:r>
      <w:r>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rsidR="00FD015B" w:rsidRDefault="00FD015B" w:rsidP="002502E8"/>
    <w:p w:rsidR="00FD015B" w:rsidRDefault="00FD015B" w:rsidP="002502E8">
      <w:r>
        <w:t xml:space="preserve">In this project, the main area of P2P networks that will be examined are decentralised networks. Centralised networks still have a central server that does routing, and peer finding, among other tasks </w:t>
      </w:r>
      <w:r>
        <w:fldChar w:fldCharType="begin"/>
      </w:r>
      <w:r w:rsidR="009760D3">
        <w:instrText xml:space="preserve"> ADDIN ZOTERO_ITEM CSL_CITATION {"citationID":"a1cq4kba9eh","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9760D3" w:rsidRPr="009760D3">
        <w:t>[26]</w:t>
      </w:r>
      <w:r>
        <w:fldChar w:fldCharType="end"/>
      </w:r>
      <w:r>
        <w:t>, whereas decentralised networks do not.</w:t>
      </w:r>
    </w:p>
    <w:p w:rsidR="00FD015B" w:rsidRDefault="00FD015B" w:rsidP="002502E8"/>
    <w:p w:rsidR="00FD015B" w:rsidRDefault="00FD015B" w:rsidP="002502E8">
      <w:r>
        <w:lastRenderedPageBreak/>
        <w:t xml:space="preserve">Peer finding in a decentralised network is a challenge. As there is no central server, decentralised networks use techniques such as flooding the network with discover requests </w:t>
      </w:r>
      <w:r>
        <w:fldChar w:fldCharType="begin"/>
      </w:r>
      <w:r w:rsidR="009760D3">
        <w:instrText xml:space="preserve"> ADDIN ZOTERO_ITEM CSL_CITATION {"citationID":"a1tsdjdpi9t","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9760D3" w:rsidRPr="009760D3">
        <w:t>[26]</w:t>
      </w:r>
      <w:r>
        <w:fldChar w:fldCharType="end"/>
      </w:r>
      <w:r>
        <w:t xml:space="preserve"> and randomly pinging IP’s around the world to see if they are part of the network </w:t>
      </w:r>
      <w:r>
        <w:fldChar w:fldCharType="begin"/>
      </w:r>
      <w:r w:rsidR="009760D3">
        <w:instrText xml:space="preserve"> ADDIN ZOTERO_ITEM CSL_CITATION {"citationID":"abeapica7o","properties":{"formattedCitation":"[27]","plainCitation":"[27]"},"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fldChar w:fldCharType="separate"/>
      </w:r>
      <w:r w:rsidR="009760D3" w:rsidRPr="009760D3">
        <w:t>[27]</w:t>
      </w:r>
      <w:r>
        <w:fldChar w:fldCharType="end"/>
      </w:r>
      <w:r>
        <w:t>.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w:t>
      </w:r>
      <w:r w:rsidRPr="00E433AA">
        <w:rPr>
          <w:color w:val="FF0000"/>
        </w:rPr>
        <w:t>TTL</w:t>
      </w:r>
      <w:r>
        <w:t xml:space="preserve">) to ensure the message eventually dies out (when TTL=0) </w:t>
      </w:r>
      <w:r>
        <w:fldChar w:fldCharType="begin"/>
      </w:r>
      <w:r w:rsidR="009760D3">
        <w:instrText xml:space="preserve"> ADDIN ZOTERO_ITEM CSL_CITATION {"citationID":"aln7ss1drn","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9760D3" w:rsidRPr="009760D3">
        <w:t>[28]</w:t>
      </w:r>
      <w:r>
        <w:fldChar w:fldCharType="end"/>
      </w:r>
      <w:r>
        <w:t xml:space="preserve">. </w:t>
      </w:r>
    </w:p>
    <w:p w:rsidR="00FD015B" w:rsidRDefault="00FD015B" w:rsidP="002502E8">
      <w:r>
        <w:br/>
        <w:t xml:space="preserve">However, the broadcasting strategy in decentralised networks means as the search radius increases, there is an increasing amount of traffic in the network, and this may cause congestion in the network </w:t>
      </w:r>
      <w:r>
        <w:fldChar w:fldCharType="begin"/>
      </w:r>
      <w:r w:rsidR="009760D3">
        <w:instrText xml:space="preserve"> ADDIN ZOTERO_ITEM CSL_CITATION {"citationID":"an85nso23d","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9760D3" w:rsidRPr="009760D3">
        <w:t>[28]</w:t>
      </w:r>
      <w:r>
        <w:fldChar w:fldCharType="end"/>
      </w:r>
      <w:r>
        <w:t>.</w:t>
      </w:r>
    </w:p>
    <w:p w:rsidR="00FD015B" w:rsidRDefault="00FD015B" w:rsidP="002502E8"/>
    <w:p w:rsidR="00FD015B" w:rsidRDefault="00FD015B" w:rsidP="002502E8">
      <w:r>
        <w:t xml:space="preserve">Other types of peer-finding techniques can be found in Mastroianni et al. </w:t>
      </w:r>
      <w:r>
        <w:fldChar w:fldCharType="begin"/>
      </w:r>
      <w:r w:rsidR="009760D3">
        <w:instrText xml:space="preserve"> ADDIN ZOTERO_ITEM CSL_CITATION {"citationID":"ab1tsjiaed","properties":{"formattedCitation":"[29]","plainCitation":"[29]"},"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9760D3" w:rsidRPr="009760D3">
        <w:t>[29]</w:t>
      </w:r>
      <w:r>
        <w:fldChar w:fldCharType="end"/>
      </w:r>
      <w:r>
        <w:t>.</w:t>
      </w:r>
    </w:p>
    <w:p w:rsidR="00FD015B" w:rsidRDefault="00FD015B" w:rsidP="002502E8"/>
    <w:p w:rsidR="00FD015B" w:rsidRDefault="00FD015B" w:rsidP="002502E8">
      <w:pPr>
        <w:pStyle w:val="Heading2"/>
      </w:pPr>
      <w:bookmarkStart w:id="38" w:name="_Ref473323964"/>
      <w:bookmarkStart w:id="39" w:name="_Toc473486454"/>
      <w:bookmarkStart w:id="40" w:name="_Toc485594710"/>
      <w:r>
        <w:t>Photo evidence publication</w:t>
      </w:r>
      <w:bookmarkEnd w:id="38"/>
      <w:bookmarkEnd w:id="39"/>
      <w:bookmarkEnd w:id="40"/>
    </w:p>
    <w:p w:rsidR="00FD015B" w:rsidRDefault="00FD015B" w:rsidP="002502E8">
      <w:r>
        <w:t>Image upload API’s exist for many social networks, and the following table shows the documentation link for three popular image sharing sites.</w:t>
      </w:r>
    </w:p>
    <w:p w:rsidR="00FD015B" w:rsidRDefault="00FD015B" w:rsidP="002502E8"/>
    <w:p w:rsidR="00FD015B" w:rsidRDefault="00FD015B" w:rsidP="00DD3980">
      <w:pPr>
        <w:pStyle w:val="Caption"/>
      </w:pPr>
      <w:bookmarkStart w:id="41" w:name="_Toc473486413"/>
      <w:r>
        <w:t xml:space="preserve">Table </w:t>
      </w:r>
      <w:r>
        <w:fldChar w:fldCharType="begin"/>
      </w:r>
      <w:r>
        <w:instrText xml:space="preserve"> SEQ Table \* ARABIC </w:instrText>
      </w:r>
      <w:r>
        <w:fldChar w:fldCharType="separate"/>
      </w:r>
      <w:r w:rsidR="00ED6637">
        <w:rPr>
          <w:noProof/>
        </w:rPr>
        <w:t>2</w:t>
      </w:r>
      <w:r>
        <w:rPr>
          <w:noProof/>
        </w:rPr>
        <w:fldChar w:fldCharType="end"/>
      </w:r>
      <w:r>
        <w:t>: Photo upload API's</w:t>
      </w:r>
      <w:bookmarkEnd w:id="41"/>
    </w:p>
    <w:tbl>
      <w:tblPr>
        <w:tblStyle w:val="GridTable4-Accent3"/>
        <w:tblW w:w="0" w:type="auto"/>
        <w:tblLook w:val="04A0" w:firstRow="1" w:lastRow="0" w:firstColumn="1" w:lastColumn="0" w:noHBand="0" w:noVBand="1"/>
      </w:tblPr>
      <w:tblGrid>
        <w:gridCol w:w="1725"/>
        <w:gridCol w:w="6769"/>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Network</w:t>
            </w:r>
          </w:p>
        </w:tc>
        <w:tc>
          <w:tcPr>
            <w:tcW w:w="6091" w:type="dxa"/>
          </w:tcPr>
          <w:p w:rsidR="00FD015B" w:rsidRDefault="00FD015B" w:rsidP="002502E8">
            <w:pPr>
              <w:cnfStyle w:val="100000000000" w:firstRow="1" w:lastRow="0" w:firstColumn="0" w:lastColumn="0" w:oddVBand="0" w:evenVBand="0" w:oddHBand="0" w:evenHBand="0" w:firstRowFirstColumn="0" w:firstRowLastColumn="0" w:lastRowFirstColumn="0" w:lastRowLastColumn="0"/>
            </w:pPr>
            <w:r>
              <w:t>Link</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Facebook</w:t>
            </w:r>
          </w:p>
        </w:tc>
        <w:tc>
          <w:tcPr>
            <w:tcW w:w="6091" w:type="dxa"/>
          </w:tcPr>
          <w:p w:rsidR="00FD015B" w:rsidRDefault="00B73C57" w:rsidP="002502E8">
            <w:pPr>
              <w:cnfStyle w:val="000000100000" w:firstRow="0" w:lastRow="0" w:firstColumn="0" w:lastColumn="0" w:oddVBand="0" w:evenVBand="0" w:oddHBand="1" w:evenHBand="0" w:firstRowFirstColumn="0" w:firstRowLastColumn="0" w:lastRowFirstColumn="0" w:lastRowLastColumn="0"/>
            </w:pPr>
            <w:hyperlink r:id="rId19" w:history="1">
              <w:r w:rsidR="00FD015B" w:rsidRPr="00C374D5">
                <w:rPr>
                  <w:rStyle w:val="Hyperlink"/>
                </w:rPr>
                <w:t>https://developers.facebook.com/docs/php/howto/uploadphoto</w:t>
              </w:r>
            </w:hyperlink>
            <w:r w:rsidR="00FD015B">
              <w:t xml:space="preserve"> </w:t>
            </w:r>
          </w:p>
        </w:tc>
      </w:tr>
      <w:tr w:rsidR="00FD015B" w:rsidTr="00270A72">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Twitter</w:t>
            </w:r>
          </w:p>
        </w:tc>
        <w:tc>
          <w:tcPr>
            <w:tcW w:w="6091" w:type="dxa"/>
          </w:tcPr>
          <w:p w:rsidR="00FD015B" w:rsidRDefault="00B73C57" w:rsidP="002502E8">
            <w:pPr>
              <w:cnfStyle w:val="000000000000" w:firstRow="0" w:lastRow="0" w:firstColumn="0" w:lastColumn="0" w:oddVBand="0" w:evenVBand="0" w:oddHBand="0" w:evenHBand="0" w:firstRowFirstColumn="0" w:firstRowLastColumn="0" w:lastRowFirstColumn="0" w:lastRowLastColumn="0"/>
            </w:pPr>
            <w:hyperlink r:id="rId20" w:history="1">
              <w:r w:rsidR="00FD015B" w:rsidRPr="00C374D5">
                <w:rPr>
                  <w:rStyle w:val="Hyperlink"/>
                </w:rPr>
                <w:t>https://dev.twitter.com/rest/reference/post/media/upload</w:t>
              </w:r>
            </w:hyperlink>
            <w:r w:rsidR="00FD015B">
              <w:t xml:space="preserve"> </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r>
              <w:t>Imgur</w:t>
            </w:r>
          </w:p>
        </w:tc>
        <w:tc>
          <w:tcPr>
            <w:tcW w:w="6091" w:type="dxa"/>
          </w:tcPr>
          <w:p w:rsidR="00FD015B" w:rsidRDefault="00B73C57" w:rsidP="002502E8">
            <w:pPr>
              <w:cnfStyle w:val="000000100000" w:firstRow="0" w:lastRow="0" w:firstColumn="0" w:lastColumn="0" w:oddVBand="0" w:evenVBand="0" w:oddHBand="1" w:evenHBand="0" w:firstRowFirstColumn="0" w:firstRowLastColumn="0" w:lastRowFirstColumn="0" w:lastRowLastColumn="0"/>
            </w:pPr>
            <w:hyperlink r:id="rId21" w:history="1">
              <w:r w:rsidR="00FD015B" w:rsidRPr="00C374D5">
                <w:rPr>
                  <w:rStyle w:val="Hyperlink"/>
                </w:rPr>
                <w:t>https://api.imgur.com/endpoints/image</w:t>
              </w:r>
            </w:hyperlink>
            <w:r w:rsidR="00FD015B">
              <w:t xml:space="preserve"> </w:t>
            </w:r>
          </w:p>
        </w:tc>
      </w:tr>
    </w:tbl>
    <w:p w:rsidR="00FD015B" w:rsidRDefault="00FD015B" w:rsidP="002502E8">
      <w:pPr>
        <w:spacing w:after="160"/>
        <w:jc w:val="left"/>
      </w:pPr>
      <w:r>
        <w:br w:type="page"/>
      </w:r>
    </w:p>
    <w:p w:rsidR="00FD015B" w:rsidRDefault="00FD015B" w:rsidP="002502E8">
      <w:pPr>
        <w:pStyle w:val="Heading1"/>
      </w:pPr>
      <w:bookmarkStart w:id="42" w:name="_Toc485594711"/>
      <w:r>
        <w:lastRenderedPageBreak/>
        <w:t>Design</w:t>
      </w:r>
      <w:bookmarkEnd w:id="42"/>
    </w:p>
    <w:p w:rsidR="00B9278F" w:rsidRDefault="00B9278F" w:rsidP="00B9278F">
      <w:r>
        <w:t>The design section is used in this report to highlight the overall structure of the system, justify different design decisions given alternative implementations, and explain how the different modules of the system work together.</w:t>
      </w:r>
    </w:p>
    <w:p w:rsidR="00B9278F" w:rsidRDefault="00B9278F" w:rsidP="00B9278F"/>
    <w:p w:rsidR="00B9278F" w:rsidRDefault="00B9278F" w:rsidP="00B9278F">
      <w:r>
        <w:t>As this system is quite modular in nature, i.e. the system can be split into different modules with different roles rather clearly, the discussions will be done by module, as opposed to other groupings such as chronologically.</w:t>
      </w:r>
      <w:r w:rsidR="00FC1D58">
        <w:t xml:space="preserve"> Given the specifications of the system as shown prev</w:t>
      </w:r>
      <w:bookmarkStart w:id="43" w:name="_GoBack"/>
      <w:bookmarkEnd w:id="43"/>
      <w:r w:rsidR="00FC1D58">
        <w:t>iously, it was logical to split the system into 3 separate modules.</w:t>
      </w:r>
    </w:p>
    <w:p w:rsidR="00BA0C93" w:rsidRDefault="00BA0C93" w:rsidP="00B9278F"/>
    <w:p w:rsidR="00BA0C93" w:rsidRDefault="00BA0C93" w:rsidP="00BA0C93">
      <w:pPr>
        <w:pStyle w:val="Heading2"/>
      </w:pPr>
      <w:bookmarkStart w:id="44" w:name="_Toc485594712"/>
      <w:r>
        <w:t>Required Hardware</w:t>
      </w:r>
      <w:bookmarkEnd w:id="44"/>
    </w:p>
    <w:p w:rsidR="00BA0C93" w:rsidRDefault="00BA0C93" w:rsidP="00BA0C93">
      <w:pPr>
        <w:rPr>
          <w:lang w:val="en-US"/>
        </w:rPr>
      </w:pPr>
      <w:r>
        <w:rPr>
          <w:lang w:val="en-US"/>
        </w:rPr>
        <w:t xml:space="preserve">From the requirements, a “low-cost, readily available hardware platform” is needed. Several products were considered, as shown in </w:t>
      </w:r>
      <w:r>
        <w:rPr>
          <w:color w:val="FF0000"/>
          <w:lang w:val="en-US"/>
        </w:rPr>
        <w:t>section XXX</w:t>
      </w:r>
      <w:r w:rsidRPr="00BA0C93">
        <w:rPr>
          <w:color w:val="FF0000"/>
          <w:lang w:val="en-US"/>
        </w:rPr>
        <w:t xml:space="preserve"> </w:t>
      </w:r>
      <w:r>
        <w:rPr>
          <w:lang w:val="en-US"/>
        </w:rPr>
        <w:t xml:space="preserve">however the Raspberry Pi won out, given its wide support for linux applications (it runs Raspbian, a fork of Debian), wide support for peripherals (it has </w:t>
      </w:r>
      <w:r w:rsidRPr="00E433AA">
        <w:rPr>
          <w:color w:val="FF0000"/>
          <w:lang w:val="en-US"/>
        </w:rPr>
        <w:t xml:space="preserve">GPIO </w:t>
      </w:r>
      <w:r>
        <w:rPr>
          <w:lang w:val="en-US"/>
        </w:rPr>
        <w:t xml:space="preserve">pins and USB inputs), and high performance (4 core </w:t>
      </w:r>
      <w:r w:rsidRPr="00E433AA">
        <w:rPr>
          <w:color w:val="FF0000"/>
          <w:lang w:val="en-US"/>
        </w:rPr>
        <w:t>CPU</w:t>
      </w:r>
      <w:r>
        <w:rPr>
          <w:lang w:val="en-US"/>
        </w:rPr>
        <w:t xml:space="preserve">). </w:t>
      </w:r>
    </w:p>
    <w:p w:rsidR="00BA0C93" w:rsidRDefault="00BA0C93" w:rsidP="00BA0C93">
      <w:pPr>
        <w:rPr>
          <w:lang w:val="en-US"/>
        </w:rPr>
      </w:pPr>
    </w:p>
    <w:p w:rsidR="00BA0C93" w:rsidRDefault="00BA0C93" w:rsidP="00BA0C93">
      <w:pPr>
        <w:rPr>
          <w:lang w:val="en-US"/>
        </w:rPr>
      </w:pPr>
      <w:r>
        <w:rPr>
          <w:lang w:val="en-US"/>
        </w:rPr>
        <w:t>The minimum hardware required for this project is therefore:</w:t>
      </w:r>
    </w:p>
    <w:p w:rsidR="00BA0C93" w:rsidRDefault="00BA0C93" w:rsidP="00BA0C93">
      <w:pPr>
        <w:pStyle w:val="ListParagraph"/>
        <w:numPr>
          <w:ilvl w:val="0"/>
          <w:numId w:val="22"/>
        </w:numPr>
        <w:rPr>
          <w:lang w:val="en-US"/>
        </w:rPr>
      </w:pPr>
      <w:r>
        <w:rPr>
          <w:lang w:val="en-US"/>
        </w:rPr>
        <w:t>A Raspberry Pi running Raspian</w:t>
      </w:r>
    </w:p>
    <w:p w:rsidR="00BA0C93" w:rsidRDefault="00BA0C93" w:rsidP="00BA0C93">
      <w:pPr>
        <w:pStyle w:val="ListParagraph"/>
        <w:numPr>
          <w:ilvl w:val="0"/>
          <w:numId w:val="22"/>
        </w:numPr>
        <w:rPr>
          <w:lang w:val="en-US"/>
        </w:rPr>
      </w:pPr>
      <w:r>
        <w:rPr>
          <w:lang w:val="en-US"/>
        </w:rPr>
        <w:t>Any camera</w:t>
      </w:r>
    </w:p>
    <w:p w:rsidR="00BA0C93" w:rsidRPr="00BA0C93" w:rsidRDefault="00BA0C93" w:rsidP="00BA0C93">
      <w:pPr>
        <w:pStyle w:val="ListParagraph"/>
        <w:numPr>
          <w:ilvl w:val="1"/>
          <w:numId w:val="22"/>
        </w:numPr>
        <w:rPr>
          <w:lang w:val="en-US"/>
        </w:rPr>
      </w:pPr>
      <w:r>
        <w:rPr>
          <w:lang w:val="en-US"/>
        </w:rPr>
        <w:t xml:space="preserve">Preferably a camera that does not filter out </w:t>
      </w:r>
      <w:r w:rsidR="00E433AA">
        <w:rPr>
          <w:lang w:val="en-US"/>
        </w:rPr>
        <w:t>infra-red</w:t>
      </w:r>
      <w:r>
        <w:rPr>
          <w:lang w:val="en-US"/>
        </w:rPr>
        <w:t xml:space="preserve">, as an </w:t>
      </w:r>
      <w:r w:rsidR="00E433AA">
        <w:rPr>
          <w:lang w:val="en-US"/>
        </w:rPr>
        <w:t>infra-red</w:t>
      </w:r>
      <w:r>
        <w:rPr>
          <w:lang w:val="en-US"/>
        </w:rPr>
        <w:t xml:space="preserve"> flash improves night time operation </w:t>
      </w:r>
      <w:r w:rsidRPr="00BA0C93">
        <w:rPr>
          <w:color w:val="FF0000"/>
          <w:lang w:val="en-US"/>
        </w:rPr>
        <w:t>(XXXX increase)</w:t>
      </w:r>
    </w:p>
    <w:p w:rsidR="00BA0C93" w:rsidRPr="00BA0C93" w:rsidRDefault="00BA0C93" w:rsidP="00BA0C93">
      <w:pPr>
        <w:pStyle w:val="ListParagraph"/>
        <w:numPr>
          <w:ilvl w:val="1"/>
          <w:numId w:val="22"/>
        </w:numPr>
        <w:rPr>
          <w:lang w:val="en-US"/>
        </w:rPr>
      </w:pPr>
      <w:r w:rsidRPr="00BA0C93">
        <w:rPr>
          <w:lang w:val="en-US"/>
        </w:rPr>
        <w:t xml:space="preserve">This project assumes the use of Raspberry Pi’s official </w:t>
      </w:r>
      <w:r w:rsidRPr="00E433AA">
        <w:rPr>
          <w:color w:val="FF0000"/>
          <w:lang w:val="en-US"/>
        </w:rPr>
        <w:t xml:space="preserve">NoIR </w:t>
      </w:r>
      <w:r w:rsidRPr="00BA0C93">
        <w:rPr>
          <w:lang w:val="en-US"/>
        </w:rPr>
        <w:t>camera</w:t>
      </w:r>
    </w:p>
    <w:p w:rsidR="00BA0C93" w:rsidRDefault="00BA0C93" w:rsidP="00BA0C93">
      <w:pPr>
        <w:rPr>
          <w:lang w:val="en-US"/>
        </w:rPr>
      </w:pPr>
    </w:p>
    <w:p w:rsidR="00BA0C93" w:rsidRDefault="00BA0C93" w:rsidP="00BA0C93">
      <w:pPr>
        <w:rPr>
          <w:lang w:val="en-US"/>
        </w:rPr>
      </w:pPr>
      <w:r>
        <w:rPr>
          <w:lang w:val="en-US"/>
        </w:rPr>
        <w:lastRenderedPageBreak/>
        <w:t>Other hardware which would complement the project include:</w:t>
      </w:r>
    </w:p>
    <w:p w:rsidR="00BA0C93" w:rsidRDefault="00BA0C93" w:rsidP="00BA0C93">
      <w:pPr>
        <w:pStyle w:val="ListParagraph"/>
        <w:numPr>
          <w:ilvl w:val="0"/>
          <w:numId w:val="23"/>
        </w:numPr>
        <w:rPr>
          <w:lang w:val="en-US"/>
        </w:rPr>
      </w:pPr>
      <w:r>
        <w:rPr>
          <w:lang w:val="en-US"/>
        </w:rPr>
        <w:t>A large SD card for storing video files</w:t>
      </w:r>
    </w:p>
    <w:p w:rsidR="00BA0C93" w:rsidRPr="00BA0C93" w:rsidRDefault="00BA0C93" w:rsidP="00BA0C93">
      <w:pPr>
        <w:pStyle w:val="ListParagraph"/>
        <w:numPr>
          <w:ilvl w:val="0"/>
          <w:numId w:val="23"/>
        </w:numPr>
        <w:rPr>
          <w:lang w:val="en-US"/>
        </w:rPr>
      </w:pPr>
      <w:r>
        <w:rPr>
          <w:lang w:val="en-US"/>
        </w:rPr>
        <w:t>An infra-red flash for improved night time operation</w:t>
      </w:r>
    </w:p>
    <w:p w:rsidR="0064213E" w:rsidRDefault="0064213E" w:rsidP="00B9278F"/>
    <w:p w:rsidR="008C0DD7" w:rsidRDefault="00B9278F" w:rsidP="00B9278F">
      <w:pPr>
        <w:pStyle w:val="Heading2"/>
      </w:pPr>
      <w:bookmarkStart w:id="45" w:name="_Toc485594713"/>
      <w:r>
        <w:t>High Level Overview</w:t>
      </w:r>
      <w:bookmarkEnd w:id="45"/>
    </w:p>
    <w:p w:rsidR="00E1116C" w:rsidRDefault="002502E8" w:rsidP="00E1116C">
      <w:pPr>
        <w:pStyle w:val="ListParagraph"/>
        <w:keepNext/>
        <w:ind w:left="0"/>
      </w:pPr>
      <w:r>
        <w:rPr>
          <w:noProof/>
          <w:lang w:eastAsia="en-GB"/>
        </w:rPr>
        <w:drawing>
          <wp:inline distT="0" distB="0" distL="0" distR="0" wp14:anchorId="159E1B1C" wp14:editId="6D82D038">
            <wp:extent cx="5400040" cy="3149759"/>
            <wp:effectExtent l="19050" t="0" r="1016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8C0DD7" w:rsidRDefault="00E1116C" w:rsidP="00DD3980">
      <w:pPr>
        <w:pStyle w:val="Caption"/>
      </w:pPr>
      <w:r>
        <w:t xml:space="preserve">Figure </w:t>
      </w:r>
      <w:r>
        <w:fldChar w:fldCharType="begin"/>
      </w:r>
      <w:r>
        <w:instrText xml:space="preserve"> SEQ Figure \* ARABIC </w:instrText>
      </w:r>
      <w:r>
        <w:fldChar w:fldCharType="separate"/>
      </w:r>
      <w:r w:rsidR="00ED6637">
        <w:rPr>
          <w:noProof/>
        </w:rPr>
        <w:t>3</w:t>
      </w:r>
      <w:r>
        <w:fldChar w:fldCharType="end"/>
      </w:r>
      <w:r>
        <w:t>: High level view of modules</w:t>
      </w:r>
    </w:p>
    <w:p w:rsidR="008C0DD7" w:rsidRDefault="008C0DD7" w:rsidP="002502E8">
      <w:pPr>
        <w:pStyle w:val="ListParagraph"/>
        <w:ind w:left="0"/>
      </w:pPr>
    </w:p>
    <w:p w:rsidR="00FC1D58" w:rsidRDefault="00B9278F" w:rsidP="00C81A4E">
      <w:pPr>
        <w:pStyle w:val="ListParagraph"/>
        <w:ind w:left="0"/>
      </w:pPr>
      <w:r>
        <w:t>Figure 3 shows</w:t>
      </w:r>
      <w:r w:rsidR="0064213E">
        <w:t xml:space="preserve"> the </w:t>
      </w:r>
      <w:r w:rsidR="00C407EB">
        <w:t>high-level</w:t>
      </w:r>
      <w:r w:rsidR="0064213E">
        <w:t xml:space="preserve"> flow of the system. </w:t>
      </w:r>
      <w:r w:rsidR="00FC1D58">
        <w:t xml:space="preserve">The output of each </w:t>
      </w:r>
      <w:r w:rsidR="003917DF">
        <w:t>module feeds</w:t>
      </w:r>
      <w:r w:rsidR="00FC1D58">
        <w:t xml:space="preserve"> into the input of the next module.</w:t>
      </w:r>
    </w:p>
    <w:p w:rsidR="00FC1D58" w:rsidRDefault="00FC1D58" w:rsidP="00C81A4E">
      <w:pPr>
        <w:pStyle w:val="ListParagraph"/>
        <w:ind w:left="0"/>
      </w:pPr>
    </w:p>
    <w:p w:rsidR="00B9278F" w:rsidRDefault="00C81A4E" w:rsidP="00C81A4E">
      <w:pPr>
        <w:pStyle w:val="ListParagraph"/>
        <w:ind w:left="0"/>
      </w:pPr>
      <w:r>
        <w:t xml:space="preserve">First, real time input video is fed into the license plate detection algorithm after being pre-processed for noise and perspective changes. Secondly, the license plate candidates for each frame of the image are tallied up, grouped into the different unique plates, before being sorted by confidence. Then, all these license plates are written into the database of the peer in the network, before being broadcasted to </w:t>
      </w:r>
      <w:r>
        <w:lastRenderedPageBreak/>
        <w:t xml:space="preserve">all the peers near itself. Lastly, </w:t>
      </w:r>
      <w:r w:rsidR="00F428E0">
        <w:t xml:space="preserve">if any of the broadcasted license plates match a local detected plate, the peer will </w:t>
      </w:r>
      <w:r>
        <w:t xml:space="preserve">automatically calculate the </w:t>
      </w:r>
      <w:r w:rsidR="00F428E0">
        <w:t>minimum legal transit time possible between the two peers (location data of the peer is also transmitted across the network) using public mapping APIs, before deciding if the vehicle was speeding. If the vehicle is determined to be speeding, the user of the system is notified through a web interface</w:t>
      </w:r>
      <w:r w:rsidR="00BF2E71">
        <w:t>. The user can then easily upload a templated post onto social media with all the necessary details for prosecution (location of the two peers, the time of detection, the average speed determined by the network, and the two evidence images showing the car was indeed at that location at that time).</w:t>
      </w:r>
    </w:p>
    <w:p w:rsidR="00153451" w:rsidRDefault="00153451" w:rsidP="00C81A4E">
      <w:pPr>
        <w:pStyle w:val="ListParagraph"/>
        <w:ind w:left="0"/>
      </w:pPr>
    </w:p>
    <w:p w:rsidR="00153451" w:rsidRDefault="00153451" w:rsidP="00C81A4E">
      <w:pPr>
        <w:pStyle w:val="ListParagraph"/>
        <w:ind w:left="0"/>
      </w:pPr>
      <w:r>
        <w:t>The following sections will focus on justifying the different design decis</w:t>
      </w:r>
      <w:r w:rsidR="00940705">
        <w:t xml:space="preserve">ions taken for the final system, as well as give deeper details on the </w:t>
      </w:r>
      <w:r w:rsidR="000B0E56">
        <w:t>high-level</w:t>
      </w:r>
      <w:r w:rsidR="00940705">
        <w:t xml:space="preserve"> design.</w:t>
      </w:r>
    </w:p>
    <w:p w:rsidR="00153451" w:rsidRDefault="00153451" w:rsidP="00C81A4E">
      <w:pPr>
        <w:pStyle w:val="ListParagraph"/>
        <w:ind w:left="0"/>
      </w:pPr>
    </w:p>
    <w:p w:rsidR="00153451" w:rsidRDefault="00153451" w:rsidP="003917DF">
      <w:pPr>
        <w:pStyle w:val="Heading2"/>
      </w:pPr>
      <w:bookmarkStart w:id="46" w:name="_Toc485594714"/>
      <w:r>
        <w:t>License Plate Detection</w:t>
      </w:r>
      <w:bookmarkEnd w:id="46"/>
      <w:r>
        <w:t xml:space="preserve"> </w:t>
      </w:r>
    </w:p>
    <w:p w:rsidR="00940705" w:rsidRDefault="00940705" w:rsidP="004B1C73">
      <w:r w:rsidRPr="005A14F2">
        <w:rPr>
          <w:color w:val="FF0000"/>
        </w:rPr>
        <w:t>From reading related literature</w:t>
      </w:r>
      <w:r>
        <w:t>, license plate detection normally consists of the following steps:</w:t>
      </w:r>
    </w:p>
    <w:p w:rsidR="00940705" w:rsidRDefault="00940705" w:rsidP="00940705">
      <w:pPr>
        <w:pStyle w:val="ListParagraph"/>
        <w:numPr>
          <w:ilvl w:val="0"/>
          <w:numId w:val="21"/>
        </w:numPr>
      </w:pPr>
      <w:r>
        <w:t>Get regions of a license plate</w:t>
      </w:r>
    </w:p>
    <w:p w:rsidR="00940705" w:rsidRDefault="00940705" w:rsidP="00940705">
      <w:pPr>
        <w:pStyle w:val="ListParagraph"/>
        <w:numPr>
          <w:ilvl w:val="0"/>
          <w:numId w:val="21"/>
        </w:numPr>
      </w:pPr>
      <w:r>
        <w:t>Execute line transforms and find the highest probability of a rectangular object and find the corners using corner transforms</w:t>
      </w:r>
    </w:p>
    <w:p w:rsidR="00AD0A42" w:rsidRDefault="00940705" w:rsidP="00940705">
      <w:pPr>
        <w:pStyle w:val="ListParagraph"/>
        <w:numPr>
          <w:ilvl w:val="0"/>
          <w:numId w:val="21"/>
        </w:numPr>
      </w:pPr>
      <w:r>
        <w:t>Using the line and corner data, warp</w:t>
      </w:r>
    </w:p>
    <w:p w:rsidR="00AD0A42" w:rsidRDefault="00AD0A42" w:rsidP="00940705">
      <w:pPr>
        <w:pStyle w:val="ListParagraph"/>
        <w:numPr>
          <w:ilvl w:val="0"/>
          <w:numId w:val="21"/>
        </w:numPr>
      </w:pPr>
      <w:r>
        <w:t>+</w:t>
      </w:r>
    </w:p>
    <w:p w:rsidR="00940705" w:rsidRDefault="00940705" w:rsidP="00940705">
      <w:pPr>
        <w:pStyle w:val="ListParagraph"/>
        <w:numPr>
          <w:ilvl w:val="0"/>
          <w:numId w:val="21"/>
        </w:numPr>
      </w:pPr>
      <w:r>
        <w:t xml:space="preserve"> the license plate into a perfect rectangle for easy detection of the characters inside.</w:t>
      </w:r>
    </w:p>
    <w:p w:rsidR="00940705" w:rsidRDefault="00940705" w:rsidP="00940705">
      <w:pPr>
        <w:pStyle w:val="ListParagraph"/>
        <w:numPr>
          <w:ilvl w:val="0"/>
          <w:numId w:val="21"/>
        </w:numPr>
      </w:pPr>
      <w:r>
        <w:t>Using the high difference in contrast of the foreground and background of the license plate (black on white, black on orange), come up with the areas that each license plate character is in.</w:t>
      </w:r>
    </w:p>
    <w:p w:rsidR="00940705" w:rsidRDefault="00940705" w:rsidP="00940705">
      <w:pPr>
        <w:pStyle w:val="ListParagraph"/>
        <w:numPr>
          <w:ilvl w:val="0"/>
          <w:numId w:val="21"/>
        </w:numPr>
      </w:pPr>
      <w:r>
        <w:lastRenderedPageBreak/>
        <w:t>Feed these areas to an optical character recognition system, then join all the characters together to form the final license plate candidate.</w:t>
      </w:r>
    </w:p>
    <w:p w:rsidR="00940705" w:rsidRDefault="00940705" w:rsidP="00940705"/>
    <w:p w:rsidR="00940705" w:rsidRDefault="004B1C73" w:rsidP="00940705">
      <w:r>
        <w:t xml:space="preserve">As the project specification mentions using existing libraries, </w:t>
      </w:r>
      <w:r w:rsidR="00940705">
        <w:t>an initial design decision was to choose between implementing the license plate detection using existing computer vision algorithms for each step, or find an existing open source package which does all the steps above.</w:t>
      </w:r>
    </w:p>
    <w:p w:rsidR="00940705" w:rsidRDefault="00940705" w:rsidP="00940705"/>
    <w:p w:rsidR="00940705" w:rsidRDefault="00940705" w:rsidP="00940705">
      <w:r>
        <w:t>Given the timeframe of the project and that the novelty of the project was not in the license plate detection, the decision was to use an existing open source package as implementing all the steps using existing computer vision algorithms such as those from OpenCV would not only be very time consuming, but also replicating what open source license plate detection packages already do.</w:t>
      </w:r>
    </w:p>
    <w:p w:rsidR="00940705" w:rsidRDefault="00940705" w:rsidP="00940705"/>
    <w:p w:rsidR="004B1C73" w:rsidRDefault="00940705" w:rsidP="00940705">
      <w:r>
        <w:t xml:space="preserve">In the end, a ‘black box’ solution, </w:t>
      </w:r>
      <w:r w:rsidR="004B1C73">
        <w:t>OpenALPR</w:t>
      </w:r>
      <w:r>
        <w:t>,</w:t>
      </w:r>
      <w:r w:rsidR="004B1C73">
        <w:t xml:space="preserve"> was chosen for its </w:t>
      </w:r>
      <w:r>
        <w:t xml:space="preserve">ease of use, </w:t>
      </w:r>
      <w:r w:rsidR="004B1C73">
        <w:t>open source release</w:t>
      </w:r>
      <w:r>
        <w:t>,</w:t>
      </w:r>
      <w:r w:rsidR="004B1C73">
        <w:t xml:space="preserve"> and its usability in having Python links to the underlying source code. Moreover, the developer was active on GitHub in responding in issues and queries, further cementing OpenALPR as the top choice for the project. </w:t>
      </w:r>
    </w:p>
    <w:p w:rsidR="004B1C73" w:rsidRDefault="004B1C73" w:rsidP="004B1C73"/>
    <w:p w:rsidR="004B1C73" w:rsidRDefault="005A14F2" w:rsidP="004B1C73">
      <w:r>
        <w:t>Using OpenALPR, the license plate detection module now</w:t>
      </w:r>
      <w:r w:rsidR="004B1C73">
        <w:t xml:space="preserve"> consists of the following stages: readying input video, pre-processing, and finally the OpenALPR license plate detection.</w:t>
      </w:r>
    </w:p>
    <w:p w:rsidR="004B1C73" w:rsidRDefault="004B1C73" w:rsidP="004B1C73"/>
    <w:p w:rsidR="00F8760C" w:rsidRDefault="004B1C73" w:rsidP="004B1C73">
      <w:pPr>
        <w:pStyle w:val="Heading3"/>
      </w:pPr>
      <w:bookmarkStart w:id="47" w:name="_Toc485594715"/>
      <w:r>
        <w:t>Readying Input Video</w:t>
      </w:r>
      <w:bookmarkEnd w:id="47"/>
    </w:p>
    <w:p w:rsidR="004B1C73" w:rsidRDefault="005A14F2" w:rsidP="00F8760C">
      <w:r>
        <w:lastRenderedPageBreak/>
        <w:t xml:space="preserve">OpenALPR has a free version and a commercial version, as discussed in </w:t>
      </w:r>
      <w:r w:rsidRPr="00F8760C">
        <w:rPr>
          <w:color w:val="FF0000"/>
        </w:rPr>
        <w:t xml:space="preserve">related work. </w:t>
      </w:r>
      <w:r w:rsidR="00B80771">
        <w:t>The commercial feature of processing video streams is replicated with a few changes here.</w:t>
      </w:r>
    </w:p>
    <w:p w:rsidR="00B80771" w:rsidRDefault="00B80771" w:rsidP="004B1C73"/>
    <w:p w:rsidR="00B80771" w:rsidRDefault="00B80771" w:rsidP="004B1C73">
      <w:r>
        <w:t>Instead of processing a video stream, this project applies motion detection to the input from the webcam/camera and stores periods of motion as video clips on the local disk</w:t>
      </w:r>
      <w:r w:rsidR="0041201D">
        <w:t xml:space="preserve"> as the final decision</w:t>
      </w:r>
      <w:r>
        <w:t>. This not only allows for periods where the CPU is idle to save power but also is much more friendly to the testing phase as recorded videos can be used as input to testing scripts – something that a live stream cannot do.</w:t>
      </w:r>
    </w:p>
    <w:p w:rsidR="00B80771" w:rsidRDefault="00B80771" w:rsidP="004B1C73"/>
    <w:p w:rsidR="00B80771" w:rsidRDefault="00B80771" w:rsidP="003917DF">
      <w:pPr>
        <w:pStyle w:val="Heading3"/>
      </w:pPr>
      <w:bookmarkStart w:id="48" w:name="_Toc485594716"/>
      <w:r>
        <w:t>Pre-Processing</w:t>
      </w:r>
      <w:bookmarkEnd w:id="48"/>
    </w:p>
    <w:p w:rsidR="007860E7" w:rsidRDefault="00B80771" w:rsidP="00B80771">
      <w:r>
        <w:t xml:space="preserve">Further pre-processing of the input video to filter out noise, or filter out unnecessary colours such as those except black, white, and orange, was not done as that would interfere with OpenALPR’s operation. From verification with the developers of OpenALPR </w:t>
      </w:r>
      <w:r>
        <w:fldChar w:fldCharType="begin"/>
      </w:r>
      <w:r>
        <w:instrText xml:space="preserve"> ADDIN ZOTERO_ITEM CSL_CITATION {"citationID":"a1o0dq8ehi2","properties":{"formattedCitation":"[30]","plainCitation":"[30]"},"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Pr="00B80771">
        <w:t>[30]</w:t>
      </w:r>
      <w:r>
        <w:fldChar w:fldCharType="end"/>
      </w:r>
      <w:r>
        <w:t>, stripping out unnecessary colours would make “</w:t>
      </w:r>
      <w:r w:rsidRPr="00B80771">
        <w:t>plates no longer look like plates since they're disconnect</w:t>
      </w:r>
      <w:r>
        <w:t xml:space="preserve">ed from the surrounding context”. </w:t>
      </w:r>
    </w:p>
    <w:p w:rsidR="007860E7" w:rsidRDefault="007860E7" w:rsidP="00B80771"/>
    <w:p w:rsidR="007860E7" w:rsidRDefault="007860E7" w:rsidP="00B80771">
      <w:r>
        <w:t xml:space="preserve">Warping was also explored in the literature review, with OpenALPR preferring head on footage as opposed to sheared images </w:t>
      </w:r>
      <w:r>
        <w:fldChar w:fldCharType="begin"/>
      </w:r>
      <w:r>
        <w:instrText xml:space="preserve"> ADDIN ZOTERO_ITEM CSL_CITATION {"citationID":"a1n2uu8eltm","properties":{"formattedCitation":"[30]","plainCitation":"[30]"},"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Pr="007860E7">
        <w:t>[30]</w:t>
      </w:r>
      <w:r>
        <w:fldChar w:fldCharType="end"/>
      </w:r>
      <w:r>
        <w:t>. This could be implemented either dynamically, or having a configuration stage where a warping matrix is determined and stored.</w:t>
      </w:r>
    </w:p>
    <w:p w:rsidR="007860E7" w:rsidRDefault="007860E7" w:rsidP="00B80771"/>
    <w:p w:rsidR="007860E7" w:rsidRDefault="007860E7" w:rsidP="00B80771">
      <w:r>
        <w:t xml:space="preserve">As the final system is aimed at residential use, a safe assumption is that the system will reside in a stationary position for its operation, and hence a dynamic de-warping system is not necessary, and would only waste computation power. The </w:t>
      </w:r>
      <w:r>
        <w:lastRenderedPageBreak/>
        <w:t>final design decision was for a configuration stage to determine an ideal warping matrix that produces a satisfactory input image from its relative raw image from the camera.</w:t>
      </w:r>
    </w:p>
    <w:p w:rsidR="007860E7" w:rsidRDefault="007860E7" w:rsidP="00B80771"/>
    <w:p w:rsidR="008C0DD7" w:rsidRDefault="007860E7" w:rsidP="00B80771">
      <w:r>
        <w:t>T</w:t>
      </w:r>
      <w:r w:rsidR="00B80771">
        <w:t>he final design decision was to leave input video untouched</w:t>
      </w:r>
      <w:r>
        <w:t xml:space="preserve"> except for warping</w:t>
      </w:r>
      <w:r w:rsidR="00B80771">
        <w:t>, barring that done by the camera’s own hardware (noise filtering, white balance, exposure, etc.).</w:t>
      </w:r>
    </w:p>
    <w:p w:rsidR="00B80771" w:rsidRDefault="00B80771" w:rsidP="00B80771"/>
    <w:p w:rsidR="00B80771" w:rsidRDefault="00BA0C93" w:rsidP="003917DF">
      <w:pPr>
        <w:pStyle w:val="Heading3"/>
      </w:pPr>
      <w:bookmarkStart w:id="49" w:name="_Toc485594717"/>
      <w:r>
        <w:t>OpenALPR License Plate Detection</w:t>
      </w:r>
      <w:bookmarkEnd w:id="49"/>
    </w:p>
    <w:p w:rsidR="0041201D" w:rsidRDefault="00BA0C93" w:rsidP="00BA0C93">
      <w:r>
        <w:t xml:space="preserve">OpenALPR takes as input still images or video. As the </w:t>
      </w:r>
      <w:r w:rsidRPr="00BA0C93">
        <w:rPr>
          <w:color w:val="FF0000"/>
        </w:rPr>
        <w:t>readying input video stage</w:t>
      </w:r>
      <w:r>
        <w:rPr>
          <w:color w:val="FF0000"/>
        </w:rPr>
        <w:t xml:space="preserve"> </w:t>
      </w:r>
      <w:r>
        <w:t xml:space="preserve">produces videos, the initial design was for OpenALPR to take input video. However, testing, as shown in </w:t>
      </w:r>
      <w:r w:rsidRPr="00BA0C93">
        <w:rPr>
          <w:color w:val="FF0000"/>
        </w:rPr>
        <w:t xml:space="preserve">secion XXX </w:t>
      </w:r>
      <w:r>
        <w:t>revealed that the Raspberry Pi was too slow at running OpenALPR for real time operation. Hence, the decision was made to inste</w:t>
      </w:r>
      <w:r w:rsidR="007860E7">
        <w:t xml:space="preserve">ad supply OpenALPR with still frames, extracted from the input video. The system instead processes every nth frame instead of every consecutive frame. This gives a variable performance boost based on how many frames the system skips. </w:t>
      </w:r>
    </w:p>
    <w:p w:rsidR="0041201D" w:rsidRDefault="0041201D" w:rsidP="00BA0C93"/>
    <w:p w:rsidR="00BA0C93" w:rsidRDefault="007860E7" w:rsidP="00BA0C93">
      <w:r>
        <w:t>However, the more frames the system skips, the more likely that a car will be undetected if it passes by the camera during the skipped frames.</w:t>
      </w:r>
      <w:r w:rsidR="0041201D">
        <w:t xml:space="preserve"> Moreover, less frames of a repeating car would mean less plate candidates, in turn producing less confident results.</w:t>
      </w:r>
    </w:p>
    <w:p w:rsidR="0041201D" w:rsidRDefault="0041201D" w:rsidP="00BA0C93"/>
    <w:p w:rsidR="0041201D" w:rsidRDefault="0041201D" w:rsidP="00BA0C93">
      <w:r>
        <w:t>The final design uses input images extracted from the input video instead of the whole video.</w:t>
      </w:r>
    </w:p>
    <w:p w:rsidR="0041201D" w:rsidRDefault="0041201D" w:rsidP="00BA0C93"/>
    <w:p w:rsidR="0041201D" w:rsidRDefault="0041201D" w:rsidP="003917DF">
      <w:pPr>
        <w:pStyle w:val="Heading2"/>
      </w:pPr>
      <w:bookmarkStart w:id="50" w:name="_Toc485594718"/>
      <w:r>
        <w:lastRenderedPageBreak/>
        <w:t>The Peer-to-Peer Network</w:t>
      </w:r>
      <w:bookmarkEnd w:id="50"/>
    </w:p>
    <w:p w:rsidR="00E433AA" w:rsidRDefault="00E433AA" w:rsidP="0041201D">
      <w:pPr>
        <w:rPr>
          <w:lang w:val="en-US"/>
        </w:rPr>
      </w:pPr>
      <w:r>
        <w:rPr>
          <w:lang w:val="en-US"/>
        </w:rPr>
        <w:t>As the main component of this project, much care had to be put into justify each design decision of the network. The project requirements merely state that the network should share license plates without the need for a central server. It does not specify any way that the P2P network should be built or what protocol to use – all of that was left up to debate.</w:t>
      </w:r>
    </w:p>
    <w:p w:rsidR="00E433AA" w:rsidRDefault="00E433AA" w:rsidP="0041201D">
      <w:pPr>
        <w:rPr>
          <w:lang w:val="en-US"/>
        </w:rPr>
      </w:pPr>
    </w:p>
    <w:p w:rsidR="00780F34" w:rsidRDefault="00780F34" w:rsidP="0041201D">
      <w:pPr>
        <w:rPr>
          <w:lang w:val="en-US"/>
        </w:rPr>
      </w:pPr>
      <w:r>
        <w:rPr>
          <w:lang w:val="en-US"/>
        </w:rPr>
        <w:t>The first design choice was the lowest level choice, the protocol used in the transport layer of the network. The transport layer sits beneath the application layer of networks and the two most well-known are TCP and UDP.</w:t>
      </w:r>
      <w:r w:rsidRPr="00780F34">
        <w:rPr>
          <w:lang w:val="en-US"/>
        </w:rPr>
        <w:t xml:space="preserve"> </w:t>
      </w:r>
      <w:r>
        <w:rPr>
          <w:lang w:val="en-US"/>
        </w:rPr>
        <w:t xml:space="preserve">As TCP guarantees delivery of the payload at the expense of overhead and UDP does not, the logical decision was to use a TCP based protocol </w:t>
      </w:r>
      <w:r>
        <w:rPr>
          <w:lang w:val="en-US"/>
        </w:rPr>
        <w:fldChar w:fldCharType="begin"/>
      </w:r>
      <w:r>
        <w:rPr>
          <w:lang w:val="en-US"/>
        </w:rPr>
        <w:instrText xml:space="preserve"> ADDIN ZOTERO_ITEM CSL_CITATION {"citationID":"a2arm163mjn","properties":{"formattedCitation":"[31]","plainCitation":"[31]"},"citationItems":[{"id":644,"uris":["http://zotero.org/users/2475447/items/4HHSXCJT"],"uri":["http://zotero.org/users/2475447/items/4HHSXCJT"],"itemData":{"id":644,"type":"webpage","title":"TCP vs UDP - Difference and Comparison _ Diffen.pdf","URL":"http://www.mrc.uidaho.edu/mrc/people/jff/443/Handouts/Ethernet/Specific%20Protocols/TCP%20vs%20UDP%20-%20Difference%20and%20Comparison%20_%20Diffen.pdf","accessed":{"date-parts":[["2017",6,16]]}}}],"schema":"https://github.com/citation-style-language/schema/raw/master/csl-citation.json"} </w:instrText>
      </w:r>
      <w:r>
        <w:rPr>
          <w:lang w:val="en-US"/>
        </w:rPr>
        <w:fldChar w:fldCharType="separate"/>
      </w:r>
      <w:r w:rsidRPr="00780F34">
        <w:t>[31]</w:t>
      </w:r>
      <w:r>
        <w:rPr>
          <w:lang w:val="en-US"/>
        </w:rPr>
        <w:fldChar w:fldCharType="end"/>
      </w:r>
      <w:r>
        <w:rPr>
          <w:lang w:val="en-US"/>
        </w:rPr>
        <w:t>. UDP is more suited for media streaming, where a lost packet here and there does not affect the overall function of the system. Here, a lost packet would mean lost plates or peer data in transmission, something which is unacceptable.</w:t>
      </w:r>
    </w:p>
    <w:p w:rsidR="00780F34" w:rsidRDefault="00780F34" w:rsidP="0041201D">
      <w:pPr>
        <w:rPr>
          <w:lang w:val="en-US"/>
        </w:rPr>
      </w:pPr>
    </w:p>
    <w:p w:rsidR="00E433AA" w:rsidRDefault="00E433AA" w:rsidP="00780F34">
      <w:pPr>
        <w:rPr>
          <w:lang w:val="en-US"/>
        </w:rPr>
      </w:pPr>
      <w:r>
        <w:rPr>
          <w:lang w:val="en-US"/>
        </w:rPr>
        <w:t xml:space="preserve">The </w:t>
      </w:r>
      <w:r w:rsidR="00780F34">
        <w:rPr>
          <w:lang w:val="en-US"/>
        </w:rPr>
        <w:t>next design choice was not to</w:t>
      </w:r>
      <w:r>
        <w:rPr>
          <w:lang w:val="en-US"/>
        </w:rPr>
        <w:t xml:space="preserve"> make a custom P2P protocol</w:t>
      </w:r>
      <w:r w:rsidR="00780F34">
        <w:rPr>
          <w:lang w:val="en-US"/>
        </w:rPr>
        <w:t xml:space="preserve"> that sits on top of the choice of TCP</w:t>
      </w:r>
      <w:r>
        <w:rPr>
          <w:lang w:val="en-US"/>
        </w:rPr>
        <w:t>. The predicted time spent designing and debugging would be far too great for the aims of this P2P network. Moreover, as this P2P network is not sharing files or media of any kind, a custo</w:t>
      </w:r>
      <w:r w:rsidR="00780F34">
        <w:rPr>
          <w:lang w:val="en-US"/>
        </w:rPr>
        <w:t xml:space="preserve">m </w:t>
      </w:r>
      <w:r>
        <w:rPr>
          <w:lang w:val="en-US"/>
        </w:rPr>
        <w:t xml:space="preserve">P2P protocol like that found in Bittorrent where the media to be transmitted is broken down in chunks, each with its own hash and availability </w:t>
      </w:r>
      <w:r w:rsidR="00780F34">
        <w:rPr>
          <w:lang w:val="en-US"/>
        </w:rPr>
        <w:fldChar w:fldCharType="begin"/>
      </w:r>
      <w:r w:rsidR="00780F34">
        <w:rPr>
          <w:lang w:val="en-US"/>
        </w:rPr>
        <w:instrText xml:space="preserve"> ADDIN ZOTERO_ITEM CSL_CITATION {"citationID":"a6jtb2kah2","properties":{"formattedCitation":"[32]","plainCitation":"[32]"},"citationItems":[{"id":645,"uris":["http://zotero.org/users/2475447/items/VDG2PHD2"],"uri":["http://zotero.org/users/2475447/items/VDG2PHD2"],"itemData":{"id":645,"type":"post-weblog","title":"A Beginners Guide To BitTorrent | morehawes","URL":"http://www.morehawes.co.uk/a-beginners-guide-to-bittorrent","accessed":{"date-parts":[["2017",6,16]]}}}],"schema":"https://github.com/citation-style-language/schema/raw/master/csl-citation.json"} </w:instrText>
      </w:r>
      <w:r w:rsidR="00780F34">
        <w:rPr>
          <w:lang w:val="en-US"/>
        </w:rPr>
        <w:fldChar w:fldCharType="separate"/>
      </w:r>
      <w:r w:rsidR="00780F34" w:rsidRPr="00780F34">
        <w:t>[32]</w:t>
      </w:r>
      <w:r w:rsidR="00780F34">
        <w:rPr>
          <w:lang w:val="en-US"/>
        </w:rPr>
        <w:fldChar w:fldCharType="end"/>
      </w:r>
      <w:r w:rsidR="00780F34">
        <w:rPr>
          <w:lang w:val="en-US"/>
        </w:rPr>
        <w:t xml:space="preserve"> </w:t>
      </w:r>
      <w:r>
        <w:rPr>
          <w:lang w:val="en-US"/>
        </w:rPr>
        <w:t>would bring absolutely no benefit at all to sharing plaintext. Performance of the network is also not a primary concern as plaintext is very small compared to other media types such as files, images, or video.</w:t>
      </w:r>
      <w:r w:rsidR="00780F34">
        <w:rPr>
          <w:lang w:val="en-US"/>
        </w:rPr>
        <w:t xml:space="preserve"> Moreover, in-depth statistics that are broadcasted as part of a normal custom P2P protocol like uptime, number of neighbors, and a file list are not useful in this project.</w:t>
      </w:r>
    </w:p>
    <w:p w:rsidR="00780F34" w:rsidRDefault="00780F34" w:rsidP="0041201D">
      <w:pPr>
        <w:rPr>
          <w:lang w:val="en-US"/>
        </w:rPr>
      </w:pPr>
    </w:p>
    <w:p w:rsidR="00780F34" w:rsidRDefault="00780F34" w:rsidP="0041201D">
      <w:pPr>
        <w:rPr>
          <w:lang w:val="en-US"/>
        </w:rPr>
      </w:pPr>
      <w:r>
        <w:rPr>
          <w:lang w:val="en-US"/>
        </w:rPr>
        <w:t>Therefore, the next design choice was to choose a suitable application layer protocol. Several well-known protocols include HTTP for websites, FTP for files, and SMTP for email. As the peers</w:t>
      </w:r>
      <w:r w:rsidR="005C77FB">
        <w:rPr>
          <w:lang w:val="en-US"/>
        </w:rPr>
        <w:t>’</w:t>
      </w:r>
      <w:r>
        <w:rPr>
          <w:lang w:val="en-US"/>
        </w:rPr>
        <w:t xml:space="preserve"> will be communicating with each other over the web, and as their payloads contain text, HTTP was chosen as the protocol of choice.</w:t>
      </w:r>
    </w:p>
    <w:p w:rsidR="00E433AA" w:rsidRDefault="00780F34" w:rsidP="0041201D">
      <w:pPr>
        <w:rPr>
          <w:lang w:val="en-US"/>
        </w:rPr>
      </w:pPr>
      <w:r>
        <w:rPr>
          <w:lang w:val="en-US"/>
        </w:rPr>
        <w:t xml:space="preserve">Hence, the project’s P2P network will emulate the four basic P2P network </w:t>
      </w:r>
      <w:r w:rsidR="000F73AF">
        <w:rPr>
          <w:lang w:val="en-US"/>
        </w:rPr>
        <w:t>characteristics</w:t>
      </w:r>
      <w:r>
        <w:rPr>
          <w:lang w:val="en-US"/>
        </w:rPr>
        <w:t xml:space="preserve"> in </w:t>
      </w:r>
      <w:r w:rsidR="00BF7BEC">
        <w:rPr>
          <w:lang w:val="en-US"/>
        </w:rPr>
        <w:t>HTTP</w:t>
      </w:r>
      <w:r w:rsidR="000F73AF">
        <w:rPr>
          <w:lang w:val="en-US"/>
        </w:rPr>
        <w:t xml:space="preserve"> actions</w:t>
      </w:r>
      <w:r w:rsidR="00BF7BEC">
        <w:rPr>
          <w:lang w:val="en-US"/>
        </w:rPr>
        <w:t xml:space="preserve">. They are, in no particular order, resource publishing and lookup, P2P network maintenance, heterogeneous connectivity, and request response </w:t>
      </w:r>
      <w:r w:rsidR="00BF7BEC">
        <w:rPr>
          <w:lang w:val="en-US"/>
        </w:rPr>
        <w:fldChar w:fldCharType="begin"/>
      </w:r>
      <w:r w:rsidR="00BF7BEC">
        <w:rPr>
          <w:lang w:val="en-US"/>
        </w:rPr>
        <w:instrText xml:space="preserve"> ADDIN ZOTERO_ITEM CSL_CITATION {"citationID":"a148rpkp1ai","properties":{"formattedCitation":"[33]","plainCitation":"[33]"},"citationItems":[{"id":647,"uris":["http://zotero.org/users/2475447/items/NMB6GBTC"],"uri":["http://zotero.org/users/2475447/items/NMB6GBTC"],"itemData":{"id":647,"type":"entry-encyclopedia","title":"Peer-to-Peer Protocol (P2PP)","container-title":"Wikipedia","source":"Wikipedia","abstract":"Peer-to-Peer Protocol is an application layer peer-to-peer networking protocol that can be used to form and maintain an overlay network among participant nodes. It was defined in an Internet Draft submitted to the IETF by the P2PSIP Working Group. It provides mechanisms for nodes to join, leave, publish, or search for a resource-object in the overlay. It maintains information about nodes in a routing table. Because of potentially large content, a node's routing table only contains a subset of these nodes. If a node can't accomplish the request, it searches for one which can, by performing a nextHop() operation to a destination from the routing table (recursive-routing).","URL":"https://en.wikipedia.org/w/index.php?title=Peer-to-Peer_Protocol_(P2PP)&amp;oldid=751125025","note":"Page Version ID: 751125025","language":"en","issued":{"date-parts":[["2016",11,23]]}}}],"schema":"https://github.com/citation-style-language/schema/raw/master/csl-citation.json"} </w:instrText>
      </w:r>
      <w:r w:rsidR="00BF7BEC">
        <w:rPr>
          <w:lang w:val="en-US"/>
        </w:rPr>
        <w:fldChar w:fldCharType="separate"/>
      </w:r>
      <w:r w:rsidR="00BF7BEC" w:rsidRPr="00BF7BEC">
        <w:t>[33]</w:t>
      </w:r>
      <w:r w:rsidR="00BF7BEC">
        <w:rPr>
          <w:lang w:val="en-US"/>
        </w:rPr>
        <w:fldChar w:fldCharType="end"/>
      </w:r>
      <w:r w:rsidR="00BF7BEC">
        <w:rPr>
          <w:lang w:val="en-US"/>
        </w:rPr>
        <w:t>.</w:t>
      </w:r>
    </w:p>
    <w:p w:rsidR="0041201D" w:rsidRDefault="0041201D" w:rsidP="0041201D">
      <w:pPr>
        <w:rPr>
          <w:lang w:val="en-US"/>
        </w:rPr>
      </w:pPr>
    </w:p>
    <w:p w:rsidR="00BF7BEC" w:rsidRDefault="00BF7BEC" w:rsidP="0041201D">
      <w:pPr>
        <w:rPr>
          <w:lang w:val="en-US"/>
        </w:rPr>
      </w:pPr>
      <w:r>
        <w:rPr>
          <w:lang w:val="en-US"/>
        </w:rPr>
        <w:t>Resource publishing is done by each peer sending its plate data to other peers via a HTTP POST request.</w:t>
      </w:r>
      <w:r w:rsidR="000F73AF">
        <w:rPr>
          <w:lang w:val="en-US"/>
        </w:rPr>
        <w:t xml:space="preserve"> Resource lookup is done using HTTP GET requests.</w:t>
      </w:r>
      <w:r>
        <w:rPr>
          <w:lang w:val="en-US"/>
        </w:rPr>
        <w:t xml:space="preserve"> The P2P network is maintained by each peer sending regular keep-alive POST requests to other peers to inform that they are still part of the network and that plates should still be sent to them. Heterogeneous connectivity, where multiple devices of different hardware should be able to connect to the network is not considered as this project uses a pre-determined set of hardware, but in theory be achievable as the server is cross-platform. Lastly, request response is achieved by using the HTTP response codes received from each HTTP request to </w:t>
      </w:r>
      <w:r w:rsidR="000F73AF">
        <w:rPr>
          <w:lang w:val="en-US"/>
        </w:rPr>
        <w:t>do different actions based on whether the response code indicates success or failure.</w:t>
      </w:r>
    </w:p>
    <w:p w:rsidR="000F73AF" w:rsidRDefault="000F73AF" w:rsidP="0041201D">
      <w:pPr>
        <w:rPr>
          <w:lang w:val="en-US"/>
        </w:rPr>
      </w:pPr>
    </w:p>
    <w:p w:rsidR="0023086D" w:rsidRDefault="00700E95" w:rsidP="0041201D">
      <w:pPr>
        <w:rPr>
          <w:lang w:val="en-US"/>
        </w:rPr>
      </w:pPr>
      <w:r>
        <w:rPr>
          <w:lang w:val="en-US"/>
        </w:rPr>
        <w:t>The final network design choice was how to build the server to listen to requests. As a custom P2P protocol is not used, there is no need to make a custom server using sockets</w:t>
      </w:r>
      <w:r w:rsidR="00771FDC">
        <w:rPr>
          <w:lang w:val="en-US"/>
        </w:rPr>
        <w:t xml:space="preserve"> – the time estimated for dev</w:t>
      </w:r>
      <w:r w:rsidR="00CF5115">
        <w:rPr>
          <w:lang w:val="en-US"/>
        </w:rPr>
        <w:t xml:space="preserve">eloping a custom server that is both </w:t>
      </w:r>
      <w:r w:rsidR="00771FDC">
        <w:rPr>
          <w:lang w:val="en-US"/>
        </w:rPr>
        <w:t xml:space="preserve">efficient and interfaces well with multiple network </w:t>
      </w:r>
      <w:r w:rsidR="00CF5115">
        <w:rPr>
          <w:lang w:val="en-US"/>
        </w:rPr>
        <w:t>hardware</w:t>
      </w:r>
      <w:r w:rsidR="00771FDC">
        <w:rPr>
          <w:lang w:val="en-US"/>
        </w:rPr>
        <w:t xml:space="preserve"> is equivalent to a whole project itself</w:t>
      </w:r>
      <w:r>
        <w:rPr>
          <w:lang w:val="en-US"/>
        </w:rPr>
        <w:t xml:space="preserve">. Instead, a normal web server can be used </w:t>
      </w:r>
      <w:r w:rsidR="00771FDC">
        <w:rPr>
          <w:lang w:val="en-US"/>
        </w:rPr>
        <w:t xml:space="preserve">as they are able to listen to </w:t>
      </w:r>
      <w:r w:rsidR="00771FDC">
        <w:rPr>
          <w:lang w:val="en-US"/>
        </w:rPr>
        <w:lastRenderedPageBreak/>
        <w:t xml:space="preserve">requests on a port of choice </w:t>
      </w:r>
      <w:r w:rsidR="00771FDC">
        <w:rPr>
          <w:lang w:val="en-US"/>
        </w:rPr>
        <w:fldChar w:fldCharType="begin"/>
      </w:r>
      <w:r w:rsidR="00771FDC">
        <w:rPr>
          <w:lang w:val="en-US"/>
        </w:rPr>
        <w:instrText xml:space="preserve"> ADDIN ZOTERO_ITEM CSL_CITATION {"citationID":"a1t1kjvb4pi","properties":{"formattedCitation":"[34]","plainCitation":"[34]"},"citationItems":[{"id":649,"uris":["http://zotero.org/users/2475447/items/TZGESUBN"],"uri":["http://zotero.org/users/2475447/items/TZGESUBN"],"itemData":{"id":649,"type":"webpage","title":"networking - How do web-servers \"listen\" to IP addresses, interrupt or polling? - Super User","URL":"https://superuser.com/questions/837933/how-do-web-servers-listen-to-ip-addresses-interrupt-or-polling","shortTitle":"networking - How do web-servers \"listen\" to IP addresses, interrupt or polling?","accessed":{"date-parts":[["2017",6,16]]}}}],"schema":"https://github.com/citation-style-language/schema/raw/master/csl-citation.json"} </w:instrText>
      </w:r>
      <w:r w:rsidR="00771FDC">
        <w:rPr>
          <w:lang w:val="en-US"/>
        </w:rPr>
        <w:fldChar w:fldCharType="separate"/>
      </w:r>
      <w:r w:rsidR="00771FDC" w:rsidRPr="00771FDC">
        <w:t>[34]</w:t>
      </w:r>
      <w:r w:rsidR="00771FDC">
        <w:rPr>
          <w:lang w:val="en-US"/>
        </w:rPr>
        <w:fldChar w:fldCharType="end"/>
      </w:r>
      <w:r w:rsidR="00771FDC">
        <w:rPr>
          <w:lang w:val="en-US"/>
        </w:rPr>
        <w:t>. A n</w:t>
      </w:r>
      <w:r w:rsidR="00CF5115">
        <w:rPr>
          <w:lang w:val="en-US"/>
        </w:rPr>
        <w:t>ormal web server can also serve</w:t>
      </w:r>
      <w:r w:rsidR="00771FDC">
        <w:rPr>
          <w:lang w:val="en-US"/>
        </w:rPr>
        <w:t xml:space="preserve"> as overlap for the web interface, described in </w:t>
      </w:r>
      <w:r w:rsidR="00771FDC" w:rsidRPr="00771FDC">
        <w:rPr>
          <w:color w:val="FF0000"/>
          <w:lang w:val="en-US"/>
        </w:rPr>
        <w:t>section XXX</w:t>
      </w:r>
      <w:r w:rsidR="00771FDC">
        <w:rPr>
          <w:lang w:val="en-US"/>
        </w:rPr>
        <w:t xml:space="preserve">. </w:t>
      </w:r>
    </w:p>
    <w:p w:rsidR="0023086D" w:rsidRDefault="0023086D" w:rsidP="0041201D">
      <w:pPr>
        <w:rPr>
          <w:lang w:val="en-US"/>
        </w:rPr>
      </w:pPr>
    </w:p>
    <w:p w:rsidR="000F73AF" w:rsidRDefault="0023086D" w:rsidP="0041201D">
      <w:pPr>
        <w:rPr>
          <w:lang w:val="en-US"/>
        </w:rPr>
      </w:pPr>
      <w:r>
        <w:rPr>
          <w:lang w:val="en-US"/>
        </w:rPr>
        <w:t xml:space="preserve">Hence, this project uses a web framework to serve as both the source for the web interface and the P2P network. The </w:t>
      </w:r>
      <w:r w:rsidR="00CF5115">
        <w:rPr>
          <w:lang w:val="en-US"/>
        </w:rPr>
        <w:t xml:space="preserve">P2P </w:t>
      </w:r>
      <w:r>
        <w:rPr>
          <w:lang w:val="en-US"/>
        </w:rPr>
        <w:t>networ</w:t>
      </w:r>
      <w:r w:rsidR="00CF5115">
        <w:rPr>
          <w:lang w:val="en-US"/>
        </w:rPr>
        <w:t>k operates inside the web framework, using HTTP requests provided by the Python requests library to carry out network actions based on the response it gets from other peers.</w:t>
      </w:r>
    </w:p>
    <w:p w:rsidR="00771FDC" w:rsidRDefault="00771FDC" w:rsidP="0041201D">
      <w:pPr>
        <w:rPr>
          <w:lang w:val="en-US"/>
        </w:rPr>
      </w:pPr>
    </w:p>
    <w:p w:rsidR="00771FDC" w:rsidRPr="00F8760C" w:rsidRDefault="00771FDC" w:rsidP="00771FDC">
      <w:pPr>
        <w:pStyle w:val="Heading3"/>
        <w:rPr>
          <w:lang w:val="en-US"/>
        </w:rPr>
      </w:pPr>
      <w:bookmarkStart w:id="51" w:name="_Toc485594719"/>
      <w:r>
        <w:t>Server Architecture</w:t>
      </w:r>
      <w:bookmarkEnd w:id="51"/>
    </w:p>
    <w:p w:rsidR="00771FDC" w:rsidRDefault="00771FDC" w:rsidP="00771FDC">
      <w:r>
        <w:t xml:space="preserve">Prior experience in setting up a server running a LAMP stack (Linux, Apache, MySQL, PHP) from scratch rendered that inadequate for the project as trying to hand code PHP without a web framework when creating any sort of complex network would take an extremely long time. Laravel, and Yii, both modern PHP frameworks, were initially shortlisted as usable frameworks. However, the verbose and sometimes confusing syntax of PHP meant getting things done was emphasised more than code readability </w:t>
      </w:r>
      <w:r>
        <w:fldChar w:fldCharType="begin"/>
      </w:r>
      <w:r>
        <w:instrText xml:space="preserve"> ADDIN ZOTERO_ITEM CSL_CITATION {"citationID":"a1oq2mnb3nv","properties":{"formattedCitation":"[35]","plainCitation":"[35]"},"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fldChar w:fldCharType="separate"/>
      </w:r>
      <w:r w:rsidRPr="00771FDC">
        <w:t>[35]</w:t>
      </w:r>
      <w:r>
        <w:fldChar w:fldCharType="end"/>
      </w:r>
      <w:r>
        <w:t xml:space="preserve">. As project </w:t>
      </w:r>
      <w:r w:rsidR="00723723">
        <w:t>development</w:t>
      </w:r>
      <w:r>
        <w:t xml:space="preserve"> may continue in the future, reusability and code readability meant the final design decision was not to go with a PHP framework. Further research from </w:t>
      </w:r>
      <w:r w:rsidRPr="00B97BC3">
        <w:t xml:space="preserve">Srinivasan et al. </w:t>
      </w:r>
      <w:r>
        <w:t xml:space="preserve">also showed PHP to suffer from more security issues compared to other web frameworks </w:t>
      </w:r>
      <w:r>
        <w:fldChar w:fldCharType="begin"/>
      </w:r>
      <w:r>
        <w:instrText xml:space="preserve"> ADDIN ZOTERO_ITEM CSL_CITATION {"citationID":"a227ev36j39","properties":{"formattedCitation":"[36]","plainCitation":"[36]"},"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fldChar w:fldCharType="separate"/>
      </w:r>
      <w:r w:rsidRPr="00771FDC">
        <w:t>[36]</w:t>
      </w:r>
      <w:r>
        <w:fldChar w:fldCharType="end"/>
      </w:r>
      <w:r>
        <w:t xml:space="preserve">. Therefore, a framework with protection against attacks such as SQL injection, and Cross Site Request Forgery (CSRF), all part of the top 10 application security risks as defined by the Open Web Application Security Project (OWASP) </w:t>
      </w:r>
      <w:r>
        <w:fldChar w:fldCharType="begin"/>
      </w:r>
      <w:r>
        <w:instrText xml:space="preserve"> ADDIN ZOTERO_ITEM CSL_CITATION {"citationID":"a1t2levp4ss","properties":{"formattedCitation":"[37]","plainCitation":"[37]"},"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fldChar w:fldCharType="separate"/>
      </w:r>
      <w:r w:rsidRPr="00771FDC">
        <w:t>[37]</w:t>
      </w:r>
      <w:r>
        <w:fldChar w:fldCharType="end"/>
      </w:r>
      <w:r>
        <w:t>, was needed.</w:t>
      </w:r>
    </w:p>
    <w:p w:rsidR="00771FDC" w:rsidRDefault="00771FDC" w:rsidP="00771FDC"/>
    <w:p w:rsidR="00771FDC" w:rsidRDefault="00771FDC" w:rsidP="00771FDC">
      <w:r>
        <w:t xml:space="preserve">Emphasising code readability, rapid development, and security features meant the choice was narrowed down to two frameworks in two programming languages: ‘Django’ in Python, and ‘Ruby on Rails’ in Ruby. Both offer extremely fast </w:t>
      </w:r>
      <w:r>
        <w:lastRenderedPageBreak/>
        <w:t xml:space="preserve">prototyping and development, extensive documentation, security measures against common attacks, and multiple libraries to assist development. The final decision was to use Django, the Python web framework, as the ease of use of Python (smaller learning curve compared to Ruby) and the ample documentation on Django, along the active community meant decreasing the time needed to create the </w:t>
      </w:r>
      <w:r w:rsidRPr="00CF5115">
        <w:rPr>
          <w:color w:val="FF0000"/>
        </w:rPr>
        <w:t>MVP</w:t>
      </w:r>
      <w:r>
        <w:t xml:space="preserve">. </w:t>
      </w:r>
    </w:p>
    <w:p w:rsidR="00771FDC" w:rsidRDefault="00771FDC" w:rsidP="00771FDC"/>
    <w:p w:rsidR="00771FDC" w:rsidRDefault="00771FDC" w:rsidP="00771FDC">
      <w:r>
        <w:t>Multiple Django libraries were leveraged to add extra functionality, the most notable being: django-rest-framework, a library which provides the skeleton of the API</w:t>
      </w:r>
      <w:r w:rsidR="00CF5115">
        <w:t xml:space="preserve"> on which the peers use to communicate</w:t>
      </w:r>
      <w:r>
        <w:t>.</w:t>
      </w:r>
      <w:r w:rsidR="00CF5115">
        <w:t xml:space="preserve"> This is in addition to the multip</w:t>
      </w:r>
      <w:r w:rsidR="00312AAB">
        <w:t>le Python libraries used for issuing the HTTP requests</w:t>
      </w:r>
      <w:r w:rsidR="00CF5115">
        <w:t>.</w:t>
      </w:r>
    </w:p>
    <w:p w:rsidR="00771FDC" w:rsidRDefault="00771FDC" w:rsidP="00771FDC">
      <w:pPr>
        <w:rPr>
          <w:lang w:val="en-US"/>
        </w:rPr>
      </w:pPr>
    </w:p>
    <w:p w:rsidR="00771FDC" w:rsidRDefault="00771FDC" w:rsidP="00771FDC">
      <w:pPr>
        <w:pStyle w:val="Heading3"/>
      </w:pPr>
      <w:bookmarkStart w:id="52" w:name="_Toc485594720"/>
      <w:r>
        <w:t>Database Architecture</w:t>
      </w:r>
      <w:bookmarkEnd w:id="52"/>
    </w:p>
    <w:p w:rsidR="00CF5115" w:rsidRDefault="00CF5115" w:rsidP="00CF5115">
      <w:r>
        <w:t xml:space="preserve">The main design decision when choosing the database was whether to go with a Structured Query Language (SQL) or a NoSQL database. </w:t>
      </w:r>
    </w:p>
    <w:p w:rsidR="00CF5115" w:rsidRDefault="00CF5115" w:rsidP="00CF5115"/>
    <w:p w:rsidR="00CF5115" w:rsidRDefault="00CF5115" w:rsidP="00CF5115">
      <w:r>
        <w:t xml:space="preserve">SQL databases are known as relational databases, where databases are linked together by keys and values </w:t>
      </w:r>
      <w:r>
        <w:fldChar w:fldCharType="begin"/>
      </w:r>
      <w:r>
        <w:instrText xml:space="preserve"> ADDIN ZOTERO_ITEM CSL_CITATION {"citationID":"a1ifqqvjk7","properties":{"formattedCitation":"[38]","plainCitation":"[38]"},"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771FDC">
        <w:t>[38]</w:t>
      </w:r>
      <w:r>
        <w:fldChar w:fldCharType="end"/>
      </w:r>
      <w:r>
        <w:t xml:space="preserve">, held in entries in database tables. In SQL databases, all the incoming data must match the format of the database table, whilst NoSQL operate on the premise that the incoming data is of a large volume and of a rapidly changing format </w:t>
      </w:r>
      <w:r>
        <w:fldChar w:fldCharType="begin"/>
      </w:r>
      <w:r>
        <w:instrText xml:space="preserve"> ADDIN ZOTERO_ITEM CSL_CITATION {"citationID":"ac3bs7qvu9","properties":{"formattedCitation":"[39]","plainCitation":"[39]"},"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fldChar w:fldCharType="separate"/>
      </w:r>
      <w:r w:rsidRPr="00771FDC">
        <w:t>[39]</w:t>
      </w:r>
      <w:r>
        <w:fldChar w:fldCharType="end"/>
      </w:r>
      <w:r>
        <w:t>.</w:t>
      </w:r>
    </w:p>
    <w:p w:rsidR="00CF5115" w:rsidRDefault="00CF5115" w:rsidP="00CF5115"/>
    <w:p w:rsidR="00CF5115" w:rsidRDefault="00CF5115" w:rsidP="00CF5115">
      <w:r>
        <w:t xml:space="preserve">The most well-known NoSQL database is MongoDB, and it offers several advantages over SQL databases. MongoDB claims scalability and performance improvements in </w:t>
      </w:r>
      <w:r>
        <w:fldChar w:fldCharType="begin"/>
      </w:r>
      <w:r>
        <w:instrText xml:space="preserve"> ADDIN ZOTERO_ITEM CSL_CITATION {"citationID":"a223npv0fda","properties":{"formattedCitation":"[40]","plainCitation":"[40]"},"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771FDC">
        <w:t>[40]</w:t>
      </w:r>
      <w:r>
        <w:fldChar w:fldCharType="end"/>
      </w:r>
      <w:r>
        <w:t xml:space="preserve">, claiming that NoSQL databases are horizontally scalable (add more servers) instead of vertically scalable (have to make the one server more powerful). However, the flexibility of NoSQL data means there exists consistency </w:t>
      </w:r>
      <w:r>
        <w:lastRenderedPageBreak/>
        <w:t xml:space="preserve">issues when dealing with many similar data objects – unacceptable for </w:t>
      </w:r>
      <w:r w:rsidR="00312AAB">
        <w:t>license plate or peer</w:t>
      </w:r>
      <w:r>
        <w:t xml:space="preserve"> data. Nayak et al. compares NoSQL’s data formats, showing the data being held in a binary Javascript Object Notation (JSON) object </w:t>
      </w:r>
      <w:r>
        <w:fldChar w:fldCharType="begin"/>
      </w:r>
      <w:r>
        <w:instrText xml:space="preserve"> ADDIN ZOTERO_ITEM CSL_CITATION {"citationID":"a18oh3l2cr7","properties":{"formattedCitation":"[41]","plainCitation":"[41]"},"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Pr>
          <w:rFonts w:ascii="Courier New" w:hAnsi="Courier New" w:cs="Courier New"/>
        </w:rPr>
        <w:instrText>‟</w:instrText>
      </w:r>
      <w:r>
        <w:instrText xml:space="preserve"> and not </w:instrText>
      </w:r>
      <w:r>
        <w:rPr>
          <w:rFonts w:cs="LM Roman 12"/>
        </w:rPr>
        <w:instrText>„</w:instrText>
      </w:r>
      <w:r>
        <w:instrText>no SQL</w:instrText>
      </w:r>
      <w:r>
        <w:rPr>
          <w:rFonts w:ascii="Courier New" w:hAnsi="Courier New" w:cs="Courier New"/>
        </w:rPr>
        <w:instrText>‟</w:instrText>
      </w:r>
      <w:r>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fldChar w:fldCharType="separate"/>
      </w:r>
      <w:r w:rsidRPr="00771FDC">
        <w:t>[41]</w:t>
      </w:r>
      <w:r>
        <w:fldChar w:fldCharType="end"/>
      </w:r>
      <w:r>
        <w:t xml:space="preserve">, which allows it to be accessed using object oriented methods. However, this advantage is nullified with Django as it has its own object oriented wrapper for any type of database. Django supports its own ‘Models’, which abstract away the complicated SQL statements needed to modify the database </w:t>
      </w:r>
      <w:r>
        <w:fldChar w:fldCharType="begin"/>
      </w:r>
      <w:r>
        <w:instrText xml:space="preserve"> ADDIN ZOTERO_ITEM CSL_CITATION {"citationID":"a1o5v14rd7s","properties":{"formattedCitation":"[42]","plainCitation":"[42]"},"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fldChar w:fldCharType="separate"/>
      </w:r>
      <w:r w:rsidRPr="00771FDC">
        <w:t>[42]</w:t>
      </w:r>
      <w:r>
        <w:fldChar w:fldCharType="end"/>
      </w:r>
      <w:r>
        <w:t xml:space="preserve"> in favour of treating database tables as objects, nullifying yet another advantage of NoSQL databases. </w:t>
      </w:r>
    </w:p>
    <w:p w:rsidR="00CF5115" w:rsidRDefault="00CF5115" w:rsidP="00CF5115"/>
    <w:p w:rsidR="00CF5115" w:rsidRDefault="00CF5115" w:rsidP="00CF5115">
      <w:r>
        <w:t>Hence, the final decision was to use SQL databases. Having a SQL database means structured, and relational relationships mean data can be linked with others very easily. In the case of the P2P network, new plate data can be linked with their respective source peer, and new violations can be linked with their respective plate data.</w:t>
      </w:r>
    </w:p>
    <w:p w:rsidR="00CF5115" w:rsidRDefault="00CF5115" w:rsidP="00CF5115"/>
    <w:p w:rsidR="00CF5115" w:rsidRDefault="00CF5115" w:rsidP="00CF5115">
      <w:r>
        <w:t xml:space="preserve">There are a few popular SQL databases, the most popular 3 being SQLite, MySQL, and PostgreSQL. From </w:t>
      </w:r>
      <w:r>
        <w:fldChar w:fldCharType="begin"/>
      </w:r>
      <w:r>
        <w:instrText xml:space="preserve"> ADDIN ZOTERO_ITEM CSL_CITATION {"citationID":"a2h51kbb2q3","properties":{"formattedCitation":"[43]","plainCitation":"[43]"},"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fldChar w:fldCharType="separate"/>
      </w:r>
      <w:r w:rsidRPr="00771FDC">
        <w:t>[43]</w:t>
      </w:r>
      <w:r>
        <w:fldChar w:fldCharType="end"/>
      </w:r>
      <w:r>
        <w:t>, the pros and cons were evaluated; the final decision was made to use SQLite, a SQL database that comes shipped with Django by default, with the main justification coming from portability (copy and paste the database across testing machines, committable on Git), and it supports enough features to not be considered bloated. Scalability issues have been moved down in priority as</w:t>
      </w:r>
      <w:r w:rsidR="00312AAB">
        <w:t>,</w:t>
      </w:r>
      <w:r>
        <w:t xml:space="preserve"> according to SQLite, they only occur at high volumes of data </w:t>
      </w:r>
      <w:r>
        <w:fldChar w:fldCharType="begin"/>
      </w:r>
      <w:r>
        <w:instrText xml:space="preserve"> ADDIN ZOTERO_ITEM CSL_CITATION {"citationID":"aun47rko9p","properties":{"formattedCitation":"[44]","plainCitation":"[44]"},"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fldChar w:fldCharType="separate"/>
      </w:r>
      <w:r w:rsidRPr="00771FDC">
        <w:t>[44]</w:t>
      </w:r>
      <w:r>
        <w:fldChar w:fldCharType="end"/>
      </w:r>
      <w:r>
        <w:t xml:space="preserve">, an unrealistic target. Lastly, NoSQL support is not part of the official Django development effort, and is only supported via third party forks </w:t>
      </w:r>
      <w:r>
        <w:fldChar w:fldCharType="begin"/>
      </w:r>
      <w:r>
        <w:instrText xml:space="preserve"> ADDIN ZOTERO_ITEM CSL_CITATION {"citationID":"a20p3s452v6","properties":{"formattedCitation":"[45]","plainCitation":"[45]"},"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fldChar w:fldCharType="separate"/>
      </w:r>
      <w:r w:rsidRPr="00771FDC">
        <w:t>[45]</w:t>
      </w:r>
      <w:r>
        <w:fldChar w:fldCharType="end"/>
      </w:r>
      <w:r>
        <w:t xml:space="preserve">. </w:t>
      </w:r>
    </w:p>
    <w:p w:rsidR="00CF5115" w:rsidRDefault="00CF5115" w:rsidP="00CF5115"/>
    <w:p w:rsidR="00CF5115" w:rsidRDefault="00CF5115" w:rsidP="00CF5115"/>
    <w:p w:rsidR="00CF5115" w:rsidRDefault="00CF5115" w:rsidP="00CF5115">
      <w:pPr>
        <w:pStyle w:val="Heading3"/>
      </w:pPr>
      <w:bookmarkStart w:id="53" w:name="_Toc485594721"/>
      <w:r>
        <w:lastRenderedPageBreak/>
        <w:t>Communications Architecture</w:t>
      </w:r>
      <w:bookmarkEnd w:id="53"/>
    </w:p>
    <w:p w:rsidR="009760D3" w:rsidRDefault="009760D3" w:rsidP="009760D3">
      <w:r>
        <w:t xml:space="preserve">Creating an API was a top priority for the </w:t>
      </w:r>
      <w:r w:rsidR="0023018D">
        <w:t>P2P network as it enabled</w:t>
      </w:r>
      <w:r>
        <w:t xml:space="preserve"> a consistent c</w:t>
      </w:r>
      <w:r w:rsidR="0023018D">
        <w:t>ommunication format between peers</w:t>
      </w:r>
      <w:r>
        <w:t xml:space="preserve">. </w:t>
      </w:r>
      <w:r w:rsidR="0023018D">
        <w:t>The network’s</w:t>
      </w:r>
      <w:r>
        <w:t xml:space="preserve"> API exposes URLs in which data can be sent or retrieved, including but not limited to </w:t>
      </w:r>
      <w:r w:rsidR="0023018D">
        <w:t>peer and plate data</w:t>
      </w:r>
      <w:r>
        <w:t>.</w:t>
      </w:r>
    </w:p>
    <w:p w:rsidR="009760D3" w:rsidRDefault="009760D3" w:rsidP="009760D3"/>
    <w:p w:rsidR="009760D3" w:rsidRDefault="009760D3" w:rsidP="009760D3">
      <w:r>
        <w:t xml:space="preserve">To create the API, a communication format and architectural style had to be decided. Nurseitov et al. compares the two main communication formats, eXtensible Markup Language (XML), and JSON </w:t>
      </w:r>
      <w:r>
        <w:fldChar w:fldCharType="begin"/>
      </w:r>
      <w:r w:rsidR="00771FDC">
        <w:instrText xml:space="preserve"> ADDIN ZOTERO_ITEM CSL_CITATION {"citationID":"a2c6anc1599","properties":{"formattedCitation":"[46]","plainCitation":"[46]"},"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fldChar w:fldCharType="separate"/>
      </w:r>
      <w:r w:rsidR="00771FDC" w:rsidRPr="00771FDC">
        <w:t>[46]</w:t>
      </w:r>
      <w:r>
        <w:fldChar w:fldCharType="end"/>
      </w:r>
      <w:r>
        <w:t>. XML follows a rigid pre-defined structure while JSON does not have any pre-defined structures, so initially it seemed XML was the way forward as health data follows a pre-defined format. However, since everything in XML is stored in strings, parsing the XML data takes relatively more processing power than that of JSON, which can have single entries or arrays of strings or integers – making JSON much more efficient, especially on platforms</w:t>
      </w:r>
      <w:r w:rsidR="0023018D">
        <w:t xml:space="preserve"> with lower computation power</w:t>
      </w:r>
      <w:r>
        <w:t xml:space="preserve"> as demonstrated by Sumaray et al. </w:t>
      </w:r>
      <w:r>
        <w:fldChar w:fldCharType="begin"/>
      </w:r>
      <w:r w:rsidR="00771FDC">
        <w:instrText xml:space="preserve"> ADDIN ZOTERO_ITEM CSL_CITATION {"citationID":"a1qnuoo678s","properties":{"formattedCitation":"[47]","plainCitation":"[47]"},"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771FDC" w:rsidRPr="00771FDC">
        <w:t>[47]</w:t>
      </w:r>
      <w:r>
        <w:fldChar w:fldCharType="end"/>
      </w:r>
      <w:r>
        <w:t xml:space="preserve">, making it </w:t>
      </w:r>
      <w:r w:rsidR="0023018D">
        <w:t>the</w:t>
      </w:r>
      <w:r>
        <w:t xml:space="preserve"> choice for </w:t>
      </w:r>
      <w:r w:rsidR="0023018D">
        <w:t>the network’s</w:t>
      </w:r>
      <w:r>
        <w:t xml:space="preserve"> data format.</w:t>
      </w:r>
    </w:p>
    <w:p w:rsidR="009760D3" w:rsidRDefault="009760D3" w:rsidP="009760D3"/>
    <w:p w:rsidR="009760D3" w:rsidRDefault="009760D3" w:rsidP="009760D3">
      <w:r>
        <w:t xml:space="preserve">To decide on the architectural style, the pros and cons of Simple Object Access Protocol (SOAP), Representational State Transfer (REST), and Remote Procedure Call (RPC) were compared based off information from </w:t>
      </w:r>
      <w:r>
        <w:fldChar w:fldCharType="begin"/>
      </w:r>
      <w:r w:rsidR="00771FDC">
        <w:instrText xml:space="preserve"> ADDIN ZOTERO_ITEM CSL_CITATION {"citationID":"pULwgL2j","properties":{"formattedCitation":"[48], [49]","plainCitation":"[48], [49]"},"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fldChar w:fldCharType="separate"/>
      </w:r>
      <w:r w:rsidR="00771FDC" w:rsidRPr="00771FDC">
        <w:t>[48], [49]</w:t>
      </w:r>
      <w:r>
        <w:fldChar w:fldCharType="end"/>
      </w:r>
      <w:r>
        <w:t xml:space="preserve">, </w:t>
      </w:r>
      <w:r>
        <w:fldChar w:fldCharType="begin"/>
      </w:r>
      <w:r w:rsidR="00771FDC">
        <w:instrText xml:space="preserve"> ADDIN ZOTERO_ITEM CSL_CITATION {"citationID":"a1p274lbtt8","properties":{"formattedCitation":"[50]","plainCitation":"[50]"},"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fldChar w:fldCharType="separate"/>
      </w:r>
      <w:r w:rsidR="00771FDC" w:rsidRPr="00771FDC">
        <w:t>[50]</w:t>
      </w:r>
      <w:r>
        <w:fldChar w:fldCharType="end"/>
      </w:r>
      <w:r>
        <w:t xml:space="preserve">. </w:t>
      </w:r>
    </w:p>
    <w:p w:rsidR="009760D3" w:rsidRDefault="009760D3" w:rsidP="009760D3"/>
    <w:p w:rsidR="009760D3" w:rsidRDefault="009760D3" w:rsidP="009760D3">
      <w:r>
        <w:t xml:space="preserve">As SOAP relied on XML, it was not chosen. Based on these results, </w:t>
      </w:r>
      <w:r w:rsidR="0023018D">
        <w:t>the network was designed to use</w:t>
      </w:r>
      <w:r>
        <w:t xml:space="preserve"> </w:t>
      </w:r>
      <w:r w:rsidR="0023018D">
        <w:t xml:space="preserve">the </w:t>
      </w:r>
      <w:r>
        <w:t>REST</w:t>
      </w:r>
      <w:r w:rsidR="0023018D">
        <w:t>ful</w:t>
      </w:r>
      <w:r>
        <w:t xml:space="preserve"> architecture as the main API functions consist of </w:t>
      </w:r>
      <w:r w:rsidR="0023018D">
        <w:t>mostly</w:t>
      </w:r>
      <w:r>
        <w:t xml:space="preserve"> data management commands. </w:t>
      </w:r>
      <w:r w:rsidR="0023018D">
        <w:t>The main purpose of the network, d</w:t>
      </w:r>
      <w:r>
        <w:t>ata retrieval and insertion</w:t>
      </w:r>
      <w:r w:rsidR="0023018D">
        <w:t>,</w:t>
      </w:r>
      <w:r>
        <w:t xml:space="preserve"> </w:t>
      </w:r>
      <w:r w:rsidR="0023018D">
        <w:t xml:space="preserve">aligned well with the </w:t>
      </w:r>
      <w:r>
        <w:t xml:space="preserve">uniformity and URL design of REST </w:t>
      </w:r>
      <w:r>
        <w:fldChar w:fldCharType="begin"/>
      </w:r>
      <w:r w:rsidR="00771FDC">
        <w:instrText xml:space="preserve"> ADDIN ZOTERO_ITEM CSL_CITATION {"citationID":"a17rclcbl05","properties":{"formattedCitation":"[51]","plainCitation":"[51]"},"citationItems":[{"id":424,"uris":["http://zotero.org/groups/1103374/items/MT26HGRI"],"uri":["http://zotero.org/groups/1103374/items/MT26HGRI"],"itemData":{"id":424,"type":"webpage","title":"Understanding REST And RPC For HTTP APIs","container-title":"Smashing Magazine","abstract":"Knowing the differences between REST and RPC can be incredibly useful when you are planning a new API, and it can really help when you are working on features for existing APIs.","URL":"https://www.smashingmagazine.com/2016/09/understanding-rest-and-rpc-for-http-apis/","issued":{"date-parts":[["2016",9,20]]},"accessed":{"date-parts":[["2017",3,20]]}}}],"schema":"https://github.com/citation-style-language/schema/raw/master/csl-citation.json"} </w:instrText>
      </w:r>
      <w:r>
        <w:fldChar w:fldCharType="separate"/>
      </w:r>
      <w:r w:rsidR="00771FDC" w:rsidRPr="00771FDC">
        <w:t>[51]</w:t>
      </w:r>
      <w:r>
        <w:fldChar w:fldCharType="end"/>
      </w:r>
      <w:r>
        <w:t xml:space="preserve">, </w:t>
      </w:r>
      <w:r>
        <w:fldChar w:fldCharType="begin"/>
      </w:r>
      <w:r w:rsidR="00771FDC">
        <w:instrText xml:space="preserve"> ADDIN ZOTERO_ITEM CSL_CITATION {"citationID":"a1f4r8igt00","properties":{"formattedCitation":"[52]","plainCitation":"[52]"},"citationItems":[{"id":628,"uris":["http://zotero.org/groups/1103374/items/EE4BTS2A"],"uri":["http://zotero.org/groups/1103374/items/EE4BTS2A"],"itemData":{"id":628,"type":"webpage","title":"Do you really know why you prefer REST over RPC? | API Handyman","abstract":"A few weeks ago I’ve seen an interesting flock of tweets initiated by this question: Is my hatred of having http endpoints with the same path but different behaviors based on the verb totally irrational? Because I HATE it&amp;mdash; Camille Fournier (@skamille) April 16, 2015 This question and the tweets that followed put my brain on quite an animated discussion…","URL":"/do-you-really-know-why-you-prefer-rest-over-rpc/","shortTitle":"Do you really know why you prefer REST over RPC?","accessed":{"date-parts":[["2017",3,22]]}}}],"schema":"https://github.com/citation-style-language/schema/raw/master/csl-citation.json"} </w:instrText>
      </w:r>
      <w:r>
        <w:fldChar w:fldCharType="separate"/>
      </w:r>
      <w:r w:rsidR="00771FDC" w:rsidRPr="00771FDC">
        <w:t>[52]</w:t>
      </w:r>
      <w:r>
        <w:fldChar w:fldCharType="end"/>
      </w:r>
      <w:r>
        <w:t>.</w:t>
      </w:r>
    </w:p>
    <w:p w:rsidR="009760D3" w:rsidRDefault="009760D3" w:rsidP="009760D3"/>
    <w:p w:rsidR="008E6838" w:rsidRDefault="008E6838" w:rsidP="008E6838">
      <w:r>
        <w:lastRenderedPageBreak/>
        <w:t>On another note, a</w:t>
      </w:r>
      <w:r>
        <w:t>s the P2P network was only responsible for distributing license plates, all communication would be in plaintext. Hence, there was no need for any complex file transfer protocols, nor any requirements to break down the payload into chunks before sending to peers.</w:t>
      </w:r>
    </w:p>
    <w:p w:rsidR="008E6838" w:rsidRDefault="008E6838" w:rsidP="009760D3"/>
    <w:p w:rsidR="0023018D" w:rsidRDefault="0023018D" w:rsidP="0023018D">
      <w:pPr>
        <w:pStyle w:val="Heading3"/>
      </w:pPr>
      <w:bookmarkStart w:id="54" w:name="_Toc485594722"/>
      <w:r>
        <w:t xml:space="preserve">Security </w:t>
      </w:r>
      <w:r w:rsidR="00A85086">
        <w:t>Features</w:t>
      </w:r>
      <w:bookmarkEnd w:id="54"/>
    </w:p>
    <w:p w:rsidR="008B67D5" w:rsidRDefault="00312AAB" w:rsidP="008B67D5">
      <w:r>
        <w:t xml:space="preserve">From the advanced project goals, communication should be protected against rogue peers trying to steal plate data. </w:t>
      </w:r>
      <w:r w:rsidR="004F51EC">
        <w:t xml:space="preserve">The design of the </w:t>
      </w:r>
      <w:r>
        <w:t xml:space="preserve">P2P network achieves this in </w:t>
      </w:r>
      <w:r w:rsidR="008B67D5">
        <w:t>three</w:t>
      </w:r>
      <w:r>
        <w:t xml:space="preserve"> ways.</w:t>
      </w:r>
    </w:p>
    <w:p w:rsidR="008B67D5" w:rsidRDefault="00312AAB" w:rsidP="008B67D5">
      <w:r>
        <w:t>First, all the outgoing HTTP requests are encrypted locally before being sent. This design decision came after concluding that it would be cumbersome to setup HTTPS on all peers, given that HTTPS requires a user setting up their own certificate</w:t>
      </w:r>
      <w:r w:rsidR="00A85086">
        <w:t xml:space="preserve"> </w:t>
      </w:r>
      <w:r w:rsidR="00A85086">
        <w:fldChar w:fldCharType="begin"/>
      </w:r>
      <w:r w:rsidR="00A85086">
        <w:instrText xml:space="preserve"> ADDIN ZOTERO_ITEM CSL_CITATION {"citationID":"ajlthdf4q0","properties":{"formattedCitation":"[53]","plainCitation":"[53]"},"citationItems":[{"id":653,"uris":["http://zotero.org/users/2475447/items/BGBQ7HKP"],"uri":["http://zotero.org/users/2475447/items/BGBQ7HKP"],"itemData":{"id":653,"type":"webpage","title":"OpenSSL Essentials: Working with SSL Certificates, Private Keys and CSRs","container-title":"DigitalOcean","abstract":"This guide provides a quick reference to OpenSSL commands that are useful in common, everyday scenarios. Similar to a cheat sheet for OpenSSL commands.","URL":"https://www.digitalocean.com/community/tutorials/openssl-essentials-working-with-ssl-certificates-private-keys-and-csrs","shortTitle":"OpenSSL Essentials","accessed":{"date-parts":[["2017",6,17]]}}}],"schema":"https://github.com/citation-style-language/schema/raw/master/csl-citation.json"} </w:instrText>
      </w:r>
      <w:r w:rsidR="00A85086">
        <w:fldChar w:fldCharType="separate"/>
      </w:r>
      <w:r w:rsidR="00A85086" w:rsidRPr="00A85086">
        <w:t>[53]</w:t>
      </w:r>
      <w:r w:rsidR="00A85086">
        <w:fldChar w:fldCharType="end"/>
      </w:r>
      <w:r>
        <w:t>. Not only is this un-enforceable for all peers, the user might not know how to set up a certificate easily. As the project aims to abstract away much of the underlying technology to the user, HTTPS was not considered as a meth</w:t>
      </w:r>
      <w:r w:rsidR="008B67D5">
        <w:t>od of encrypting outgoing data.</w:t>
      </w:r>
    </w:p>
    <w:p w:rsidR="00E3484C" w:rsidRDefault="00E3484C" w:rsidP="008B67D5"/>
    <w:p w:rsidR="00E3484C" w:rsidRDefault="00D401E3" w:rsidP="008B67D5">
      <w:r>
        <w:t>Two</w:t>
      </w:r>
      <w:r w:rsidR="00E3484C">
        <w:t xml:space="preserve"> encryption schemes were considered – symmetric key encryption, and asymmetric key encryption. Symmetric key encryption relies on having only one secret key – everything is encrypted and decrypted using this key, while asymmetric key encryption has a public and private key</w:t>
      </w:r>
      <w:r w:rsidR="008B2565">
        <w:t xml:space="preserve"> </w:t>
      </w:r>
      <w:r w:rsidR="008B2565">
        <w:fldChar w:fldCharType="begin"/>
      </w:r>
      <w:r w:rsidR="008B2565">
        <w:instrText xml:space="preserve"> ADDIN ZOTERO_ITEM CSL_CITATION {"citationID":"a53gk5o6p3","properties":{"formattedCitation":"[54]","plainCitation":"[54]"},"citationItems":[{"id":655,"uris":["http://zotero.org/users/2475447/items/39F4KFWJ"],"uri":["http://zotero.org/users/2475447/items/39F4KFWJ"],"itemData":{"id":655,"type":"webpage","title":"Advantages &amp; Disadvantages of Symmetric Key Encryption","container-title":"It Still Works","abstract":"Symmetric key encryption is a method of scrambling data by pressing the same key to both encrypt and decrypt it. This is different from asymmetric encryption, also known as public key encryption, ...","URL":"http://itstillworks.com/advantages-disadvantages-symmetric-key-encryption-2609.html","accessed":{"date-parts":[["2017",6,17]]}}}],"schema":"https://github.com/citation-style-language/schema/raw/master/csl-citation.json"} </w:instrText>
      </w:r>
      <w:r w:rsidR="008B2565">
        <w:fldChar w:fldCharType="separate"/>
      </w:r>
      <w:r w:rsidR="008B2565" w:rsidRPr="008B2565">
        <w:t>[54]</w:t>
      </w:r>
      <w:r w:rsidR="008B2565">
        <w:fldChar w:fldCharType="end"/>
      </w:r>
      <w:r w:rsidR="00E3484C">
        <w:t xml:space="preserve">. Symmetric key encryption requires both parties to have knowledge of the key prior to transmission, while asymmetric encryption has no need for </w:t>
      </w:r>
      <w:r w:rsidR="00F14624">
        <w:t>pre-</w:t>
      </w:r>
      <w:r w:rsidR="00E3484C">
        <w:t>exchanging keys</w:t>
      </w:r>
      <w:r w:rsidR="008B2565">
        <w:t xml:space="preserve"> </w:t>
      </w:r>
      <w:r w:rsidR="008B2565">
        <w:fldChar w:fldCharType="begin"/>
      </w:r>
      <w:r w:rsidR="008B2565">
        <w:instrText xml:space="preserve"> ADDIN ZOTERO_ITEM CSL_CITATION {"citationID":"ajcto2e2bt","properties":{"formattedCitation":"[55]","plainCitation":"[55]"},"citationItems":[{"id":658,"uris":["http://zotero.org/users/2475447/items/5UUS3TIX"],"uri":["http://zotero.org/users/2475447/items/5UUS3TIX"],"itemData":{"id":658,"type":"webpage","title":"Description of Symmetric and Asymmetric Encryption","URL":"https://support.microsoft.com/en-us/help/246071/description-of-symmetric-and-asymmetric-encryption","accessed":{"date-parts":[["2017",6,17]]}}}],"schema":"https://github.com/citation-style-language/schema/raw/master/csl-citation.json"} </w:instrText>
      </w:r>
      <w:r w:rsidR="008B2565">
        <w:fldChar w:fldCharType="separate"/>
      </w:r>
      <w:r w:rsidR="008B2565" w:rsidRPr="008B2565">
        <w:t>[55]</w:t>
      </w:r>
      <w:r w:rsidR="008B2565">
        <w:fldChar w:fldCharType="end"/>
      </w:r>
      <w:r w:rsidR="00E3484C">
        <w:t xml:space="preserve">. Symmetric key encryption is faster than asymmetric key encryption. </w:t>
      </w:r>
      <w:r w:rsidR="008B2565">
        <w:t xml:space="preserve">Whilst asymmetric encryption seemed the better choice, the fact that the public key needs to be transmitted, normally by the means of a certificate, runs into the same problem as HTTPS. </w:t>
      </w:r>
      <w:r w:rsidR="00F14624">
        <w:t xml:space="preserve">Therefore, the </w:t>
      </w:r>
      <w:r w:rsidR="00F14624">
        <w:lastRenderedPageBreak/>
        <w:t>encryption is done using symmetric key encryption. The key is pre-generated and stored in the settings of the P2P network. While this is not a secure method of storing the key, it allows successful operation as a proof of concept.</w:t>
      </w:r>
    </w:p>
    <w:p w:rsidR="00723723" w:rsidRDefault="00723723" w:rsidP="008B67D5"/>
    <w:p w:rsidR="008B67D5" w:rsidRDefault="00723723" w:rsidP="008B67D5">
      <w:r>
        <w:t xml:space="preserve">The symmetric key encryption used for this project uses the newer Python cryptography library as opposed to the more feature-rich PyCrypto, as </w:t>
      </w:r>
      <w:r w:rsidR="00A37EDA">
        <w:t xml:space="preserve">official support stopped in 2012 - </w:t>
      </w:r>
      <w:r>
        <w:t xml:space="preserve">current development consists of </w:t>
      </w:r>
      <w:r w:rsidR="00E37CC8">
        <w:t xml:space="preserve">multiple </w:t>
      </w:r>
      <w:r>
        <w:t>third party forks on GitHub. Moreover, the cryptography library has more user-friendly template</w:t>
      </w:r>
      <w:r w:rsidR="00CF553B">
        <w:t>s</w:t>
      </w:r>
      <w:r>
        <w:t xml:space="preserve"> and </w:t>
      </w:r>
      <w:r w:rsidR="002116B1">
        <w:t xml:space="preserve">high level encryption </w:t>
      </w:r>
      <w:r>
        <w:t xml:space="preserve">recipes, compared to PyCrypto’s buffet style, </w:t>
      </w:r>
      <w:r w:rsidR="00CF553B">
        <w:t xml:space="preserve">where there is a lack of </w:t>
      </w:r>
      <w:r>
        <w:t xml:space="preserve">clear and concise instructions on why a combination of </w:t>
      </w:r>
      <w:r w:rsidR="002116B1">
        <w:t>hashing/encryption works</w:t>
      </w:r>
      <w:r>
        <w:t xml:space="preserve"> better than others</w:t>
      </w:r>
      <w:r w:rsidR="002116B1">
        <w:t>,</w:t>
      </w:r>
      <w:r>
        <w:t xml:space="preserve"> or the steps needed to ensure </w:t>
      </w:r>
      <w:r w:rsidR="00CF553B">
        <w:t>proper encryption using the many low-level cryptographic primitives available</w:t>
      </w:r>
      <w:r w:rsidR="004B5194">
        <w:t xml:space="preserve"> </w:t>
      </w:r>
      <w:r w:rsidR="004B5194">
        <w:fldChar w:fldCharType="begin"/>
      </w:r>
      <w:r w:rsidR="004B5194">
        <w:instrText xml:space="preserve"> ADDIN ZOTERO_ITEM CSL_CITATION {"citationID":"acfbplie17","properties":{"formattedCitation":"[56]","plainCitation":"[56]"},"citationItems":[{"id":660,"uris":["http://zotero.org/users/2475447/items/MN92RZ7K"],"uri":["http://zotero.org/users/2475447/items/MN92RZ7K"],"itemData":{"id":660,"type":"post-weblog","title":"Python 3: An Intro to Encryption | The Mouse Vs. The Python","URL":"https://www.blog.pythonlibrary.org/2016/05/18/python-3-an-intro-to-encryption/","shortTitle":"Python 3","author":[{"literal":"Mike"}],"accessed":{"date-parts":[["2017",6,17]]}}}],"schema":"https://github.com/citation-style-language/schema/raw/master/csl-citation.json"} </w:instrText>
      </w:r>
      <w:r w:rsidR="004B5194">
        <w:fldChar w:fldCharType="separate"/>
      </w:r>
      <w:r w:rsidR="004B5194" w:rsidRPr="00723723">
        <w:t>[56]</w:t>
      </w:r>
      <w:r w:rsidR="004B5194">
        <w:fldChar w:fldCharType="end"/>
      </w:r>
      <w:r w:rsidR="00CF553B">
        <w:t>.</w:t>
      </w:r>
      <w:r w:rsidR="00223E5C">
        <w:t xml:space="preserve"> </w:t>
      </w:r>
    </w:p>
    <w:p w:rsidR="000E4B37" w:rsidRDefault="000E4B37" w:rsidP="008B67D5"/>
    <w:p w:rsidR="008B67D5" w:rsidRDefault="008B67D5" w:rsidP="008B67D5">
      <w:r>
        <w:t xml:space="preserve">Secondly, </w:t>
      </w:r>
      <w:r w:rsidR="004F51EC">
        <w:t xml:space="preserve">a trust system is implemented in each peer with the main aim of preventing </w:t>
      </w:r>
      <w:r>
        <w:t>rogue peers from connecting to the network just to leach license plates from other peers. Trust</w:t>
      </w:r>
      <w:r w:rsidR="004B45F0">
        <w:t xml:space="preserve"> values</w:t>
      </w:r>
      <w:r>
        <w:t xml:space="preserve"> of each peer </w:t>
      </w:r>
      <w:r w:rsidR="004B45F0">
        <w:t>are</w:t>
      </w:r>
      <w:r>
        <w:t xml:space="preserve"> increased when a matching plate is received, </w:t>
      </w:r>
      <w:r w:rsidR="004B45F0">
        <w:t>with the trust decreasing over time</w:t>
      </w:r>
      <w:r>
        <w:t xml:space="preserve"> if there are no plates or no matching plates. </w:t>
      </w:r>
      <w:r w:rsidR="004B45F0">
        <w:t xml:space="preserve">However, to prevent rogue peers from leaching license plates, the peers are designed to not broadcast license plates to </w:t>
      </w:r>
      <w:r>
        <w:t>peers with low trust levels.</w:t>
      </w:r>
    </w:p>
    <w:p w:rsidR="008B67D5" w:rsidRDefault="008B67D5" w:rsidP="008B67D5"/>
    <w:p w:rsidR="008B67D5" w:rsidRDefault="004F51EC" w:rsidP="008B67D5">
      <w:r>
        <w:t>Finally</w:t>
      </w:r>
      <w:r w:rsidR="008B67D5">
        <w:t>,</w:t>
      </w:r>
      <w:r w:rsidR="004B45F0">
        <w:t xml:space="preserve"> every HTTP request is designed to include an authorization token in the header of the request. Any request with an incorrect authorization token will be rejected by peers.</w:t>
      </w:r>
    </w:p>
    <w:p w:rsidR="004B45F0" w:rsidRDefault="004B45F0" w:rsidP="008B67D5"/>
    <w:p w:rsidR="004B45F0" w:rsidRDefault="004B45F0" w:rsidP="004B45F0">
      <w:pPr>
        <w:pStyle w:val="Heading3"/>
      </w:pPr>
      <w:bookmarkStart w:id="55" w:name="_Toc485594723"/>
      <w:r>
        <w:t>Bootstrapping</w:t>
      </w:r>
      <w:bookmarkEnd w:id="55"/>
    </w:p>
    <w:p w:rsidR="004B45F0" w:rsidRDefault="004B45F0" w:rsidP="004B45F0">
      <w:r>
        <w:lastRenderedPageBreak/>
        <w:t xml:space="preserve">The first action of a newly-connected peer is the find a list of the currently connected peers in the network. From </w:t>
      </w:r>
      <w:r w:rsidRPr="004B45F0">
        <w:rPr>
          <w:color w:val="FF0000"/>
        </w:rPr>
        <w:t>section XXX</w:t>
      </w:r>
      <w:r w:rsidR="00B52F80">
        <w:t>, a common bootstrapping method is to ping every possible IP address in its vicinity on a pre-determined port with a pre-defined message and await an acknowledgement response. However, the chance of success with this method in this project is near zero as there are only a few peers in the whole world in the inception of the network. Hence, the design decision was to explore another method of bootstrapping.</w:t>
      </w:r>
    </w:p>
    <w:p w:rsidR="00B52F80" w:rsidRDefault="00B52F80" w:rsidP="004B45F0"/>
    <w:p w:rsidR="00B52F80" w:rsidRDefault="00B52F80" w:rsidP="004B45F0">
      <w:r>
        <w:t>The method of bootstrapping used in this system is a central bootstrapping server, with the URL hardcoded into each peer’s settings. When bootstrapping, a peer consults the bootstrapping server for the peer lists. Therefore, the bootstrap server needs to hold information about every peer in the network. The bootstrap server can either hold as little information as possible, i.e. IP address and port, or can be modelled as a peer. The final choice was to use a mixture of both.</w:t>
      </w:r>
    </w:p>
    <w:p w:rsidR="00B52F80" w:rsidRDefault="00B52F80" w:rsidP="004B45F0"/>
    <w:p w:rsidR="00622767" w:rsidRDefault="00B52F80" w:rsidP="004B45F0">
      <w:r>
        <w:t xml:space="preserve">The central bootstrap server is designed to </w:t>
      </w:r>
      <w:r w:rsidR="00622767">
        <w:t>operate independently, and has no access to any of the peer’s databases. This provides isolation against unwanted changes to the peer’s databases. Moreover, the bootstrap server is not another system, but integrated into the P2P network so a peer can either start as a central bootstrapping server or as a normal peer. This approach has the advantage in that if the central bootstrapping server goes offline, anyone can setup their system as a bootstrapping server – peers can then continue normal operation provided the hardcoded URL in the settings file is changed. Therefore, anyone can be a temporary bootstrap server in the case the original one fails. A community that wishes to set up their own private network can also use this method to set up its own private bootstrapping server.</w:t>
      </w:r>
    </w:p>
    <w:p w:rsidR="00622767" w:rsidRDefault="00622767" w:rsidP="004B45F0"/>
    <w:p w:rsidR="00622767" w:rsidRDefault="00622767" w:rsidP="004B45F0">
      <w:r>
        <w:t>The bootstrap server is designed to be as barebones as possible. It is designed to only contain one database, that is, the list of peers. This list, however, contains more than the absolute minimum required. In addition to the IP address and port, the database holds information the estimated location of the peer and the time since connecting. This information is useful if a peer only wants to request a peer list of all the peers in some city or location.</w:t>
      </w:r>
    </w:p>
    <w:p w:rsidR="00622767" w:rsidRDefault="00622767" w:rsidP="004B45F0"/>
    <w:p w:rsidR="00622767" w:rsidRDefault="00622767" w:rsidP="004B45F0">
      <w:r>
        <w:t xml:space="preserve">Lastly, the bootstrapping server is responsible for creating and distributing the tokens in </w:t>
      </w:r>
      <w:r w:rsidRPr="00622767">
        <w:rPr>
          <w:color w:val="FF0000"/>
        </w:rPr>
        <w:t>section 5.3.3.</w:t>
      </w:r>
      <w:r>
        <w:rPr>
          <w:color w:val="FF0000"/>
        </w:rPr>
        <w:t xml:space="preserve"> </w:t>
      </w:r>
      <w:r>
        <w:t>Upon successfully bootstrapping, a token, i.e. a randomly generated string of characters, is created and returned to the bootstrapping peer. Any other peer requesting a list of peers from the bootstrapping server will have access to this token and must use it in all requests to the original peer, otherwise the request will be rejected. Therefore, the bootstrapping server plays a critical role in the security of the P2P network.</w:t>
      </w:r>
    </w:p>
    <w:p w:rsidR="003F44C5" w:rsidRDefault="003F44C5" w:rsidP="004B45F0"/>
    <w:p w:rsidR="003F44C5" w:rsidRDefault="003F44C5" w:rsidP="003F44C5">
      <w:pPr>
        <w:pStyle w:val="Heading3"/>
      </w:pPr>
      <w:bookmarkStart w:id="56" w:name="_Toc485594724"/>
      <w:r>
        <w:t>The Peer</w:t>
      </w:r>
      <w:bookmarkEnd w:id="56"/>
    </w:p>
    <w:p w:rsidR="003F44C5" w:rsidRDefault="008E6838" w:rsidP="003F44C5">
      <w:r>
        <w:t>O</w:t>
      </w:r>
      <w:r w:rsidR="00F14624">
        <w:t>perating as a peer in the network, the system holds databases for multiple objects. It includes a database for the tokens as received from the bootstrap server, a database for the peers in the network, a database for the plates detected from peers and from local videos, a database of videos to be processed, and a database for the detected violations.</w:t>
      </w:r>
    </w:p>
    <w:p w:rsidR="00F14624" w:rsidRDefault="00F14624" w:rsidP="003F44C5"/>
    <w:p w:rsidR="00F5747F" w:rsidRDefault="00F14624" w:rsidP="003F44C5">
      <w:r>
        <w:t xml:space="preserve">The peer also executes all the commands needed to run the P2P network. It does so by running custom network commands on a pre-defined schedule using Linux’s cron scheduler. </w:t>
      </w:r>
      <w:r w:rsidR="00886437">
        <w:t>This led to</w:t>
      </w:r>
      <w:r w:rsidR="00F5747F">
        <w:t xml:space="preserve"> two big design decisions. </w:t>
      </w:r>
    </w:p>
    <w:p w:rsidR="00F5747F" w:rsidRDefault="00F5747F" w:rsidP="003F44C5"/>
    <w:p w:rsidR="00F5747F" w:rsidRDefault="00F5747F" w:rsidP="00F5747F">
      <w:r>
        <w:t>The first was between broadcasting and requesting.</w:t>
      </w:r>
      <w:r w:rsidR="00886437">
        <w:t xml:space="preserve"> Broadcasting consisted of the peer sending out plate data to all other peers, while requesting consisted of the peer requesting plate data from all other peers. While requesting data from peers is simpler to implement on the networking side, there is no way of knowing when a peer has detected a new license plate – the requesting peer would have to poll every peer in the network indefinitely. This would very easily lead to congestion in the network. Moreover, polling is inefficient as constantly issuing requests consumes more power than using interrupt based methods, i.e. broadcasting. In broadcasting, a peer only sends out requests when there is a new plate, and therefore can sit idling if there are no cars that pass, giving lower power consumption.</w:t>
      </w:r>
    </w:p>
    <w:p w:rsidR="00F5747F" w:rsidRDefault="00F5747F" w:rsidP="003F44C5"/>
    <w:p w:rsidR="003E2979" w:rsidRDefault="00F5747F" w:rsidP="003F44C5">
      <w:r>
        <w:t xml:space="preserve">The </w:t>
      </w:r>
      <w:r w:rsidR="00886437">
        <w:t>next big design decision</w:t>
      </w:r>
      <w:r>
        <w:t xml:space="preserve"> was</w:t>
      </w:r>
      <w:r w:rsidR="00F14624">
        <w:t xml:space="preserve"> between running commands reactively based on new data or running commands on a schedule.</w:t>
      </w:r>
      <w:r>
        <w:t xml:space="preserve"> Running commands reactively made logical sense initially, however, is not scalable. If there are many peers in the network, broadcasting a request to all peers every time a new car passes by will clog up the network and degrade performance</w:t>
      </w:r>
      <w:r w:rsidR="003E2979">
        <w:t xml:space="preserve"> as a lot of peers will be broadcasting on average</w:t>
      </w:r>
      <w:r>
        <w:t xml:space="preserve">. Hence, </w:t>
      </w:r>
      <w:r w:rsidR="003E2979">
        <w:t>the design was for peers to broadcast on a schedule. D</w:t>
      </w:r>
      <w:r>
        <w:t xml:space="preserve">ata to be transmitted is stored in the database with a Boolean flag to indicate that it needs to be transferred, before being transmitted when the command for broadcasting to peers is run. </w:t>
      </w:r>
    </w:p>
    <w:p w:rsidR="003E2979" w:rsidRDefault="003E2979" w:rsidP="003F44C5"/>
    <w:p w:rsidR="00F14624" w:rsidRDefault="00F5747F" w:rsidP="003F44C5">
      <w:r>
        <w:t xml:space="preserve">Moreover, running commands on a schedule was beneficial for testing and debugging, as the only way of testing a command reactively is to supply the system with an impulse, namely, a car passing by – this approach is very cumbersome to </w:t>
      </w:r>
      <w:r>
        <w:lastRenderedPageBreak/>
        <w:t>test and cannot be used in conjunction with testing scripts as there is no way of guaranteeing real time input when using a testing script.</w:t>
      </w:r>
    </w:p>
    <w:p w:rsidR="00DB696B" w:rsidRDefault="00DB696B" w:rsidP="003F44C5"/>
    <w:p w:rsidR="00F14624" w:rsidRDefault="00DB696B" w:rsidP="003F44C5">
      <w:r>
        <w:t>T</w:t>
      </w:r>
      <w:r w:rsidR="00F14624">
        <w:t>he high-level</w:t>
      </w:r>
      <w:r w:rsidR="00F5747F">
        <w:t xml:space="preserve"> design of the P2P network </w:t>
      </w:r>
      <w:r>
        <w:t xml:space="preserve">therefore </w:t>
      </w:r>
      <w:r w:rsidR="00F5747F">
        <w:t>c</w:t>
      </w:r>
      <w:r w:rsidR="00F14624">
        <w:t>ontains the following commands and actions:</w:t>
      </w:r>
    </w:p>
    <w:p w:rsidR="00F14624" w:rsidRDefault="00F14624" w:rsidP="00F14624">
      <w:pPr>
        <w:pStyle w:val="ListParagraph"/>
        <w:numPr>
          <w:ilvl w:val="0"/>
          <w:numId w:val="26"/>
        </w:numPr>
      </w:pPr>
      <w:r>
        <w:t>A command to register with the bootstrap server</w:t>
      </w:r>
    </w:p>
    <w:p w:rsidR="00F14624" w:rsidRDefault="00F14624" w:rsidP="00F14624">
      <w:pPr>
        <w:pStyle w:val="ListParagraph"/>
        <w:numPr>
          <w:ilvl w:val="0"/>
          <w:numId w:val="26"/>
        </w:numPr>
      </w:pPr>
      <w:r>
        <w:t>A command to get a list of the current peers in the network from the bootstrap server</w:t>
      </w:r>
    </w:p>
    <w:p w:rsidR="00F14624" w:rsidRDefault="00F14624" w:rsidP="00F14624">
      <w:pPr>
        <w:pStyle w:val="ListParagraph"/>
        <w:numPr>
          <w:ilvl w:val="0"/>
          <w:numId w:val="26"/>
        </w:numPr>
      </w:pPr>
      <w:r>
        <w:t>A command to send keep-alive packets to both the bootstrap server and the peers in the network</w:t>
      </w:r>
    </w:p>
    <w:p w:rsidR="00F14624" w:rsidRDefault="00F14624" w:rsidP="00F14624">
      <w:pPr>
        <w:pStyle w:val="ListParagraph"/>
        <w:numPr>
          <w:ilvl w:val="0"/>
          <w:numId w:val="26"/>
        </w:numPr>
      </w:pPr>
      <w:r>
        <w:t>A command to broadcast detected plates to others in the network</w:t>
      </w:r>
    </w:p>
    <w:p w:rsidR="00C57FA6" w:rsidRDefault="00C57FA6" w:rsidP="00F14624">
      <w:pPr>
        <w:pStyle w:val="ListParagraph"/>
        <w:numPr>
          <w:ilvl w:val="0"/>
          <w:numId w:val="26"/>
        </w:numPr>
      </w:pPr>
      <w:r>
        <w:t>A command to detect violations from plates in the plate database</w:t>
      </w:r>
    </w:p>
    <w:p w:rsidR="00C57FA6" w:rsidRDefault="00C57FA6" w:rsidP="00F14624">
      <w:pPr>
        <w:pStyle w:val="ListParagraph"/>
        <w:numPr>
          <w:ilvl w:val="0"/>
          <w:numId w:val="26"/>
        </w:numPr>
      </w:pPr>
      <w:r>
        <w:t>A command to modify the trust of each peer based on the number of matching or non-matching plates</w:t>
      </w:r>
    </w:p>
    <w:p w:rsidR="00DA647E" w:rsidRDefault="00DA647E" w:rsidP="00DA647E"/>
    <w:p w:rsidR="00DA647E" w:rsidRDefault="00DA647E" w:rsidP="00DA647E">
      <w:r>
        <w:t>These comma</w:t>
      </w:r>
      <w:r w:rsidR="007B5F32">
        <w:t>nds are run on a pre-determined schedule</w:t>
      </w:r>
      <w:r>
        <w:t xml:space="preserve"> and summarise the operation</w:t>
      </w:r>
      <w:r w:rsidR="007B5F32">
        <w:t>s</w:t>
      </w:r>
      <w:r>
        <w:t xml:space="preserve"> of the P2P network.</w:t>
      </w:r>
    </w:p>
    <w:p w:rsidR="00F14624" w:rsidRDefault="00F14624" w:rsidP="003F44C5"/>
    <w:p w:rsidR="008954B0" w:rsidRDefault="008954B0" w:rsidP="008954B0">
      <w:pPr>
        <w:pStyle w:val="Heading2"/>
      </w:pPr>
      <w:bookmarkStart w:id="57" w:name="_Toc485594725"/>
      <w:r>
        <w:t>The Web Interface</w:t>
      </w:r>
      <w:bookmarkEnd w:id="57"/>
    </w:p>
    <w:p w:rsidR="00886437" w:rsidRDefault="004239DD" w:rsidP="008954B0">
      <w:pPr>
        <w:rPr>
          <w:lang w:val="en-US"/>
        </w:rPr>
      </w:pPr>
      <w:r>
        <w:rPr>
          <w:lang w:val="en-US"/>
        </w:rPr>
        <w:t xml:space="preserve">The web interface is what the user sees and interacts with, i.e. a GUI. It is designed as a website running on the aforementioned Django web server. Its main use is to be the link between the user and the network. </w:t>
      </w:r>
    </w:p>
    <w:p w:rsidR="004239DD" w:rsidRDefault="004239DD" w:rsidP="008954B0">
      <w:pPr>
        <w:rPr>
          <w:lang w:val="en-US"/>
        </w:rPr>
      </w:pPr>
    </w:p>
    <w:p w:rsidR="004239DD" w:rsidRDefault="004239DD" w:rsidP="008954B0">
      <w:pPr>
        <w:rPr>
          <w:lang w:val="en-US"/>
        </w:rPr>
      </w:pPr>
      <w:r>
        <w:rPr>
          <w:lang w:val="en-US"/>
        </w:rPr>
        <w:t xml:space="preserve">A dashboard was designed for the user to control the network. All the available network commands are available to the user via buttons. Moreover, the details of the network are shown on the dashboard, including, but not limited to, a map of </w:t>
      </w:r>
      <w:r>
        <w:rPr>
          <w:lang w:val="en-US"/>
        </w:rPr>
        <w:lastRenderedPageBreak/>
        <w:t>the peers connected to the network, a list of violations and one-click buttons to post the violation on social networks, and a settings page showing all the user defined settings of the network, e.g. name, address, port, and API keys.</w:t>
      </w:r>
    </w:p>
    <w:p w:rsidR="004239DD" w:rsidRDefault="004239DD" w:rsidP="004239DD">
      <w:pPr>
        <w:rPr>
          <w:lang w:val="en-US"/>
        </w:rPr>
      </w:pPr>
    </w:p>
    <w:p w:rsidR="004239DD" w:rsidRPr="002961AE" w:rsidRDefault="004239DD" w:rsidP="004239DD">
      <w:pPr>
        <w:rPr>
          <w:lang w:val="en-US"/>
        </w:rPr>
      </w:pPr>
      <w:r>
        <w:rPr>
          <w:lang w:val="en-US"/>
        </w:rPr>
        <w:t xml:space="preserve">With the web interface being the only link between the P2P network and the user, </w:t>
      </w:r>
      <w:r w:rsidRPr="002961AE">
        <w:rPr>
          <w:lang w:val="en-US"/>
        </w:rPr>
        <w:t>the web interface should be modern, intuitive, and easy to use. The following design principles were followed during development:</w:t>
      </w:r>
    </w:p>
    <w:p w:rsidR="004239DD" w:rsidRPr="002961AE" w:rsidRDefault="004239DD" w:rsidP="004239DD">
      <w:pPr>
        <w:rPr>
          <w:lang w:val="en-US"/>
        </w:rPr>
      </w:pPr>
    </w:p>
    <w:p w:rsidR="004239DD" w:rsidRPr="00612FE2" w:rsidRDefault="004239DD" w:rsidP="00612FE2">
      <w:pPr>
        <w:pStyle w:val="ListParagraph"/>
        <w:numPr>
          <w:ilvl w:val="0"/>
          <w:numId w:val="30"/>
        </w:numPr>
        <w:rPr>
          <w:lang w:val="en-US"/>
        </w:rPr>
      </w:pPr>
      <w:r w:rsidRPr="00612FE2">
        <w:rPr>
          <w:lang w:val="en-US"/>
        </w:rPr>
        <w:t>Compatibility with mobile devices</w:t>
      </w:r>
      <w:r w:rsidR="00D401E3" w:rsidRPr="00612FE2">
        <w:rPr>
          <w:lang w:val="en-US"/>
        </w:rPr>
        <w:t xml:space="preserve"> for viewing on multiple platforms</w:t>
      </w:r>
    </w:p>
    <w:p w:rsidR="004239DD" w:rsidRPr="00612FE2" w:rsidRDefault="004239DD" w:rsidP="00612FE2">
      <w:pPr>
        <w:pStyle w:val="ListParagraph"/>
        <w:numPr>
          <w:ilvl w:val="0"/>
          <w:numId w:val="30"/>
        </w:numPr>
        <w:rPr>
          <w:lang w:val="en-US"/>
        </w:rPr>
      </w:pPr>
      <w:r w:rsidRPr="00612FE2">
        <w:rPr>
          <w:lang w:val="en-US"/>
        </w:rPr>
        <w:t>Use existing HTML styling fr</w:t>
      </w:r>
      <w:r w:rsidR="00D401E3" w:rsidRPr="00612FE2">
        <w:rPr>
          <w:lang w:val="en-US"/>
        </w:rPr>
        <w:t>ameworks to assist development</w:t>
      </w:r>
    </w:p>
    <w:p w:rsidR="004239DD" w:rsidRPr="00612FE2" w:rsidRDefault="004239DD" w:rsidP="00612FE2">
      <w:pPr>
        <w:pStyle w:val="ListParagraph"/>
        <w:numPr>
          <w:ilvl w:val="0"/>
          <w:numId w:val="30"/>
        </w:numPr>
        <w:rPr>
          <w:lang w:val="en-US"/>
        </w:rPr>
      </w:pPr>
      <w:r w:rsidRPr="00612FE2">
        <w:rPr>
          <w:lang w:val="en-US"/>
        </w:rPr>
        <w:t>Simple navigation buttons should provide directions to all parts of the website</w:t>
      </w:r>
    </w:p>
    <w:p w:rsidR="004239DD" w:rsidRPr="00612FE2" w:rsidRDefault="004239DD" w:rsidP="00612FE2">
      <w:pPr>
        <w:pStyle w:val="ListParagraph"/>
        <w:numPr>
          <w:ilvl w:val="0"/>
          <w:numId w:val="30"/>
        </w:numPr>
        <w:rPr>
          <w:lang w:val="en-US"/>
        </w:rPr>
      </w:pPr>
      <w:r w:rsidRPr="00612FE2">
        <w:rPr>
          <w:lang w:val="en-US"/>
        </w:rPr>
        <w:t>Prioritise reader comfort and readability of text, use neutral colours in graphs and text</w:t>
      </w:r>
    </w:p>
    <w:p w:rsidR="004239DD" w:rsidRPr="008954B0" w:rsidRDefault="004239DD" w:rsidP="008954B0">
      <w:pPr>
        <w:rPr>
          <w:lang w:val="en-US"/>
        </w:rPr>
      </w:pPr>
    </w:p>
    <w:p w:rsidR="00E5034B" w:rsidRPr="005B5ED4" w:rsidRDefault="00E5034B" w:rsidP="002502E8">
      <w:pPr>
        <w:spacing w:after="160"/>
        <w:jc w:val="left"/>
      </w:pPr>
      <w:r w:rsidRPr="002961AE">
        <w:rPr>
          <w:lang w:val="en-US"/>
        </w:rPr>
        <w:br w:type="page"/>
      </w:r>
    </w:p>
    <w:p w:rsidR="00FD015B" w:rsidRDefault="00FD015B" w:rsidP="002502E8">
      <w:pPr>
        <w:pStyle w:val="Heading1"/>
      </w:pPr>
      <w:bookmarkStart w:id="58" w:name="_Toc485594726"/>
      <w:r>
        <w:lastRenderedPageBreak/>
        <w:t>Build and Implementation</w:t>
      </w:r>
      <w:bookmarkEnd w:id="58"/>
    </w:p>
    <w:p w:rsidR="00FD015B" w:rsidRDefault="00CD2796" w:rsidP="00CD2796">
      <w:r>
        <w:t>This section contains more low level information on the design from the previous section. Instead of justifying why some approach was used, instead, this section contains the steps followed to execute the approach. This secti</w:t>
      </w:r>
      <w:r w:rsidR="001B1D98">
        <w:t xml:space="preserve">on is split per module function, and is pre-faced with a discussion on the framework used in all three modules, </w:t>
      </w:r>
      <w:r w:rsidR="00DF50D6">
        <w:t xml:space="preserve">Django, </w:t>
      </w:r>
      <w:r w:rsidR="001B1D98">
        <w:t>and its implementation.</w:t>
      </w:r>
    </w:p>
    <w:p w:rsidR="00CD2796" w:rsidRDefault="00CD2796" w:rsidP="00CD2796"/>
    <w:p w:rsidR="002B6008" w:rsidRPr="002B6008" w:rsidRDefault="001B1D98" w:rsidP="00625B8E">
      <w:pPr>
        <w:pStyle w:val="Heading2"/>
      </w:pPr>
      <w:bookmarkStart w:id="59" w:name="_Toc485594727"/>
      <w:r>
        <w:t>Django</w:t>
      </w:r>
      <w:bookmarkEnd w:id="59"/>
    </w:p>
    <w:p w:rsidR="00625B8E" w:rsidRDefault="002B6008" w:rsidP="00625B8E">
      <w:pPr>
        <w:pStyle w:val="Heading3"/>
        <w:rPr>
          <w:lang w:val="en-US"/>
        </w:rPr>
      </w:pPr>
      <w:r>
        <w:rPr>
          <w:lang w:val="en-US"/>
        </w:rPr>
        <w:t>Use</w:t>
      </w:r>
    </w:p>
    <w:p w:rsidR="000E50A4" w:rsidRDefault="002B6008" w:rsidP="002B6008">
      <w:pPr>
        <w:rPr>
          <w:lang w:val="en-US"/>
        </w:rPr>
      </w:pPr>
      <w:r>
        <w:rPr>
          <w:lang w:val="en-US"/>
        </w:rPr>
        <w:t xml:space="preserve">From </w:t>
      </w:r>
      <w:r w:rsidRPr="003049C6">
        <w:rPr>
          <w:color w:val="FF0000"/>
          <w:lang w:val="en-US"/>
        </w:rPr>
        <w:t>section XXX</w:t>
      </w:r>
      <w:r>
        <w:rPr>
          <w:lang w:val="en-US"/>
        </w:rPr>
        <w:t xml:space="preserve">, this project uses the web framework Django to serve as the building block for the P2P network and web interface. </w:t>
      </w:r>
      <w:r w:rsidR="000E50A4">
        <w:rPr>
          <w:lang w:val="en-US"/>
        </w:rPr>
        <w:t>However, the license plate detection module also utilizes several aspects of Django.</w:t>
      </w:r>
    </w:p>
    <w:p w:rsidR="000E50A4" w:rsidRDefault="000E50A4" w:rsidP="002B6008">
      <w:pPr>
        <w:rPr>
          <w:lang w:val="en-US"/>
        </w:rPr>
      </w:pPr>
    </w:p>
    <w:p w:rsidR="002B6008" w:rsidRDefault="002B6008" w:rsidP="002B6008">
      <w:pPr>
        <w:rPr>
          <w:lang w:val="en-US"/>
        </w:rPr>
      </w:pPr>
      <w:r>
        <w:rPr>
          <w:lang w:val="en-US"/>
        </w:rPr>
        <w:t xml:space="preserve">As the license plate detection module and the P2P network both require the use of databases, it did not make sense to have an external database other than that of modularity. Instead, </w:t>
      </w:r>
      <w:r w:rsidR="000E50A4">
        <w:rPr>
          <w:lang w:val="en-US"/>
        </w:rPr>
        <w:t>the database inside Django was used, bring three main advantages. First, all three modules could simultaneously access the data inside the database, and change it synchronously. Another advantage was that all three modules could take advantage of Django’s object oriented style of database access, removing the need to execute SQL queries when trying to add or remove database entries. Entries in database tables were also easily modified using the in-built Django shell. Lastly, the in-built data types with Django’s databases could be leveraged when creating the databases themselves. This ensured any data being added to the database was of the correct type as any data added to Django’s databases must pass verification with the database.</w:t>
      </w:r>
    </w:p>
    <w:p w:rsidR="00625B8E" w:rsidRPr="00625B8E" w:rsidRDefault="00625B8E" w:rsidP="00625B8E">
      <w:pPr>
        <w:rPr>
          <w:lang w:val="en-US"/>
        </w:rPr>
      </w:pPr>
    </w:p>
    <w:p w:rsidR="001B1D98" w:rsidRDefault="001B1D98" w:rsidP="001B1D98">
      <w:pPr>
        <w:pStyle w:val="Heading3"/>
      </w:pPr>
      <w:bookmarkStart w:id="60" w:name="_Toc485594729"/>
      <w:r>
        <w:t>Development Style</w:t>
      </w:r>
      <w:bookmarkEnd w:id="60"/>
    </w:p>
    <w:p w:rsidR="001B1D98" w:rsidRDefault="001B1D98" w:rsidP="001B1D98">
      <w:r>
        <w:t xml:space="preserve">Django is a </w:t>
      </w:r>
      <w:r w:rsidRPr="004E5DFD">
        <w:rPr>
          <w:color w:val="FF0000"/>
        </w:rPr>
        <w:t xml:space="preserve">MTV </w:t>
      </w:r>
      <w:r>
        <w:t xml:space="preserve">framework, meaning development is split into 3 tranches – models, templates, and views </w:t>
      </w:r>
      <w:r>
        <w:fldChar w:fldCharType="begin"/>
      </w:r>
      <w:r w:rsidR="00B22400">
        <w:instrText xml:space="preserve"> ADDIN ZOTERO_ITEM CSL_CITATION {"citationID":"agqf72kmc5","properties":{"formattedCitation":"[57]","plainCitation":"[57]"},"citationItems":[{"id":678,"uris":["http://zotero.org/users/2475447/items/85IM4KBC"],"uri":["http://zotero.org/users/2475447/items/85IM4KBC"],"itemData":{"id":678,"type":"post-weblog","title":"The Model-View-Controller Design Pattern - Python Django Tutorials","container-title":"The Django Book","abstract":"The Django Book - comprehensive Python Django Tutorials, easy to understand Django documentation and more!","URL":"http://djangobook.com/model-view-controller-design-pattern/","accessed":{"date-parts":[["2017",6,18]]}}}],"schema":"https://github.com/citation-style-language/schema/raw/master/csl-citation.json"} </w:instrText>
      </w:r>
      <w:r>
        <w:fldChar w:fldCharType="separate"/>
      </w:r>
      <w:r w:rsidR="00B22400" w:rsidRPr="00B22400">
        <w:t>[57]</w:t>
      </w:r>
      <w:r>
        <w:fldChar w:fldCharType="end"/>
      </w:r>
      <w:r>
        <w:t>.</w:t>
      </w:r>
    </w:p>
    <w:p w:rsidR="001B1D98" w:rsidRDefault="008E6838" w:rsidP="008E6838">
      <w:pPr>
        <w:keepNext/>
        <w:jc w:val="center"/>
      </w:pPr>
      <w:r>
        <w:rPr>
          <w:noProof/>
          <w:lang w:eastAsia="en-GB"/>
        </w:rPr>
        <w:drawing>
          <wp:inline distT="0" distB="0" distL="0" distR="0">
            <wp:extent cx="5400040" cy="2803623"/>
            <wp:effectExtent l="190500" t="190500" r="181610" b="187325"/>
            <wp:docPr id="222" name="Picture 222" descr="http://mufff.in/i/3ea7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mufff.in/i/3ea7e9.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2803623"/>
                    </a:xfrm>
                    <a:prstGeom prst="rect">
                      <a:avLst/>
                    </a:prstGeom>
                    <a:ln>
                      <a:noFill/>
                    </a:ln>
                    <a:effectLst>
                      <a:outerShdw blurRad="190500" algn="tl" rotWithShape="0">
                        <a:srgbClr val="000000">
                          <a:alpha val="70000"/>
                        </a:srgbClr>
                      </a:outerShdw>
                    </a:effectLst>
                  </pic:spPr>
                </pic:pic>
              </a:graphicData>
            </a:graphic>
          </wp:inline>
        </w:drawing>
      </w:r>
    </w:p>
    <w:p w:rsidR="001B1D98" w:rsidRDefault="001B1D98" w:rsidP="001B1D98">
      <w:pPr>
        <w:pStyle w:val="Caption"/>
      </w:pPr>
      <w:r>
        <w:t xml:space="preserve">Figure </w:t>
      </w:r>
      <w:r>
        <w:fldChar w:fldCharType="begin"/>
      </w:r>
      <w:r>
        <w:instrText xml:space="preserve"> SEQ Figure \* ARABIC </w:instrText>
      </w:r>
      <w:r>
        <w:fldChar w:fldCharType="separate"/>
      </w:r>
      <w:r w:rsidR="00ED6637">
        <w:rPr>
          <w:noProof/>
        </w:rPr>
        <w:t>4</w:t>
      </w:r>
      <w:r>
        <w:fldChar w:fldCharType="end"/>
      </w:r>
      <w:r>
        <w:t>: Django's MTV style</w:t>
      </w:r>
      <w:r w:rsidR="00F35BC0">
        <w:t xml:space="preserve"> (BD = database)</w:t>
      </w:r>
      <w:r>
        <w:t xml:space="preserve"> </w:t>
      </w:r>
      <w:r>
        <w:fldChar w:fldCharType="begin"/>
      </w:r>
      <w:r w:rsidR="00B22400">
        <w:instrText xml:space="preserve"> ADDIN ZOTERO_ITEM CSL_CITATION {"citationID":"a1tjco9a36s","properties":{"formattedCitation":"[58]","plainCitation":"[58]"},"citationItems":[{"id":680,"uris":["http://zotero.org/users/2475447/items/KSH5MPQD"],"uri":["http://zotero.org/users/2475447/items/KSH5MPQD"],"itemData":{"id":680,"type":"webpage","title":"IntroductionDjango &lt; TWiki &lt; TWiki","URL":"http://scipion.cnb.csic.es/old-docs/bin/view/TWiki/IntroductionDjango","accessed":{"date-parts":[["2017",6,18]]}}}],"schema":"https://github.com/citation-style-language/schema/raw/master/csl-citation.json"} </w:instrText>
      </w:r>
      <w:r>
        <w:fldChar w:fldCharType="separate"/>
      </w:r>
      <w:r w:rsidR="00B22400" w:rsidRPr="00B22400">
        <w:t>[58]</w:t>
      </w:r>
      <w:r>
        <w:fldChar w:fldCharType="end"/>
      </w:r>
    </w:p>
    <w:p w:rsidR="001B1D98" w:rsidRDefault="001B1D98" w:rsidP="001B1D98">
      <w:r>
        <w:t>The model describes the data access layer, and in this system’s case describes all the databases that hold valuable information, i.e. peer information, plate information, and violation information. Models are also responsible for knowing how to access these data, what the format the data should be in, and what relationships it has with other data. Development in this section included creating database tables with the appropriate data types and accessors.</w:t>
      </w:r>
    </w:p>
    <w:p w:rsidR="001B1D98" w:rsidRDefault="001B1D98" w:rsidP="001B1D98"/>
    <w:p w:rsidR="001B1D98" w:rsidRDefault="001B1D98" w:rsidP="001B1D98">
      <w:r>
        <w:t xml:space="preserve">Next are views, which form the link between models and templates. Views contain logic that extract useful information from models (e.g. a developer might request database entries from a certain day, from a certain source, or between some threshold values only), before passing them onto templates. Moreover, views may </w:t>
      </w:r>
      <w:r>
        <w:lastRenderedPageBreak/>
        <w:t>contain logic which execute commands based on user input (e.g. URL parameters). Development in this section included getting and organising relevant data from the databases before passing them to templates, or as a JSON object in the return HTTP request.</w:t>
      </w:r>
    </w:p>
    <w:p w:rsidR="001B1D98" w:rsidRDefault="001B1D98" w:rsidP="001B1D98"/>
    <w:p w:rsidR="001B1D98" w:rsidRPr="004E5DFD" w:rsidRDefault="001B1D98" w:rsidP="001B1D98">
      <w:r>
        <w:t>Finally, templates describe how data should be presented, and contains instructions and placeholders for how the user will see the final data. Examples contain tags inside an HTML document that will be replaced with whatever data is passed to it from the views, and tags which indicate whether an HTML document a block that should be displayed as part of another parent document. Development in this section included the classic web development ideas such as CSS, HTML styling, and webpage design. Base templates with block tags were designed to be used across all the webpages inside the web interface, giving a unified look to the interface as opposed to varying designs on each page of the interface. A specific template for a specific page could then override the relevant block in the base template to display useful data.</w:t>
      </w:r>
    </w:p>
    <w:p w:rsidR="001B1D98" w:rsidRDefault="001B1D98" w:rsidP="00CD2796"/>
    <w:p w:rsidR="00625B8E" w:rsidRDefault="00625B8E" w:rsidP="00625B8E">
      <w:pPr>
        <w:pStyle w:val="Heading3"/>
      </w:pPr>
      <w:r>
        <w:t>Ramifications for core modules</w:t>
      </w:r>
      <w:r w:rsidR="00C02751">
        <w:t xml:space="preserve"> and programming style</w:t>
      </w:r>
    </w:p>
    <w:p w:rsidR="00C02751" w:rsidRDefault="00C02751" w:rsidP="00CD2796">
      <w:r>
        <w:t xml:space="preserve">Although using Django in part, or fully, for each of the modules brought many irreplaceable advantages, development was initially hindered. As all database data is verified before entry, initial development was slow as dummy and fake data would not pass the verification checks. However, this hindrance in hindsight brought vast improvements to the programming quality of the project, bringing in the addition of logical defaults to empty database entries where necessary, and the catching of all kinds of exceptions like integrity (unique constraint of an entry failed) and type errors. </w:t>
      </w:r>
      <w:r w:rsidR="005120CC">
        <w:t>Code</w:t>
      </w:r>
      <w:r>
        <w:t xml:space="preserve"> responsible for the P2P network and the web interface were also </w:t>
      </w:r>
      <w:r w:rsidR="005120CC">
        <w:lastRenderedPageBreak/>
        <w:t>refactored</w:t>
      </w:r>
      <w:r>
        <w:t xml:space="preserve"> to give out useful debug information</w:t>
      </w:r>
      <w:r w:rsidR="0001770A">
        <w:t xml:space="preserve"> in a structured form</w:t>
      </w:r>
      <w:r>
        <w:t xml:space="preserve"> in the case of exceptions and </w:t>
      </w:r>
      <w:r w:rsidR="005120CC">
        <w:t>errors, instead of relying on printing text and values manually during debugging.</w:t>
      </w:r>
    </w:p>
    <w:p w:rsidR="0001770A" w:rsidRDefault="0001770A" w:rsidP="00CD2796"/>
    <w:p w:rsidR="00CD2796" w:rsidRDefault="00CD2796" w:rsidP="00CD2796">
      <w:pPr>
        <w:pStyle w:val="Heading2"/>
      </w:pPr>
      <w:bookmarkStart w:id="61" w:name="_Toc485594730"/>
      <w:r>
        <w:t>License Plate Recognition</w:t>
      </w:r>
      <w:bookmarkEnd w:id="61"/>
    </w:p>
    <w:p w:rsidR="00DF1DF2" w:rsidRDefault="00B60A33" w:rsidP="00DF1DF2">
      <w:pPr>
        <w:rPr>
          <w:lang w:val="en-US"/>
        </w:rPr>
      </w:pPr>
      <w:r>
        <w:rPr>
          <w:lang w:val="en-US"/>
        </w:rPr>
        <w:t>The following figure shows the logic flow of the module. The input, live video, is processed and fed into the license plate recognition software, OpenALPR. The resultant license plates are processed and then saved in a database.</w:t>
      </w:r>
    </w:p>
    <w:p w:rsidR="00C87875" w:rsidRDefault="00C87875" w:rsidP="00DF1DF2">
      <w:pPr>
        <w:rPr>
          <w:lang w:val="en-US"/>
        </w:rPr>
      </w:pPr>
    </w:p>
    <w:p w:rsidR="00B60A33" w:rsidRDefault="00DF1DF2" w:rsidP="00B60A33">
      <w:pPr>
        <w:keepNext/>
      </w:pPr>
      <w:r>
        <w:rPr>
          <w:noProof/>
        </w:rPr>
        <w:drawing>
          <wp:inline distT="0" distB="0" distL="0" distR="0" wp14:anchorId="28E53C2F" wp14:editId="7D42B28F">
            <wp:extent cx="5400040" cy="3150235"/>
            <wp:effectExtent l="0" t="0" r="0" b="1206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rsidR="00DF1DF2" w:rsidRPr="00DF1DF2" w:rsidRDefault="00B60A33" w:rsidP="00DD3980">
      <w:pPr>
        <w:pStyle w:val="Caption"/>
        <w:rPr>
          <w:lang w:val="en-US"/>
        </w:rPr>
      </w:pPr>
      <w:r>
        <w:t xml:space="preserve">Figure </w:t>
      </w:r>
      <w:r>
        <w:fldChar w:fldCharType="begin"/>
      </w:r>
      <w:r>
        <w:instrText xml:space="preserve"> SEQ Figure \* ARABIC </w:instrText>
      </w:r>
      <w:r>
        <w:fldChar w:fldCharType="separate"/>
      </w:r>
      <w:r w:rsidR="00ED6637">
        <w:rPr>
          <w:noProof/>
        </w:rPr>
        <w:t>5</w:t>
      </w:r>
      <w:r>
        <w:fldChar w:fldCharType="end"/>
      </w:r>
      <w:r>
        <w:t>: Flow of LPR</w:t>
      </w:r>
    </w:p>
    <w:p w:rsidR="00AD0A42" w:rsidRDefault="00AD0A42" w:rsidP="00DF1DF2"/>
    <w:p w:rsidR="00AD0A42" w:rsidRDefault="00CD2796" w:rsidP="00CD2796">
      <w:pPr>
        <w:pStyle w:val="Heading3"/>
      </w:pPr>
      <w:bookmarkStart w:id="62" w:name="_Toc485594731"/>
      <w:r>
        <w:t>Camera Input</w:t>
      </w:r>
      <w:bookmarkEnd w:id="62"/>
    </w:p>
    <w:p w:rsidR="00531457" w:rsidRDefault="00531457" w:rsidP="00CD2796">
      <w:r>
        <w:t xml:space="preserve">As this project assumes the use of Raspberry Pi’s NoIR camera, the inbuilt raspistill and raspivid commands were initially used to capture footage from the camera. </w:t>
      </w:r>
    </w:p>
    <w:p w:rsidR="00531457" w:rsidRDefault="00531457" w:rsidP="00CD2796"/>
    <w:p w:rsidR="00531457" w:rsidRDefault="00531457" w:rsidP="00CD2796">
      <w:r>
        <w:lastRenderedPageBreak/>
        <w:t xml:space="preserve">An extremely basic background subtraction motion detection script </w:t>
      </w:r>
      <w:r w:rsidR="00924014">
        <w:t xml:space="preserve">using raspistill </w:t>
      </w:r>
      <w:r>
        <w:t>was created to trigger the capture of the camera when there was motion dete</w:t>
      </w:r>
      <w:r w:rsidR="00924014">
        <w:t>cted</w:t>
      </w:r>
      <w:r>
        <w:t>. This script assumed that the first frame of capture would be the background - this is not true at all in practice. The script’s logic is described in the following pseudocode snippet:</w:t>
      </w:r>
    </w:p>
    <w:p w:rsidR="00531457" w:rsidRDefault="00707536" w:rsidP="00CD2796">
      <w:r>
        <w:rPr>
          <w:noProof/>
        </w:rPr>
        <mc:AlternateContent>
          <mc:Choice Requires="wps">
            <w:drawing>
              <wp:anchor distT="0" distB="0" distL="114300" distR="114300" simplePos="0" relativeHeight="251661312" behindDoc="0" locked="0" layoutInCell="1" allowOverlap="1" wp14:anchorId="37F30F94" wp14:editId="02A9669A">
                <wp:simplePos x="0" y="0"/>
                <wp:positionH relativeFrom="column">
                  <wp:posOffset>147320</wp:posOffset>
                </wp:positionH>
                <wp:positionV relativeFrom="paragraph">
                  <wp:posOffset>2408555</wp:posOffset>
                </wp:positionV>
                <wp:extent cx="3724275" cy="635"/>
                <wp:effectExtent l="0" t="0" r="9525" b="18415"/>
                <wp:wrapTopAndBottom/>
                <wp:docPr id="7" name="Text Box 7"/>
                <wp:cNvGraphicFramePr/>
                <a:graphic xmlns:a="http://schemas.openxmlformats.org/drawingml/2006/main">
                  <a:graphicData uri="http://schemas.microsoft.com/office/word/2010/wordprocessingShape">
                    <wps:wsp>
                      <wps:cNvSpPr txBox="1"/>
                      <wps:spPr>
                        <a:xfrm>
                          <a:off x="0" y="0"/>
                          <a:ext cx="3724275" cy="635"/>
                        </a:xfrm>
                        <a:prstGeom prst="rect">
                          <a:avLst/>
                        </a:prstGeom>
                        <a:solidFill>
                          <a:prstClr val="white"/>
                        </a:solidFill>
                        <a:ln>
                          <a:noFill/>
                        </a:ln>
                      </wps:spPr>
                      <wps:txbx>
                        <w:txbxContent>
                          <w:p w:rsidR="002B6008" w:rsidRPr="00B307A3" w:rsidRDefault="002B6008" w:rsidP="00DD3980">
                            <w:pPr>
                              <w:pStyle w:val="Caption"/>
                              <w:rPr>
                                <w:noProof/>
                                <w:sz w:val="24"/>
                                <w:szCs w:val="20"/>
                              </w:rPr>
                            </w:pPr>
                            <w:r>
                              <w:t xml:space="preserve">Code Snippet </w:t>
                            </w:r>
                            <w:r>
                              <w:fldChar w:fldCharType="begin"/>
                            </w:r>
                            <w:r>
                              <w:instrText xml:space="preserve"> SEQ Code_Snippet \* ARABIC </w:instrText>
                            </w:r>
                            <w:r>
                              <w:fldChar w:fldCharType="separate"/>
                            </w:r>
                            <w:r w:rsidR="00ED6637">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F30F94" id="_x0000_t202" coordsize="21600,21600" o:spt="202" path="m,l,21600r21600,l21600,xe">
                <v:stroke joinstyle="miter"/>
                <v:path gradientshapeok="t" o:connecttype="rect"/>
              </v:shapetype>
              <v:shape id="Text Box 7" o:spid="_x0000_s1026" type="#_x0000_t202" style="position:absolute;left:0;text-align:left;margin-left:11.6pt;margin-top:189.65pt;width:293.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" stroked="f">
                <v:textbox style="mso-fit-shape-to-text:t" inset="0,0,0,0">
                  <w:txbxContent>
                    <w:p w:rsidR="002B6008" w:rsidRPr="00B307A3" w:rsidRDefault="002B6008" w:rsidP="00DD3980">
                      <w:pPr>
                        <w:pStyle w:val="Caption"/>
                        <w:rPr>
                          <w:noProof/>
                          <w:sz w:val="24"/>
                          <w:szCs w:val="20"/>
                        </w:rPr>
                      </w:pPr>
                      <w:r>
                        <w:t xml:space="preserve">Code Snippet </w:t>
                      </w:r>
                      <w:r>
                        <w:fldChar w:fldCharType="begin"/>
                      </w:r>
                      <w:r>
                        <w:instrText xml:space="preserve"> SEQ Code_Snippet \* ARABIC </w:instrText>
                      </w:r>
                      <w:r>
                        <w:fldChar w:fldCharType="separate"/>
                      </w:r>
                      <w:r w:rsidR="00ED6637">
                        <w:rPr>
                          <w:noProof/>
                        </w:rPr>
                        <w:t>1</w:t>
                      </w:r>
                      <w:r>
                        <w:fldChar w:fldCharType="end"/>
                      </w:r>
                    </w:p>
                  </w:txbxContent>
                </v:textbox>
                <w10:wrap type="topAndBottom"/>
              </v:shape>
            </w:pict>
          </mc:Fallback>
        </mc:AlternateContent>
      </w:r>
      <w:r>
        <w:rPr>
          <w:noProof/>
          <w:lang w:eastAsia="en-GB"/>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344805</wp:posOffset>
                </wp:positionV>
                <wp:extent cx="5248275" cy="1404620"/>
                <wp:effectExtent l="0" t="0" r="28575"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1404620"/>
                        </a:xfrm>
                        <a:prstGeom prst="rect">
                          <a:avLst/>
                        </a:prstGeom>
                        <a:solidFill>
                          <a:srgbClr val="FFFFFF"/>
                        </a:solidFill>
                        <a:ln w="9525">
                          <a:solidFill>
                            <a:srgbClr val="000000"/>
                          </a:solidFill>
                          <a:miter lim="800000"/>
                          <a:headEnd/>
                          <a:tailEnd/>
                        </a:ln>
                      </wps:spPr>
                      <wps:txbx>
                        <w:txbxContent>
                          <w:p w:rsidR="002B6008" w:rsidRDefault="002B6008" w:rsidP="004F4BFC">
                            <w:pPr>
                              <w:pStyle w:val="ListParagraph"/>
                              <w:numPr>
                                <w:ilvl w:val="0"/>
                                <w:numId w:val="28"/>
                              </w:numPr>
                            </w:pPr>
                            <w:r>
                              <w:t>Save first frame, assume it to be the background</w:t>
                            </w:r>
                          </w:p>
                          <w:p w:rsidR="002B6008" w:rsidRDefault="002B6008" w:rsidP="004F4BFC">
                            <w:pPr>
                              <w:pStyle w:val="ListParagraph"/>
                              <w:numPr>
                                <w:ilvl w:val="0"/>
                                <w:numId w:val="28"/>
                              </w:numPr>
                            </w:pPr>
                            <w:r>
                              <w:t>While True:</w:t>
                            </w:r>
                          </w:p>
                          <w:p w:rsidR="002B6008" w:rsidRDefault="002B6008" w:rsidP="004F4BFC">
                            <w:pPr>
                              <w:pStyle w:val="ListParagraph"/>
                              <w:numPr>
                                <w:ilvl w:val="1"/>
                                <w:numId w:val="28"/>
                              </w:numPr>
                            </w:pPr>
                            <w:r>
                              <w:t>Capture a new incoming frame</w:t>
                            </w:r>
                          </w:p>
                          <w:p w:rsidR="002B6008" w:rsidRDefault="002B6008" w:rsidP="004F4BFC">
                            <w:pPr>
                              <w:pStyle w:val="ListParagraph"/>
                              <w:numPr>
                                <w:ilvl w:val="1"/>
                                <w:numId w:val="28"/>
                              </w:numPr>
                            </w:pPr>
                            <w:r>
                              <w:t>Subtract the background and calculate if the resultant differences mean motion</w:t>
                            </w:r>
                          </w:p>
                          <w:p w:rsidR="002B6008" w:rsidRDefault="002B6008" w:rsidP="004F4BFC">
                            <w:pPr>
                              <w:pStyle w:val="ListParagraph"/>
                              <w:numPr>
                                <w:ilvl w:val="1"/>
                                <w:numId w:val="28"/>
                              </w:numPr>
                            </w:pPr>
                            <w:r>
                              <w:t>If motion detected, run the image through OpenALP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id="Text Box 2" o:spid="_x0000_s1027" type="#_x0000_t202" style="position:absolute;left:0;text-align:left;margin-left:362.05pt;margin-top:27.15pt;width:413.25pt;height:110.6pt;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">
                <v:textbox style="mso-fit-shape-to-text:t">
                  <w:txbxContent>
                    <w:p w:rsidR="002B6008" w:rsidRDefault="002B6008" w:rsidP="004F4BFC">
                      <w:pPr>
                        <w:pStyle w:val="ListParagraph"/>
                        <w:numPr>
                          <w:ilvl w:val="0"/>
                          <w:numId w:val="28"/>
                        </w:numPr>
                      </w:pPr>
                      <w:r>
                        <w:t>Save first frame, assume it to be the background</w:t>
                      </w:r>
                    </w:p>
                    <w:p w:rsidR="002B6008" w:rsidRDefault="002B6008" w:rsidP="004F4BFC">
                      <w:pPr>
                        <w:pStyle w:val="ListParagraph"/>
                        <w:numPr>
                          <w:ilvl w:val="0"/>
                          <w:numId w:val="28"/>
                        </w:numPr>
                      </w:pPr>
                      <w:r>
                        <w:t>While True:</w:t>
                      </w:r>
                    </w:p>
                    <w:p w:rsidR="002B6008" w:rsidRDefault="002B6008" w:rsidP="004F4BFC">
                      <w:pPr>
                        <w:pStyle w:val="ListParagraph"/>
                        <w:numPr>
                          <w:ilvl w:val="1"/>
                          <w:numId w:val="28"/>
                        </w:numPr>
                      </w:pPr>
                      <w:r>
                        <w:t>Capture a new incoming frame</w:t>
                      </w:r>
                    </w:p>
                    <w:p w:rsidR="002B6008" w:rsidRDefault="002B6008" w:rsidP="004F4BFC">
                      <w:pPr>
                        <w:pStyle w:val="ListParagraph"/>
                        <w:numPr>
                          <w:ilvl w:val="1"/>
                          <w:numId w:val="28"/>
                        </w:numPr>
                      </w:pPr>
                      <w:r>
                        <w:t>Subtract the background and calculate if the resultant differences mean motion</w:t>
                      </w:r>
                    </w:p>
                    <w:p w:rsidR="002B6008" w:rsidRDefault="002B6008" w:rsidP="004F4BFC">
                      <w:pPr>
                        <w:pStyle w:val="ListParagraph"/>
                        <w:numPr>
                          <w:ilvl w:val="1"/>
                          <w:numId w:val="28"/>
                        </w:numPr>
                      </w:pPr>
                      <w:r>
                        <w:t>If motion detected, run the image through OpenALPR</w:t>
                      </w:r>
                    </w:p>
                  </w:txbxContent>
                </v:textbox>
                <w10:wrap type="topAndBottom" anchorx="margin"/>
              </v:shape>
            </w:pict>
          </mc:Fallback>
        </mc:AlternateContent>
      </w:r>
    </w:p>
    <w:p w:rsidR="00531457" w:rsidRDefault="00531457" w:rsidP="00CD2796">
      <w:r>
        <w:t xml:space="preserve">However, the latency of those commands was extremely high during early development, reflected by multiple reports online of the same problem </w:t>
      </w:r>
      <w:r>
        <w:fldChar w:fldCharType="begin"/>
      </w:r>
      <w:r w:rsidR="00B22400">
        <w:instrText xml:space="preserve"> ADDIN ZOTERO_ITEM CSL_CITATION {"citationID":"a2ak8ie21jk","properties":{"formattedCitation":"[59]","plainCitation":"[59]"},"citationItems":[{"id":664,"uris":["http://zotero.org/users/2475447/items/IMRUWAEW"],"uri":["http://zotero.org/users/2475447/items/IMRUWAEW"],"itemData":{"id":664,"type":"webpage","title":"camera - Raspistill slow to trigger? - Raspberry Pi Stack Exchange","URL":"https://raspberrypi.stackexchange.com/questions/23698/raspistill-slow-to-trigger","shortTitle":"camera - Raspistill slow to trigger?","accessed":{"date-parts":[["2017",6,17]]}}}],"schema":"https://github.com/citation-style-language/schema/raw/master/csl-citation.json"} </w:instrText>
      </w:r>
      <w:r>
        <w:fldChar w:fldCharType="separate"/>
      </w:r>
      <w:r w:rsidR="00B22400" w:rsidRPr="00B22400">
        <w:t>[59]</w:t>
      </w:r>
      <w:r>
        <w:fldChar w:fldCharType="end"/>
      </w:r>
      <w:r>
        <w:t xml:space="preserve">. The impact of this latency was seen when trying to trigger the camera capture command when a car was passing resulted in an image that was taken after the car had passed. </w:t>
      </w:r>
    </w:p>
    <w:p w:rsidR="00531457" w:rsidRDefault="00531457" w:rsidP="00CD2796"/>
    <w:p w:rsidR="00531457" w:rsidRDefault="00531457" w:rsidP="00CD2796">
      <w:r>
        <w:t xml:space="preserve">Therefore, </w:t>
      </w:r>
      <w:r w:rsidR="004F4BFC">
        <w:t xml:space="preserve">another solution was desired. The answer came in the form of an open source software library, </w:t>
      </w:r>
      <w:r w:rsidR="004F4BFC" w:rsidRPr="004F4BFC">
        <w:rPr>
          <w:color w:val="FF0000"/>
        </w:rPr>
        <w:t>RPi-Cam-Web-Interface (RPCWI</w:t>
      </w:r>
      <w:r w:rsidR="004F4BFC">
        <w:t>). RPCWI, a web interface for the Raspberry Pi camera, came with out of the box support for a live preview of the camera running off an Apache server, low latency and high framerate video and image recording</w:t>
      </w:r>
      <w:r w:rsidR="006560F0">
        <w:t xml:space="preserve"> </w:t>
      </w:r>
      <w:r w:rsidR="006560F0">
        <w:fldChar w:fldCharType="begin"/>
      </w:r>
      <w:r w:rsidR="00B22400">
        <w:instrText xml:space="preserve"> ADDIN ZOTERO_ITEM CSL_CITATION {"citationID":"ape6fi97fp","properties":{"formattedCitation":"[60]","plainCitation":"[60]"},"citationItems":[{"id":668,"uris":["http://zotero.org/users/2475447/items/8MKCDWC9"],"uri":["http://zotero.org/users/2475447/items/8MKCDWC9"],"itemData":{"id":668,"type":"webpage","title":"Raspberry Pi • View topic - RPi Cam Web Interface","URL":"https://www.raspberrypi.org/forums/viewtopic.php?f=43&amp;t=63276","accessed":{"date-parts":[["2017",6,17]]}}}],"schema":"https://github.com/citation-style-language/schema/raw/master/csl-citation.json"} </w:instrText>
      </w:r>
      <w:r w:rsidR="006560F0">
        <w:fldChar w:fldCharType="separate"/>
      </w:r>
      <w:r w:rsidR="00B22400" w:rsidRPr="00B22400">
        <w:t>[60]</w:t>
      </w:r>
      <w:r w:rsidR="006560F0">
        <w:fldChar w:fldCharType="end"/>
      </w:r>
      <w:r w:rsidR="004F4BFC">
        <w:t>, in built motion detection with tweakable parameters, and a well-documented architecture.</w:t>
      </w:r>
    </w:p>
    <w:p w:rsidR="006560F0" w:rsidRDefault="006560F0" w:rsidP="00CD2796"/>
    <w:p w:rsidR="004F4BFC" w:rsidRDefault="004F4BFC" w:rsidP="00CD2796"/>
    <w:p w:rsidR="004F4BFC" w:rsidRDefault="004F4BFC" w:rsidP="004F4BFC">
      <w:pPr>
        <w:keepNext/>
      </w:pPr>
      <w:r>
        <w:rPr>
          <w:noProof/>
          <w:lang w:eastAsia="en-GB"/>
        </w:rPr>
        <w:drawing>
          <wp:inline distT="0" distB="0" distL="0" distR="0">
            <wp:extent cx="5400040" cy="4053413"/>
            <wp:effectExtent l="190500" t="190500" r="181610" b="194945"/>
            <wp:docPr id="8" name="Picture 8" descr="File:RPiCa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RPiCamArchitectu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4053413"/>
                    </a:xfrm>
                    <a:prstGeom prst="rect">
                      <a:avLst/>
                    </a:prstGeom>
                    <a:ln>
                      <a:noFill/>
                    </a:ln>
                    <a:effectLst>
                      <a:outerShdw blurRad="190500" algn="tl" rotWithShape="0">
                        <a:srgbClr val="000000">
                          <a:alpha val="70000"/>
                        </a:srgbClr>
                      </a:outerShdw>
                    </a:effectLst>
                  </pic:spPr>
                </pic:pic>
              </a:graphicData>
            </a:graphic>
          </wp:inline>
        </w:drawing>
      </w:r>
    </w:p>
    <w:p w:rsidR="004F4BFC" w:rsidRDefault="004F4BFC" w:rsidP="00DD3980">
      <w:pPr>
        <w:pStyle w:val="Caption"/>
      </w:pPr>
      <w:r>
        <w:t xml:space="preserve">Figure </w:t>
      </w:r>
      <w:r>
        <w:fldChar w:fldCharType="begin"/>
      </w:r>
      <w:r>
        <w:instrText xml:space="preserve"> SEQ Figure \* ARABIC </w:instrText>
      </w:r>
      <w:r>
        <w:fldChar w:fldCharType="separate"/>
      </w:r>
      <w:r w:rsidR="00ED6637">
        <w:rPr>
          <w:noProof/>
        </w:rPr>
        <w:t>6</w:t>
      </w:r>
      <w:r>
        <w:fldChar w:fldCharType="end"/>
      </w:r>
      <w:r>
        <w:t xml:space="preserve">: RPCWI Architecture </w:t>
      </w:r>
      <w:r>
        <w:fldChar w:fldCharType="begin"/>
      </w:r>
      <w:r w:rsidR="00B22400">
        <w:instrText xml:space="preserve"> ADDIN ZOTERO_ITEM CSL_CITATION {"citationID":"a1g092ba15l","properties":{"formattedCitation":"[61]","plainCitation":"[61]"},"citationItems":[{"id":666,"uris":["http://zotero.org/users/2475447/items/FGFZRNNU"],"uri":["http://zotero.org/users/2475447/items/FGFZRNNU"],"itemData":{"id":666,"type":"webpage","title":"File:RPiCamArchitecture.png - eLinux.org","URL":"http://elinux.org/File:RPiCamArchitecture.png","accessed":{"date-parts":[["2017",6,17]]}}}],"schema":"https://github.com/citation-style-language/schema/raw/master/csl-citation.json"} </w:instrText>
      </w:r>
      <w:r>
        <w:fldChar w:fldCharType="separate"/>
      </w:r>
      <w:r w:rsidR="00B22400" w:rsidRPr="00B22400">
        <w:t>[61]</w:t>
      </w:r>
      <w:r>
        <w:fldChar w:fldCharType="end"/>
      </w:r>
    </w:p>
    <w:p w:rsidR="00DF1DF2" w:rsidRDefault="004F4BFC" w:rsidP="00CD2796">
      <w:r>
        <w:t xml:space="preserve">From </w:t>
      </w:r>
      <w:r w:rsidRPr="004F4BFC">
        <w:rPr>
          <w:color w:val="FF0000"/>
        </w:rPr>
        <w:t xml:space="preserve">Figure </w:t>
      </w:r>
      <w:r>
        <w:t xml:space="preserve">5, RPCWI utilizes a low-level API, raspimjpeg, to interface with the Raspberry Pi’s camera. It copies every new frame from the sensor into RAM (/dev/shm/), and hence does not have any I/O bottlenecks. Therefore, the next iteration of development was feeding the current frame into OpenALPR in an infinite while loop. However, not only is this power hungry, </w:t>
      </w:r>
      <w:r w:rsidR="006560F0">
        <w:t>it is inefficient as it calls OpenALPR even when there are no cars going past – leading to many repeated OpenALPR calls on the same image.</w:t>
      </w:r>
    </w:p>
    <w:p w:rsidR="006560F0" w:rsidRDefault="006560F0" w:rsidP="00CD2796"/>
    <w:p w:rsidR="006560F0" w:rsidRDefault="006560F0" w:rsidP="00CD2796">
      <w:r>
        <w:t xml:space="preserve">Therefore, the last step in this module’s development was to incorporate the inbuilt motion detection of RPCWI to record video snippets to the local disk when there </w:t>
      </w:r>
      <w:r>
        <w:lastRenderedPageBreak/>
        <w:t xml:space="preserve">is motion detected. </w:t>
      </w:r>
      <w:r w:rsidR="008A23C5">
        <w:t xml:space="preserve">Several motion detection parameters, along with other image quality parameters such as brightness, contrast, and resolution (OpenALPR suggests the maximum resolution as being 720p in its docs, as a high resolution does not necessarily bring better plate detection, and requires considerably more processing power) were tweaked form the defaults. </w:t>
      </w:r>
      <w:r>
        <w:t>This not only saves on a lot of computing power during idle stages,</w:t>
      </w:r>
      <w:r w:rsidR="008A23C5">
        <w:t xml:space="preserve"> it ensures OpenALPR is not repeatedly called on images containing no cars. Another advantage of this is that it giv</w:t>
      </w:r>
      <w:r>
        <w:t>es useful input video that can be saved and backed up for further testing, instead of having to gather new footage of cars during further development.</w:t>
      </w:r>
    </w:p>
    <w:p w:rsidR="006560F0" w:rsidRDefault="006560F0" w:rsidP="00CD2796"/>
    <w:p w:rsidR="008A23C5" w:rsidRDefault="006560F0" w:rsidP="008A23C5">
      <w:r>
        <w:t xml:space="preserve">This is done by the </w:t>
      </w:r>
      <w:r w:rsidR="008A23C5">
        <w:t>following flow.</w:t>
      </w:r>
      <w:r w:rsidR="008A23C5" w:rsidRPr="008A23C5">
        <w:t xml:space="preserve"> </w:t>
      </w:r>
      <w:r w:rsidR="008A23C5">
        <w:t xml:space="preserve">Using RPCWI, videos are saved onto disk upon successful motion detection. Then, a background cron job scans the video folder for new videos every minute. If new videos are found, </w:t>
      </w:r>
      <w:r w:rsidR="00ED1EB6">
        <w:t>their file path is added into the local video database</w:t>
      </w:r>
      <w:r w:rsidR="008A23C5">
        <w:t xml:space="preserve"> and marked as ‘Not Processed’. When the Raspberry Pi is idle or the number of unprocessed videos exceeds some threshold, a script is run to call OpenALPR on each of the unprocessed videos. </w:t>
      </w:r>
      <w:r w:rsidR="00ED1EB6">
        <w:t xml:space="preserve">The resultant data from OpenALPR is added into the plate database for use in the P2P network. </w:t>
      </w:r>
      <w:r w:rsidR="008A23C5">
        <w:t>Not only does this approach ensure all videos eventually get processed, it ensures a smooth user experience as the CPU-heavy OpenALPR is not called when the Raspberry Pi is busy executing other tasks.</w:t>
      </w:r>
      <w:r w:rsidR="00ED1EB6">
        <w:t xml:space="preserve"> This approach also ensured that every video that got saved got processed eventually (not a problem as the videos are timestamped). This implementation point is critical as the prior method of calling OpenALPR on live still images would fail if the system shut down suddenly in the case of a power outage, or if the raspistill or RPCWI processes were killed from user input.</w:t>
      </w:r>
    </w:p>
    <w:p w:rsidR="001649D0" w:rsidRDefault="001649D0" w:rsidP="00CD2796"/>
    <w:p w:rsidR="00CD2796" w:rsidRDefault="00CD2796" w:rsidP="00CD2796">
      <w:pPr>
        <w:pStyle w:val="Heading3"/>
      </w:pPr>
      <w:bookmarkStart w:id="63" w:name="_Toc485594732"/>
      <w:r>
        <w:t>OpenALPR</w:t>
      </w:r>
      <w:bookmarkEnd w:id="63"/>
    </w:p>
    <w:p w:rsidR="00840297" w:rsidRDefault="00B6508D" w:rsidP="00B6508D">
      <w:r>
        <w:lastRenderedPageBreak/>
        <w:t xml:space="preserve">By itself, OpenALPR has multiple settings that can be varied in its configuration file. As this project is aimed at UK plates only and no custom plates, the GB setting was used inside OpenALPR to automatically reject any plates that do not follow the UK license plate naming nomenclature – letter, letter, number, number, space, letter, letter, letter. Another setting that was varied was that minimum confidence that OpenALPR will allow for a plate to be considered a candidate. As the input video that OpenALPR received from testing was all high quality, the default value of minimum confidence did not need to be changed. The incorrect plate candidates with low confidence were rejected using the next variable, the number of plates to return. As OpenALPR automatically sorts the license plate candidates by confidence for every frame, setting the number of plates to be returned to one meant only the highest confidence plate was returned. </w:t>
      </w:r>
    </w:p>
    <w:p w:rsidR="00840297" w:rsidRDefault="00840297" w:rsidP="00B6508D"/>
    <w:p w:rsidR="00840297" w:rsidRDefault="00840297" w:rsidP="00B6508D">
      <w:r>
        <w:t>Another important setting was the pre-warping matrix. As the camera is likely to not be facing head on to cars, the camera input image had to be undergo a perspective transform to ensure the license plate area is warped to as close to a rectangle as possible. A Python script was created and implemented initially to be between the camera interface and OpenALPR, however, upon further exploration of the secondary features of OpenALPR revealed OpenALPR had itself a built-in perspective transform too.</w:t>
      </w:r>
    </w:p>
    <w:p w:rsidR="00840297" w:rsidRDefault="00840297" w:rsidP="00B6508D"/>
    <w:p w:rsidR="00B6508D" w:rsidRPr="00B6508D" w:rsidRDefault="00840297" w:rsidP="00B6508D">
      <w:r>
        <w:t xml:space="preserve">Therefore, to keep the system pipeline as de-cluttered as possible, OpenALPR’s warping tool was used instead of the Python script. Testing to find the resultant parameters can be found under </w:t>
      </w:r>
      <w:r w:rsidRPr="00840297">
        <w:rPr>
          <w:color w:val="FF0000"/>
        </w:rPr>
        <w:t>section XXX</w:t>
      </w:r>
      <w:r>
        <w:t>. Otherwise, any oth</w:t>
      </w:r>
      <w:r w:rsidR="00B6508D">
        <w:t>er settings that were varied were all practical (return data type, how verbose the returned data should be, etc.).</w:t>
      </w:r>
    </w:p>
    <w:p w:rsidR="00CD2796" w:rsidRDefault="00CD2796" w:rsidP="00CD2796"/>
    <w:p w:rsidR="001649D0" w:rsidRDefault="001649D0" w:rsidP="001649D0">
      <w:r>
        <w:t>The first</w:t>
      </w:r>
      <w:r w:rsidR="00140304">
        <w:t xml:space="preserve"> major</w:t>
      </w:r>
      <w:r>
        <w:t xml:space="preserve"> </w:t>
      </w:r>
      <w:r w:rsidR="00B6508D">
        <w:t>change in development</w:t>
      </w:r>
      <w:r>
        <w:t xml:space="preserve"> was to realise that the video processing </w:t>
      </w:r>
      <w:r w:rsidR="00E7337D">
        <w:t>implementation</w:t>
      </w:r>
      <w:r>
        <w:t xml:space="preserve"> of OpenALPR </w:t>
      </w:r>
      <w:r w:rsidR="00ED1EB6">
        <w:t>was</w:t>
      </w:r>
      <w:r>
        <w:t xml:space="preserve"> merely to split the video by frames and call OpenALPR per image, before </w:t>
      </w:r>
      <w:r w:rsidR="00E7337D">
        <w:t>concatenating</w:t>
      </w:r>
      <w:r>
        <w:t xml:space="preserve"> all the results in a final array. This method of processing meant that a group of detected license plates were associated to a video, and not a specific time. If the video was 10 minutes long, every detected plate would be detected at the timestamp that </w:t>
      </w:r>
      <w:r w:rsidR="00E7337D">
        <w:t>corresponds</w:t>
      </w:r>
      <w:r>
        <w:t xml:space="preserve"> to the start of the video</w:t>
      </w:r>
      <w:r w:rsidR="00ED1EB6">
        <w:t>. The last car in that video would be detected a full 10 minutes earlier</w:t>
      </w:r>
      <w:r>
        <w:t xml:space="preserve"> – a critical problem when the speed of the vehicle depends on its detection time.</w:t>
      </w:r>
      <w:r w:rsidR="00ED1EB6">
        <w:t xml:space="preserve"> </w:t>
      </w:r>
    </w:p>
    <w:p w:rsidR="001649D0" w:rsidRDefault="001649D0" w:rsidP="001649D0"/>
    <w:p w:rsidR="001649D0" w:rsidRDefault="001649D0" w:rsidP="001649D0">
      <w:r>
        <w:t>Additionally, the high framerate video being recorded was overkill for license plate detection if every frame was fed into OpenALPR. With the FPS set at the minimum of 25 in RPCWI, the difference between consecutive frames was negligible (</w:t>
      </w:r>
      <w:r w:rsidRPr="00DE1928">
        <w:rPr>
          <w:color w:val="FF0000"/>
        </w:rPr>
        <w:t>Figure 6</w:t>
      </w:r>
      <w:r w:rsidR="00216CD2">
        <w:rPr>
          <w:color w:val="FF0000"/>
        </w:rPr>
        <w:t xml:space="preserve"> and 7</w:t>
      </w:r>
      <w:r>
        <w:t>), again highlighting the problem of wasted CPU usag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1649D0" w:rsidTr="00C87875">
        <w:trPr>
          <w:jc w:val="center"/>
        </w:trPr>
        <w:tc>
          <w:tcPr>
            <w:tcW w:w="4252" w:type="dxa"/>
          </w:tcPr>
          <w:p w:rsidR="001649D0" w:rsidRDefault="001649D0" w:rsidP="002F7F97">
            <w:pPr>
              <w:jc w:val="center"/>
            </w:pPr>
            <w:r>
              <w:rPr>
                <w:noProof/>
                <w:lang w:eastAsia="en-GB"/>
              </w:rPr>
              <w:drawing>
                <wp:inline distT="0" distB="0" distL="0" distR="0" wp14:anchorId="1C1729E2" wp14:editId="3FAE8F14">
                  <wp:extent cx="2520000" cy="1420315"/>
                  <wp:effectExtent l="190500" t="190500" r="185420" b="1993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hqprint">
                            <a:extLst>
                              <a:ext uri="{28A0092B-C50C-407E-A947-70E740481C1C}">
                                <a14:useLocalDpi xmlns:a14="http://schemas.microsoft.com/office/drawing/2010/main"/>
                              </a:ext>
                            </a:extLst>
                          </a:blip>
                          <a:stretch>
                            <a:fillRect/>
                          </a:stretch>
                        </pic:blipFill>
                        <pic:spPr>
                          <a:xfrm>
                            <a:off x="0" y="0"/>
                            <a:ext cx="2520000" cy="1420315"/>
                          </a:xfrm>
                          <a:prstGeom prst="rect">
                            <a:avLst/>
                          </a:prstGeom>
                          <a:ln>
                            <a:noFill/>
                          </a:ln>
                          <a:effectLst>
                            <a:outerShdw blurRad="190500" algn="tl" rotWithShape="0">
                              <a:srgbClr val="000000">
                                <a:alpha val="70000"/>
                              </a:srgbClr>
                            </a:outerShdw>
                          </a:effectLst>
                        </pic:spPr>
                      </pic:pic>
                    </a:graphicData>
                  </a:graphic>
                </wp:inline>
              </w:drawing>
            </w:r>
          </w:p>
        </w:tc>
        <w:tc>
          <w:tcPr>
            <w:tcW w:w="4252" w:type="dxa"/>
          </w:tcPr>
          <w:p w:rsidR="001649D0" w:rsidRDefault="001649D0" w:rsidP="002F7F97">
            <w:pPr>
              <w:keepNext/>
              <w:jc w:val="center"/>
              <w:rPr>
                <w:noProof/>
                <w:lang w:eastAsia="en-GB"/>
              </w:rPr>
            </w:pPr>
            <w:r>
              <w:rPr>
                <w:noProof/>
                <w:lang w:eastAsia="en-GB"/>
              </w:rPr>
              <w:drawing>
                <wp:inline distT="0" distB="0" distL="0" distR="0" wp14:anchorId="26B3D326" wp14:editId="5BB82D53">
                  <wp:extent cx="2520000" cy="1414092"/>
                  <wp:effectExtent l="190500" t="190500" r="185420" b="1866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hqprint">
                            <a:extLst>
                              <a:ext uri="{28A0092B-C50C-407E-A947-70E740481C1C}">
                                <a14:useLocalDpi xmlns:a14="http://schemas.microsoft.com/office/drawing/2010/main"/>
                              </a:ext>
                            </a:extLst>
                          </a:blip>
                          <a:stretch>
                            <a:fillRect/>
                          </a:stretch>
                        </pic:blipFill>
                        <pic:spPr>
                          <a:xfrm>
                            <a:off x="0" y="0"/>
                            <a:ext cx="2520000" cy="1414092"/>
                          </a:xfrm>
                          <a:prstGeom prst="rect">
                            <a:avLst/>
                          </a:prstGeom>
                          <a:ln>
                            <a:noFill/>
                          </a:ln>
                          <a:effectLst>
                            <a:outerShdw blurRad="190500" algn="tl" rotWithShape="0">
                              <a:srgbClr val="000000">
                                <a:alpha val="70000"/>
                              </a:srgbClr>
                            </a:outerShdw>
                          </a:effectLst>
                        </pic:spPr>
                      </pic:pic>
                    </a:graphicData>
                  </a:graphic>
                </wp:inline>
              </w:drawing>
            </w:r>
          </w:p>
        </w:tc>
      </w:tr>
    </w:tbl>
    <w:p w:rsidR="001649D0" w:rsidRDefault="001649D0" w:rsidP="00DD3980">
      <w:pPr>
        <w:pStyle w:val="Caption"/>
      </w:pPr>
      <w:r>
        <w:t xml:space="preserve">Figure </w:t>
      </w:r>
      <w:r>
        <w:fldChar w:fldCharType="begin"/>
      </w:r>
      <w:r>
        <w:instrText xml:space="preserve"> SEQ Figure \* ARABIC </w:instrText>
      </w:r>
      <w:r>
        <w:fldChar w:fldCharType="separate"/>
      </w:r>
      <w:r w:rsidR="00ED6637">
        <w:rPr>
          <w:noProof/>
        </w:rPr>
        <w:t>7</w:t>
      </w:r>
      <w:r>
        <w:fldChar w:fldCharType="end"/>
      </w:r>
      <w:r>
        <w:t>: Consecutive Fram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16CD2" w:rsidTr="002F7F97">
        <w:trPr>
          <w:jc w:val="center"/>
        </w:trPr>
        <w:tc>
          <w:tcPr>
            <w:tcW w:w="4310" w:type="dxa"/>
          </w:tcPr>
          <w:p w:rsidR="00216CD2" w:rsidRDefault="00216CD2" w:rsidP="002F7F97">
            <w:pPr>
              <w:jc w:val="center"/>
            </w:pPr>
            <w:r>
              <w:rPr>
                <w:noProof/>
                <w:lang w:eastAsia="en-GB"/>
              </w:rPr>
              <w:lastRenderedPageBreak/>
              <w:drawing>
                <wp:inline distT="0" distB="0" distL="0" distR="0" wp14:anchorId="67D074BA" wp14:editId="431AE713">
                  <wp:extent cx="2520000" cy="1420315"/>
                  <wp:effectExtent l="190500" t="190500" r="185420" b="1993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hqprint">
                            <a:extLst>
                              <a:ext uri="{28A0092B-C50C-407E-A947-70E740481C1C}">
                                <a14:useLocalDpi xmlns:a14="http://schemas.microsoft.com/office/drawing/2010/main"/>
                              </a:ext>
                            </a:extLst>
                          </a:blip>
                          <a:stretch>
                            <a:fillRect/>
                          </a:stretch>
                        </pic:blipFill>
                        <pic:spPr>
                          <a:xfrm>
                            <a:off x="0" y="0"/>
                            <a:ext cx="2520000" cy="1420315"/>
                          </a:xfrm>
                          <a:prstGeom prst="rect">
                            <a:avLst/>
                          </a:prstGeom>
                          <a:ln>
                            <a:noFill/>
                          </a:ln>
                          <a:effectLst>
                            <a:outerShdw blurRad="190500" algn="tl" rotWithShape="0">
                              <a:srgbClr val="000000">
                                <a:alpha val="70000"/>
                              </a:srgbClr>
                            </a:outerShdw>
                          </a:effectLst>
                        </pic:spPr>
                      </pic:pic>
                    </a:graphicData>
                  </a:graphic>
                </wp:inline>
              </w:drawing>
            </w:r>
          </w:p>
        </w:tc>
        <w:tc>
          <w:tcPr>
            <w:tcW w:w="4184" w:type="dxa"/>
          </w:tcPr>
          <w:p w:rsidR="00216CD2" w:rsidRDefault="00216CD2" w:rsidP="00216CD2">
            <w:pPr>
              <w:keepNext/>
              <w:rPr>
                <w:noProof/>
                <w:lang w:eastAsia="en-GB"/>
              </w:rPr>
            </w:pPr>
            <w:r>
              <w:rPr>
                <w:noProof/>
                <w:lang w:eastAsia="en-GB"/>
              </w:rPr>
              <w:drawing>
                <wp:inline distT="0" distB="0" distL="0" distR="0" wp14:anchorId="364695ED" wp14:editId="54DDED31">
                  <wp:extent cx="2520000" cy="1399276"/>
                  <wp:effectExtent l="190500" t="190500" r="185420" b="1822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hqprint">
                            <a:extLst>
                              <a:ext uri="{28A0092B-C50C-407E-A947-70E740481C1C}">
                                <a14:useLocalDpi xmlns:a14="http://schemas.microsoft.com/office/drawing/2010/main"/>
                              </a:ext>
                            </a:extLst>
                          </a:blip>
                          <a:stretch>
                            <a:fillRect/>
                          </a:stretch>
                        </pic:blipFill>
                        <pic:spPr>
                          <a:xfrm>
                            <a:off x="0" y="0"/>
                            <a:ext cx="2520000" cy="1399276"/>
                          </a:xfrm>
                          <a:prstGeom prst="rect">
                            <a:avLst/>
                          </a:prstGeom>
                          <a:ln>
                            <a:noFill/>
                          </a:ln>
                          <a:effectLst>
                            <a:outerShdw blurRad="190500" algn="tl" rotWithShape="0">
                              <a:srgbClr val="000000">
                                <a:alpha val="70000"/>
                              </a:srgbClr>
                            </a:outerShdw>
                          </a:effectLst>
                        </pic:spPr>
                      </pic:pic>
                    </a:graphicData>
                  </a:graphic>
                </wp:inline>
              </w:drawing>
            </w:r>
          </w:p>
        </w:tc>
      </w:tr>
    </w:tbl>
    <w:p w:rsidR="00216CD2" w:rsidRDefault="00216CD2" w:rsidP="00DD3980">
      <w:pPr>
        <w:pStyle w:val="Caption"/>
      </w:pPr>
      <w:r>
        <w:t xml:space="preserve">Figure </w:t>
      </w:r>
      <w:r>
        <w:fldChar w:fldCharType="begin"/>
      </w:r>
      <w:r>
        <w:instrText xml:space="preserve"> SEQ Figure \* ARABIC </w:instrText>
      </w:r>
      <w:r>
        <w:fldChar w:fldCharType="separate"/>
      </w:r>
      <w:r w:rsidR="00ED6637">
        <w:rPr>
          <w:noProof/>
        </w:rPr>
        <w:t>8</w:t>
      </w:r>
      <w:r>
        <w:fldChar w:fldCharType="end"/>
      </w:r>
      <w:r>
        <w:t>: 5 frames apart</w:t>
      </w:r>
    </w:p>
    <w:p w:rsidR="001649D0" w:rsidRDefault="001649D0" w:rsidP="001649D0">
      <w:r>
        <w:t>Hence, the final implementation of OpenALPR</w:t>
      </w:r>
      <w:r w:rsidR="00216CD2">
        <w:t xml:space="preserve"> was wrapped in an outer script which solves both problems.</w:t>
      </w:r>
    </w:p>
    <w:p w:rsidR="00216CD2" w:rsidRDefault="00216CD2" w:rsidP="001649D0"/>
    <w:p w:rsidR="001649D0" w:rsidRDefault="00216CD2" w:rsidP="001649D0">
      <w:r>
        <w:t xml:space="preserve">For every video that needed to be processed, a separate folder on the local disk was </w:t>
      </w:r>
      <w:r w:rsidR="007F303C">
        <w:t xml:space="preserve">temporarily </w:t>
      </w:r>
      <w:r>
        <w:t>created. This folder housed every n</w:t>
      </w:r>
      <w:r w:rsidRPr="00216CD2">
        <w:rPr>
          <w:vertAlign w:val="superscript"/>
        </w:rPr>
        <w:t>th</w:t>
      </w:r>
      <w:r>
        <w:rPr>
          <w:vertAlign w:val="superscript"/>
        </w:rPr>
        <w:t xml:space="preserve"> </w:t>
      </w:r>
      <w:r>
        <w:t>frame of the video, as extracted using a counter in a while loop. Every n</w:t>
      </w:r>
      <w:r w:rsidRPr="00216CD2">
        <w:rPr>
          <w:vertAlign w:val="superscript"/>
        </w:rPr>
        <w:t>th</w:t>
      </w:r>
      <w:r>
        <w:t xml:space="preserve"> frame (now in image form), was then timestamped with the exact timestamp of that frame, calculated by adding on a time delta of 1/FPS. This ensured the OpenALPR stage w</w:t>
      </w:r>
      <w:r w:rsidR="007F303C">
        <w:t xml:space="preserve">ould return the license plates </w:t>
      </w:r>
      <w:r>
        <w:t xml:space="preserve">corresponding to the </w:t>
      </w:r>
      <w:r w:rsidR="007F303C">
        <w:t>exact</w:t>
      </w:r>
      <w:r>
        <w:t xml:space="preserve"> time that the vehicle appeared in.</w:t>
      </w:r>
      <w:r w:rsidR="00437CF0">
        <w:t xml:space="preserve"> </w:t>
      </w:r>
      <w:r>
        <w:t xml:space="preserve">The actual code implementation returned a tuple of an array of the detected license plates, the timestamp as extracted from the filename, and the </w:t>
      </w:r>
      <w:r w:rsidR="000A2429">
        <w:t>file path</w:t>
      </w:r>
      <w:r>
        <w:t xml:space="preserve"> of the image</w:t>
      </w:r>
      <w:r w:rsidR="00437CF0">
        <w:t>, for ease of adding to the database in the next section.</w:t>
      </w:r>
    </w:p>
    <w:p w:rsidR="00437CF0" w:rsidRDefault="00437CF0" w:rsidP="001649D0"/>
    <w:p w:rsidR="00437CF0" w:rsidRDefault="00437CF0" w:rsidP="001649D0">
      <w:r>
        <w:t>Even though processing every n</w:t>
      </w:r>
      <w:r w:rsidRPr="00216CD2">
        <w:rPr>
          <w:vertAlign w:val="superscript"/>
        </w:rPr>
        <w:t>th</w:t>
      </w:r>
      <w:r>
        <w:rPr>
          <w:vertAlign w:val="superscript"/>
        </w:rPr>
        <w:t xml:space="preserve"> </w:t>
      </w:r>
      <w:r>
        <w:t>frame gave a performance increase of n times, the speed of OpenALPR on the Raspberry Pi was still slow when compare</w:t>
      </w:r>
      <w:r w:rsidR="00E33DC1">
        <w:t>d to running on a desktop class CPU</w:t>
      </w:r>
      <w:r w:rsidR="00E90E22">
        <w:t xml:space="preserve"> </w:t>
      </w:r>
      <w:r w:rsidR="00E90E22" w:rsidRPr="00E90E22">
        <w:rPr>
          <w:color w:val="FF0000"/>
        </w:rPr>
        <w:t>(testing section XXX)</w:t>
      </w:r>
      <w:r w:rsidR="00E33DC1">
        <w:t>. As multicore processing was locked away behind the commercial version of OpenALPR, the next implementation was aimed at making the OpenALPR wrapper script multicore.</w:t>
      </w:r>
    </w:p>
    <w:p w:rsidR="00E33DC1" w:rsidRDefault="00E33DC1" w:rsidP="001649D0"/>
    <w:p w:rsidR="00344A8A" w:rsidRDefault="00043D46" w:rsidP="001649D0">
      <w:r>
        <w:lastRenderedPageBreak/>
        <w:t>As processing multiple images at the same time does not need to be done in the same memory space, Python’s</w:t>
      </w:r>
      <w:r w:rsidR="00E33DC1">
        <w:t xml:space="preserve"> multiprocessing library</w:t>
      </w:r>
      <w:r w:rsidR="00E7337D">
        <w:t xml:space="preserve"> </w:t>
      </w:r>
      <w:r w:rsidR="000B683B">
        <w:t xml:space="preserve">was utilized </w:t>
      </w:r>
      <w:r w:rsidR="00E7337D">
        <w:t>as opposed to the multithreading library</w:t>
      </w:r>
      <w:r>
        <w:t xml:space="preserve"> </w:t>
      </w:r>
      <w:r>
        <w:fldChar w:fldCharType="begin"/>
      </w:r>
      <w:r w:rsidR="00B22400">
        <w:instrText xml:space="preserve"> ADDIN ZOTERO_ITEM CSL_CITATION {"citationID":"mkPlVR4h","properties":{"formattedCitation":"[62], [63]","plainCitation":"[62], [63]"},"citationItems":[{"id":672,"uris":["http://zotero.org/users/2475447/items/3JWKBZVJ"],"uri":["http://zotero.org/users/2475447/items/3JWKBZVJ"],"itemData":{"id":672,"type":"webpage","title":"multithreading - Multiprocessing vs Threading Python - Stack Overflow","URL":"https://stackoverflow.com/questions/3044580/multiprocessing-vs-threading-python","accessed":{"date-parts":[["2017",6,17]]}}},{"id":675,"uris":["http://zotero.org/users/2475447/items/5SQF5JIX"],"uri":["http://zotero.org/users/2475447/items/5SQF5JIX"],"itemData":{"id":675,"type":"article-journal","title":"Parallel Data Processing with MapReduce in Python","source":"Google Scholar","URL":"http://www.sjsu.edu/people/robert.chun/courses/CS259Fall2013/s3/S.pdf","author":[{"family":"Shah","given":"Arjun Sahilkumar"}],"accessed":{"date-parts":[["2017",6,17]]}}}],"schema":"https://github.com/citation-style-language/schema/raw/master/csl-citation.json"} </w:instrText>
      </w:r>
      <w:r>
        <w:fldChar w:fldCharType="separate"/>
      </w:r>
      <w:r w:rsidR="00B22400" w:rsidRPr="00B22400">
        <w:t>[62], [63]</w:t>
      </w:r>
      <w:r>
        <w:fldChar w:fldCharType="end"/>
      </w:r>
      <w:r>
        <w:t xml:space="preserve">. </w:t>
      </w:r>
      <w:r w:rsidR="000B683B">
        <w:t>In choosing a pool size for multiprocessing, using a pool size to utili</w:t>
      </w:r>
      <w:r w:rsidR="000A2429">
        <w:t>se all available CPU cores would lead to borderline temperatures of operation (85</w:t>
      </w:r>
      <w:r w:rsidR="00685A5A">
        <w:t xml:space="preserve"> </w:t>
      </w:r>
      <w:r w:rsidR="00685A5A" w:rsidRPr="000B683B">
        <w:rPr>
          <w:rFonts w:ascii="Cambria Math" w:hAnsi="Cambria Math" w:cs="Cambria Math"/>
        </w:rPr>
        <w:t>⁰</w:t>
      </w:r>
      <w:r w:rsidR="000A2429">
        <w:t xml:space="preserve">C), in turn leading to thermal throttling </w:t>
      </w:r>
      <w:r w:rsidR="000A2429">
        <w:fldChar w:fldCharType="begin"/>
      </w:r>
      <w:r w:rsidR="00B22400">
        <w:instrText xml:space="preserve"> ADDIN ZOTERO_ITEM CSL_CITATION {"citationID":"ab9e138dne","properties":{"formattedCitation":"[64]","plainCitation":"[64]"},"citationItems":[{"id":676,"uris":["http://zotero.org/users/2475447/items/ZNG83JJP"],"uri":["http://zotero.org/users/2475447/items/ZNG83JJP"],"itemData":{"id":676,"type":"webpage","title":"Raspberry Pi 3 - First Look","container-title":"Piratical Tales From Pimoroni","abstract":"Four years after the launch of the first Raspberry Pi, the Raspberry Pi Foundation has just announced the Raspberry Pi 3 Model B. The Raspberry Pi 3 will replace the Pi 2 in the current lineup, landing at the same price point that the headline model has always occupied. Here,","URL":"http://blog.pimoroni.com/raspberry-pi-3/","issued":{"date-parts":[["2016",2,29]]},"accessed":{"date-parts":[["2017",6,17]]}}}],"schema":"https://github.com/citation-style-language/schema/raw/master/csl-citation.json"} </w:instrText>
      </w:r>
      <w:r w:rsidR="000A2429">
        <w:fldChar w:fldCharType="separate"/>
      </w:r>
      <w:r w:rsidR="00B22400" w:rsidRPr="00B22400">
        <w:t>[64]</w:t>
      </w:r>
      <w:r w:rsidR="000A2429">
        <w:fldChar w:fldCharType="end"/>
      </w:r>
      <w:r w:rsidR="000A2429">
        <w:t>. Hence, the final implementation of a</w:t>
      </w:r>
      <w:r w:rsidR="005D449B">
        <w:t xml:space="preserve"> pool size of 3</w:t>
      </w:r>
      <w:r w:rsidR="000A2429">
        <w:t xml:space="preserve"> meant getting close to 3x performance </w:t>
      </w:r>
      <w:r w:rsidR="000A2429" w:rsidRPr="000A2429">
        <w:rPr>
          <w:color w:val="FF0000"/>
        </w:rPr>
        <w:t>(section XXX)</w:t>
      </w:r>
      <w:r w:rsidR="000A2429">
        <w:t>, while using 3 out of the 4 available CPU cores</w:t>
      </w:r>
      <w:r w:rsidR="00344A8A">
        <w:t xml:space="preserve"> </w:t>
      </w:r>
      <w:r w:rsidR="00344A8A" w:rsidRPr="000B0045">
        <w:rPr>
          <w:color w:val="FF0000"/>
        </w:rPr>
        <w:t>(Figure 8)</w:t>
      </w:r>
      <w:r w:rsidR="005D449B">
        <w:t xml:space="preserve">. </w:t>
      </w:r>
    </w:p>
    <w:p w:rsidR="00344A8A" w:rsidRDefault="00344A8A" w:rsidP="001649D0"/>
    <w:p w:rsidR="00E33DC1" w:rsidRDefault="00344A8A" w:rsidP="001649D0">
      <w:r>
        <w:t xml:space="preserve">To provide another way of combatting the thermal problem, </w:t>
      </w:r>
      <w:r w:rsidR="005775B6">
        <w:t>heatsinks</w:t>
      </w:r>
      <w:r>
        <w:t xml:space="preserve"> were purchased and added to the </w:t>
      </w:r>
      <w:r w:rsidRPr="005775B6">
        <w:rPr>
          <w:color w:val="FF0000"/>
        </w:rPr>
        <w:t xml:space="preserve">SOC’s </w:t>
      </w:r>
      <w:r>
        <w:t>on the Raspberry Pi. While the added heatsinks were a welcome addition - they</w:t>
      </w:r>
      <w:r w:rsidR="000A2429">
        <w:t xml:space="preserve"> did decrease CPU temperatures by 3-5 </w:t>
      </w:r>
      <w:r w:rsidR="00685A5A">
        <w:rPr>
          <w:rFonts w:ascii="Calibri" w:hAnsi="Calibri" w:cs="Calibri"/>
        </w:rPr>
        <w:t>⁰</w:t>
      </w:r>
      <w:r w:rsidR="000A2429">
        <w:t xml:space="preserve">C, keeping one CPU core available </w:t>
      </w:r>
      <w:r w:rsidR="005775B6">
        <w:t xml:space="preserve">was more important in the grand scheme of things as it </w:t>
      </w:r>
      <w:r w:rsidR="000A2429">
        <w:t>meant other processes would not be affected when OpenALPR was running.</w:t>
      </w:r>
      <w:r w:rsidR="000B683B">
        <w:t xml:space="preserve"> The final implementation</w:t>
      </w:r>
      <w:r>
        <w:t xml:space="preserve"> </w:t>
      </w:r>
      <w:r w:rsidR="00A73D1B">
        <w:t>led</w:t>
      </w:r>
      <w:r w:rsidR="000B683B">
        <w:t xml:space="preserve"> to thermals of around 75 </w:t>
      </w:r>
      <w:r w:rsidR="000B683B" w:rsidRPr="000B683B">
        <w:rPr>
          <w:rFonts w:ascii="Cambria Math" w:hAnsi="Cambria Math" w:cs="Cambria Math"/>
        </w:rPr>
        <w:t>⁰</w:t>
      </w:r>
      <w:r w:rsidR="000B683B" w:rsidRPr="000B683B">
        <w:t>C.</w:t>
      </w:r>
    </w:p>
    <w:p w:rsidR="00A73D1B" w:rsidRDefault="00A73D1B" w:rsidP="001649D0"/>
    <w:p w:rsidR="00A73D1B" w:rsidRDefault="00A73D1B" w:rsidP="001649D0">
      <w:r>
        <w:t xml:space="preserve">Here it is interesting to note an unused optimization for this project’s multicore processing. As OpenALPR requires loading configuration files every time the OpenALPR object is instantiated, </w:t>
      </w:r>
      <w:r w:rsidR="00E45C21">
        <w:t xml:space="preserve">an attempt was made to instantiate X amount of OpenALPR objects with their required configuration files before calling all of them in a pool queue to ensure time wasn’t being wasted in loading configuration files. However, as X is equivalent to the number of images needed to be processed, and assuming X = 150 images for a 30 second video (5 FPS), 150 OpenALPR objects had to be instantiated. This led very quickly to memory problems and </w:t>
      </w:r>
      <w:r w:rsidR="00707536">
        <w:t xml:space="preserve">segmentation fault </w:t>
      </w:r>
      <w:r w:rsidR="00E45C21">
        <w:t xml:space="preserve">crashes </w:t>
      </w:r>
      <w:r w:rsidR="00707536">
        <w:t>at</w:t>
      </w:r>
      <w:r w:rsidR="00E45C21">
        <w:t xml:space="preserve"> random times throughout processing –hence this optimization was left unused as the time spent debugging the memory issues would not outweigh the negligible time gained in speed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043D46" w:rsidTr="00C87875">
        <w:tc>
          <w:tcPr>
            <w:tcW w:w="8504" w:type="dxa"/>
          </w:tcPr>
          <w:p w:rsidR="00043D46" w:rsidRDefault="00043D46" w:rsidP="006E4800">
            <w:pPr>
              <w:jc w:val="center"/>
              <w:rPr>
                <w:noProof/>
                <w:lang w:eastAsia="en-GB"/>
              </w:rPr>
            </w:pPr>
            <w:r>
              <w:rPr>
                <w:noProof/>
                <w:lang w:eastAsia="en-GB"/>
              </w:rPr>
              <w:lastRenderedPageBreak/>
              <w:drawing>
                <wp:inline distT="0" distB="0" distL="0" distR="0" wp14:anchorId="1CD56597" wp14:editId="41A710B8">
                  <wp:extent cx="5040000" cy="1253628"/>
                  <wp:effectExtent l="190500" t="190500" r="198755" b="194310"/>
                  <wp:docPr id="21" name="Picture 21" descr="C:\Users\Jeremy\AppData\Local\Microsoft\Windows\INetCacheContent.Word\2017-06-17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eremy\AppData\Local\Microsoft\Windows\INetCacheContent.Word\2017-06-17 (4).png"/>
                          <pic:cNvPicPr>
                            <a:picLocks noChangeAspect="1" noChangeArrowheads="1"/>
                          </pic:cNvPicPr>
                        </pic:nvPicPr>
                        <pic:blipFill rotWithShape="1">
                          <a:blip r:embed="rId37">
                            <a:extLst>
                              <a:ext uri="{28A0092B-C50C-407E-A947-70E740481C1C}">
                                <a14:useLocalDpi xmlns:a14="http://schemas.microsoft.com/office/drawing/2010/main" val="0"/>
                              </a:ext>
                            </a:extLst>
                          </a:blip>
                          <a:srcRect b="65781"/>
                          <a:stretch/>
                        </pic:blipFill>
                        <pic:spPr bwMode="auto">
                          <a:xfrm>
                            <a:off x="0" y="0"/>
                            <a:ext cx="5040000" cy="125362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r w:rsidR="00043D46" w:rsidTr="00C87875">
        <w:tc>
          <w:tcPr>
            <w:tcW w:w="8504" w:type="dxa"/>
          </w:tcPr>
          <w:p w:rsidR="00043D46" w:rsidRDefault="00043D46" w:rsidP="00043D46">
            <w:pPr>
              <w:keepNext/>
              <w:jc w:val="center"/>
            </w:pPr>
            <w:r>
              <w:rPr>
                <w:noProof/>
                <w:lang w:eastAsia="en-GB"/>
              </w:rPr>
              <w:drawing>
                <wp:inline distT="0" distB="0" distL="0" distR="0" wp14:anchorId="1C6B74FC" wp14:editId="6173A24A">
                  <wp:extent cx="5040000" cy="1183413"/>
                  <wp:effectExtent l="190500" t="190500" r="179705" b="188595"/>
                  <wp:docPr id="20" name="Picture 20" descr="C:\Users\Jeremy\AppData\Local\Microsoft\Windows\INetCacheContent.Word\2017-06-17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eremy\AppData\Local\Microsoft\Windows\INetCacheContent.Word\2017-06-17 (3).png"/>
                          <pic:cNvPicPr>
                            <a:picLocks noChangeAspect="1" noChangeArrowheads="1"/>
                          </pic:cNvPicPr>
                        </pic:nvPicPr>
                        <pic:blipFill rotWithShape="1">
                          <a:blip r:embed="rId38">
                            <a:extLst>
                              <a:ext uri="{28A0092B-C50C-407E-A947-70E740481C1C}">
                                <a14:useLocalDpi xmlns:a14="http://schemas.microsoft.com/office/drawing/2010/main" val="0"/>
                              </a:ext>
                            </a:extLst>
                          </a:blip>
                          <a:srcRect b="67698"/>
                          <a:stretch/>
                        </pic:blipFill>
                        <pic:spPr bwMode="auto">
                          <a:xfrm>
                            <a:off x="0" y="0"/>
                            <a:ext cx="5040000" cy="1183413"/>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bl>
    <w:p w:rsidR="00043D46" w:rsidRDefault="00043D46" w:rsidP="00DD3980">
      <w:pPr>
        <w:pStyle w:val="Caption"/>
      </w:pPr>
      <w:r>
        <w:t xml:space="preserve">Figure </w:t>
      </w:r>
      <w:r>
        <w:fldChar w:fldCharType="begin"/>
      </w:r>
      <w:r>
        <w:instrText xml:space="preserve"> SEQ Figure \* ARABIC </w:instrText>
      </w:r>
      <w:r>
        <w:fldChar w:fldCharType="separate"/>
      </w:r>
      <w:r w:rsidR="00ED6637">
        <w:rPr>
          <w:noProof/>
        </w:rPr>
        <w:t>9</w:t>
      </w:r>
      <w:r>
        <w:fldChar w:fldCharType="end"/>
      </w:r>
      <w:r>
        <w:t>: Before and after multicore</w:t>
      </w:r>
      <w:r w:rsidR="00EE53A0">
        <w:t xml:space="preserve"> (3 out of </w:t>
      </w:r>
      <w:r w:rsidR="002F7F97">
        <w:t>4 cores)</w:t>
      </w:r>
    </w:p>
    <w:p w:rsidR="00DF1DF2" w:rsidRDefault="00DF1DF2" w:rsidP="00CD2796"/>
    <w:p w:rsidR="00CD2796" w:rsidRDefault="00CD2796" w:rsidP="00CD2796">
      <w:pPr>
        <w:pStyle w:val="Heading3"/>
      </w:pPr>
      <w:bookmarkStart w:id="64" w:name="_Toc485594733"/>
      <w:r>
        <w:t>Processing the resultant plate data</w:t>
      </w:r>
      <w:bookmarkEnd w:id="64"/>
    </w:p>
    <w:p w:rsidR="00CD2796" w:rsidRDefault="00724DF3" w:rsidP="00CD2796">
      <w:r>
        <w:t xml:space="preserve">The output data format </w:t>
      </w:r>
      <w:r w:rsidR="00F23E97">
        <w:t>from OpenALPR is a JSON object containing plate candidates for every frame</w:t>
      </w:r>
      <w:r w:rsidR="0002461D">
        <w:t>. However, as consecutive frames most likely contain the same car, some post-processing was needed to extract the unique plates from the list of all plates.</w:t>
      </w:r>
      <w:r w:rsidR="00ED1EB6">
        <w:t xml:space="preserve"> A ‘group similar plates’ feature is available in the commercial version of OpenALPR, but as that was behind a paywall, something similar had to be developed, tested, and implemented.</w:t>
      </w:r>
    </w:p>
    <w:p w:rsidR="0002461D" w:rsidRDefault="0002461D" w:rsidP="00CD2796"/>
    <w:p w:rsidR="0002461D" w:rsidRDefault="0002461D" w:rsidP="00CD2796">
      <w:r>
        <w:t>The initial method was to sort the resultant array of plates by their confidence as determined by OpenALPR, and select the top few. However, there might be repeat plates with high confidence so this method was not robust.</w:t>
      </w:r>
    </w:p>
    <w:p w:rsidR="0002461D" w:rsidRDefault="0002461D" w:rsidP="00CD2796"/>
    <w:p w:rsidR="0002461D" w:rsidRDefault="0002461D" w:rsidP="00CD2796">
      <w:r>
        <w:lastRenderedPageBreak/>
        <w:t>The next method was taking all plates from the beginning to motion detection to the beginning of the next motion detection. However, again, there might be a few cars within one video so this would not get all the unique cars in the video.</w:t>
      </w:r>
    </w:p>
    <w:p w:rsidR="006E4800" w:rsidRDefault="00707536" w:rsidP="006E4800">
      <w:r>
        <w:t>T</w:t>
      </w:r>
      <w:r w:rsidR="0002461D">
        <w:t xml:space="preserve">he final implementation uses the consecutive frame property to its advantage. As consecutive frames are likely to contain the same car, the similarity of the license plate string must be high. If the similarity of the previous license plate and the current license plate is low, then it was highly likely that the plate belonged to another car. Hence, an algorithm to extract unique plates is shown by </w:t>
      </w:r>
      <w:r w:rsidR="0002461D" w:rsidRPr="0002461D">
        <w:rPr>
          <w:color w:val="FF0000"/>
        </w:rPr>
        <w:t>code snippet 3</w:t>
      </w:r>
      <w:r w:rsidR="0002461D">
        <w:t>.</w:t>
      </w:r>
      <w:r w:rsidR="006E4800" w:rsidRPr="006E4800">
        <w:t xml:space="preserve"> </w:t>
      </w:r>
      <w:r w:rsidR="006E4800">
        <w:t>Python’s SequenceMatcher function</w:t>
      </w:r>
      <w:r w:rsidR="007904A6">
        <w:t xml:space="preserve"> from difflib</w:t>
      </w:r>
      <w:r w:rsidR="006E4800">
        <w:t xml:space="preserve"> is used to determin</w:t>
      </w:r>
      <w:r w:rsidR="007904A6">
        <w:t>e the similarity of two strings.</w:t>
      </w:r>
    </w:p>
    <w:p w:rsidR="006E4800" w:rsidRDefault="00EE53A0" w:rsidP="00CD2796">
      <w:r>
        <w:rPr>
          <w:noProof/>
        </w:rPr>
        <w:lastRenderedPageBreak/>
        <mc:AlternateContent>
          <mc:Choice Requires="wps">
            <w:drawing>
              <wp:anchor distT="0" distB="0" distL="114300" distR="114300" simplePos="0" relativeHeight="251665408" behindDoc="0" locked="0" layoutInCell="1" allowOverlap="1" wp14:anchorId="520B2C11" wp14:editId="11A666F7">
                <wp:simplePos x="0" y="0"/>
                <wp:positionH relativeFrom="column">
                  <wp:posOffset>-10160</wp:posOffset>
                </wp:positionH>
                <wp:positionV relativeFrom="paragraph">
                  <wp:posOffset>4573270</wp:posOffset>
                </wp:positionV>
                <wp:extent cx="5381625" cy="635"/>
                <wp:effectExtent l="0" t="0" r="9525" b="18415"/>
                <wp:wrapTopAndBottom/>
                <wp:docPr id="216" name="Text Box 216"/>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rsidR="002B6008" w:rsidRPr="004F607C" w:rsidRDefault="002B6008" w:rsidP="00EE53A0">
                            <w:pPr>
                              <w:pStyle w:val="Caption"/>
                              <w:rPr>
                                <w:noProof/>
                                <w:sz w:val="24"/>
                                <w:szCs w:val="20"/>
                              </w:rPr>
                            </w:pPr>
                            <w:r>
                              <w:t xml:space="preserve">Code Snippet </w:t>
                            </w:r>
                            <w:r>
                              <w:fldChar w:fldCharType="begin"/>
                            </w:r>
                            <w:r>
                              <w:instrText xml:space="preserve"> SEQ Code_Snippet \* ARABIC </w:instrText>
                            </w:r>
                            <w:r>
                              <w:fldChar w:fldCharType="separate"/>
                            </w:r>
                            <w:r w:rsidR="00ED6637">
                              <w:rPr>
                                <w:noProof/>
                              </w:rPr>
                              <w:t>2</w:t>
                            </w:r>
                            <w:r>
                              <w:fldChar w:fldCharType="end"/>
                            </w:r>
                            <w:r>
                              <w:t>: Getting unique pl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B2C11" id="Text Box 216" o:spid="_x0000_s1028" type="#_x0000_t202" style="position:absolute;left:0;text-align:left;margin-left:-.8pt;margin-top:360.1pt;width:423.7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CxkLwIAAGg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" stroked="f">
                <v:textbox style="mso-fit-shape-to-text:t" inset="0,0,0,0">
                  <w:txbxContent>
                    <w:p w:rsidR="002B6008" w:rsidRPr="004F607C" w:rsidRDefault="002B6008" w:rsidP="00EE53A0">
                      <w:pPr>
                        <w:pStyle w:val="Caption"/>
                        <w:rPr>
                          <w:noProof/>
                          <w:sz w:val="24"/>
                          <w:szCs w:val="20"/>
                        </w:rPr>
                      </w:pPr>
                      <w:r>
                        <w:t xml:space="preserve">Code Snippet </w:t>
                      </w:r>
                      <w:r>
                        <w:fldChar w:fldCharType="begin"/>
                      </w:r>
                      <w:r>
                        <w:instrText xml:space="preserve"> SEQ Code_Snippet \* ARABIC </w:instrText>
                      </w:r>
                      <w:r>
                        <w:fldChar w:fldCharType="separate"/>
                      </w:r>
                      <w:r w:rsidR="00ED6637">
                        <w:rPr>
                          <w:noProof/>
                        </w:rPr>
                        <w:t>2</w:t>
                      </w:r>
                      <w:r>
                        <w:fldChar w:fldCharType="end"/>
                      </w:r>
                      <w:r>
                        <w:t>: Getting unique plates</w:t>
                      </w:r>
                    </w:p>
                  </w:txbxContent>
                </v:textbox>
                <w10:wrap type="topAndBottom"/>
              </v:shape>
            </w:pict>
          </mc:Fallback>
        </mc:AlternateContent>
      </w:r>
      <w:r>
        <w:rPr>
          <w:noProof/>
          <w:lang w:eastAsia="en-GB"/>
        </w:rPr>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234315</wp:posOffset>
                </wp:positionV>
                <wp:extent cx="5381625" cy="1404620"/>
                <wp:effectExtent l="0" t="0" r="28575" b="26035"/>
                <wp:wrapTopAndBottom/>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404620"/>
                        </a:xfrm>
                        <a:prstGeom prst="rect">
                          <a:avLst/>
                        </a:prstGeom>
                        <a:solidFill>
                          <a:srgbClr val="FFFFFF"/>
                        </a:solidFill>
                        <a:ln w="9525">
                          <a:solidFill>
                            <a:srgbClr val="000000"/>
                          </a:solidFill>
                          <a:miter lim="800000"/>
                          <a:headEnd/>
                          <a:tailEnd/>
                        </a:ln>
                      </wps:spPr>
                      <wps:txbx>
                        <w:txbxContent>
                          <w:p w:rsidR="002B6008" w:rsidRDefault="002B6008" w:rsidP="00EE53A0">
                            <w:pPr>
                              <w:jc w:val="left"/>
                            </w:pPr>
                            <w:r>
                              <w:t>return_list_outer = [ ]</w:t>
                            </w:r>
                          </w:p>
                          <w:p w:rsidR="002B6008" w:rsidRDefault="002B6008" w:rsidP="00EE53A0">
                            <w:pPr>
                              <w:jc w:val="left"/>
                            </w:pPr>
                            <w:r>
                              <w:t>retun_list_inner = [ ]</w:t>
                            </w:r>
                          </w:p>
                          <w:p w:rsidR="002B6008" w:rsidRDefault="002B6008" w:rsidP="00EE53A0">
                            <w:pPr>
                              <w:jc w:val="left"/>
                            </w:pPr>
                            <w:r>
                              <w:t>previous_plate = “ “</w:t>
                            </w:r>
                          </w:p>
                          <w:p w:rsidR="002B6008" w:rsidRDefault="002B6008" w:rsidP="00EE53A0">
                            <w:pPr>
                              <w:jc w:val="left"/>
                            </w:pPr>
                            <w:r>
                              <w:t>for current_plate in plates:</w:t>
                            </w:r>
                          </w:p>
                          <w:p w:rsidR="002B6008" w:rsidRDefault="002B6008" w:rsidP="00EE53A0">
                            <w:pPr>
                              <w:jc w:val="left"/>
                            </w:pPr>
                            <w:r>
                              <w:tab/>
                              <w:t>if similar(current_plate, previous_plate) &gt; some threshold value:</w:t>
                            </w:r>
                          </w:p>
                          <w:p w:rsidR="002B6008" w:rsidRDefault="002B6008" w:rsidP="00EE53A0">
                            <w:pPr>
                              <w:jc w:val="left"/>
                            </w:pPr>
                            <w:r>
                              <w:tab/>
                            </w:r>
                            <w:r>
                              <w:tab/>
                              <w:t># it must be the same car</w:t>
                            </w:r>
                          </w:p>
                          <w:p w:rsidR="002B6008" w:rsidRDefault="002B6008" w:rsidP="00EE53A0">
                            <w:pPr>
                              <w:jc w:val="left"/>
                            </w:pPr>
                            <w:r>
                              <w:tab/>
                            </w:r>
                            <w:r>
                              <w:tab/>
                              <w:t>append current_plate to return_list_inner</w:t>
                            </w:r>
                          </w:p>
                          <w:p w:rsidR="002B6008" w:rsidRDefault="002B6008" w:rsidP="00EE53A0">
                            <w:pPr>
                              <w:jc w:val="left"/>
                            </w:pPr>
                            <w:r>
                              <w:tab/>
                              <w:t>else: # it must be a different car as strings are not similar</w:t>
                            </w:r>
                          </w:p>
                          <w:p w:rsidR="002B6008" w:rsidRDefault="002B6008" w:rsidP="00EE53A0">
                            <w:pPr>
                              <w:jc w:val="left"/>
                            </w:pPr>
                            <w:r>
                              <w:tab/>
                            </w:r>
                            <w:r>
                              <w:tab/>
                              <w:t>sort return_list_inner by confidence</w:t>
                            </w:r>
                          </w:p>
                          <w:p w:rsidR="002B6008" w:rsidRDefault="002B6008" w:rsidP="00EE53A0">
                            <w:pPr>
                              <w:jc w:val="left"/>
                            </w:pPr>
                            <w:r>
                              <w:tab/>
                            </w:r>
                            <w:r>
                              <w:tab/>
                              <w:t>append the highest confidence plate to return_list_outer</w:t>
                            </w:r>
                          </w:p>
                          <w:p w:rsidR="002B6008" w:rsidRDefault="002B6008" w:rsidP="00EE53A0">
                            <w:pPr>
                              <w:jc w:val="left"/>
                            </w:pPr>
                            <w:r>
                              <w:tab/>
                            </w:r>
                            <w:r>
                              <w:tab/>
                              <w:t>clear return_list_inner</w:t>
                            </w:r>
                          </w:p>
                          <w:p w:rsidR="002B6008" w:rsidRDefault="002B6008" w:rsidP="00EE53A0">
                            <w:pPr>
                              <w:jc w:val="left"/>
                            </w:pPr>
                            <w:r>
                              <w:tab/>
                              <w:t>previous_plate = current_plate</w:t>
                            </w:r>
                          </w:p>
                          <w:p w:rsidR="002B6008" w:rsidRDefault="002B6008" w:rsidP="00EE53A0">
                            <w:pPr>
                              <w:jc w:val="left"/>
                            </w:pPr>
                            <w:r>
                              <w:t>return return_list_ou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372.55pt;margin-top:18.45pt;width:423.75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">
                <v:textbox style="mso-fit-shape-to-text:t">
                  <w:txbxContent>
                    <w:p w:rsidR="002B6008" w:rsidRDefault="002B6008" w:rsidP="00EE53A0">
                      <w:pPr>
                        <w:jc w:val="left"/>
                      </w:pPr>
                      <w:r>
                        <w:t>return_list_outer = [ ]</w:t>
                      </w:r>
                    </w:p>
                    <w:p w:rsidR="002B6008" w:rsidRDefault="002B6008" w:rsidP="00EE53A0">
                      <w:pPr>
                        <w:jc w:val="left"/>
                      </w:pPr>
                      <w:r>
                        <w:t>retun_list_inner = [ ]</w:t>
                      </w:r>
                    </w:p>
                    <w:p w:rsidR="002B6008" w:rsidRDefault="002B6008" w:rsidP="00EE53A0">
                      <w:pPr>
                        <w:jc w:val="left"/>
                      </w:pPr>
                      <w:r>
                        <w:t>previous_plate = “ “</w:t>
                      </w:r>
                    </w:p>
                    <w:p w:rsidR="002B6008" w:rsidRDefault="002B6008" w:rsidP="00EE53A0">
                      <w:pPr>
                        <w:jc w:val="left"/>
                      </w:pPr>
                      <w:r>
                        <w:t>for current_plate in plates:</w:t>
                      </w:r>
                    </w:p>
                    <w:p w:rsidR="002B6008" w:rsidRDefault="002B6008" w:rsidP="00EE53A0">
                      <w:pPr>
                        <w:jc w:val="left"/>
                      </w:pPr>
                      <w:r>
                        <w:tab/>
                        <w:t>if similar(current_plate, previous_plate) &gt; some threshold value:</w:t>
                      </w:r>
                    </w:p>
                    <w:p w:rsidR="002B6008" w:rsidRDefault="002B6008" w:rsidP="00EE53A0">
                      <w:pPr>
                        <w:jc w:val="left"/>
                      </w:pPr>
                      <w:r>
                        <w:tab/>
                      </w:r>
                      <w:r>
                        <w:tab/>
                        <w:t># it must be the same car</w:t>
                      </w:r>
                    </w:p>
                    <w:p w:rsidR="002B6008" w:rsidRDefault="002B6008" w:rsidP="00EE53A0">
                      <w:pPr>
                        <w:jc w:val="left"/>
                      </w:pPr>
                      <w:r>
                        <w:tab/>
                      </w:r>
                      <w:r>
                        <w:tab/>
                        <w:t>append current_plate to return_list_inner</w:t>
                      </w:r>
                    </w:p>
                    <w:p w:rsidR="002B6008" w:rsidRDefault="002B6008" w:rsidP="00EE53A0">
                      <w:pPr>
                        <w:jc w:val="left"/>
                      </w:pPr>
                      <w:r>
                        <w:tab/>
                        <w:t>else: # it must be a different car as strings are not similar</w:t>
                      </w:r>
                    </w:p>
                    <w:p w:rsidR="002B6008" w:rsidRDefault="002B6008" w:rsidP="00EE53A0">
                      <w:pPr>
                        <w:jc w:val="left"/>
                      </w:pPr>
                      <w:r>
                        <w:tab/>
                      </w:r>
                      <w:r>
                        <w:tab/>
                        <w:t>sort return_list_inner by confidence</w:t>
                      </w:r>
                    </w:p>
                    <w:p w:rsidR="002B6008" w:rsidRDefault="002B6008" w:rsidP="00EE53A0">
                      <w:pPr>
                        <w:jc w:val="left"/>
                      </w:pPr>
                      <w:r>
                        <w:tab/>
                      </w:r>
                      <w:r>
                        <w:tab/>
                        <w:t>append the highest confidence plate to return_list_outer</w:t>
                      </w:r>
                    </w:p>
                    <w:p w:rsidR="002B6008" w:rsidRDefault="002B6008" w:rsidP="00EE53A0">
                      <w:pPr>
                        <w:jc w:val="left"/>
                      </w:pPr>
                      <w:r>
                        <w:tab/>
                      </w:r>
                      <w:r>
                        <w:tab/>
                        <w:t>clear return_list_inner</w:t>
                      </w:r>
                    </w:p>
                    <w:p w:rsidR="002B6008" w:rsidRDefault="002B6008" w:rsidP="00EE53A0">
                      <w:pPr>
                        <w:jc w:val="left"/>
                      </w:pPr>
                      <w:r>
                        <w:tab/>
                        <w:t>previous_plate = current_plate</w:t>
                      </w:r>
                    </w:p>
                    <w:p w:rsidR="002B6008" w:rsidRDefault="002B6008" w:rsidP="00EE53A0">
                      <w:pPr>
                        <w:jc w:val="left"/>
                      </w:pPr>
                      <w:r>
                        <w:t>return return_list_outer</w:t>
                      </w:r>
                    </w:p>
                  </w:txbxContent>
                </v:textbox>
                <w10:wrap type="topAndBottom" anchorx="margin"/>
              </v:shape>
            </w:pict>
          </mc:Fallback>
        </mc:AlternateContent>
      </w:r>
      <w:r w:rsidR="006E4800">
        <w:t xml:space="preserve">Unique plates were successfully extracted from the complete list of plates given by OpenALPR using this algorithm. This method also solved a problem with the plates given by OpenALPR – sometimes, depending on the input image, OpenALPR would return a license plate with one or two missing/incorrect characters. An advantage of this method is that plates with one or two missing characters would still be regarded as the same car. </w:t>
      </w:r>
      <w:r w:rsidR="006E4800" w:rsidRPr="007904A6">
        <w:rPr>
          <w:color w:val="FF0000"/>
        </w:rPr>
        <w:t>Table 1</w:t>
      </w:r>
      <w:r w:rsidR="007904A6" w:rsidRPr="007904A6">
        <w:rPr>
          <w:color w:val="FF0000"/>
        </w:rPr>
        <w:t xml:space="preserve"> and 2</w:t>
      </w:r>
      <w:r w:rsidR="006E4800">
        <w:t xml:space="preserve"> shows this algorithm separating unique cars, with the most confident candidate plate the one being added to the database.</w:t>
      </w:r>
    </w:p>
    <w:p w:rsidR="006E4800" w:rsidRDefault="006E4800" w:rsidP="00CD2796"/>
    <w:p w:rsidR="006E4800" w:rsidRDefault="006E4800" w:rsidP="00DD3980">
      <w:pPr>
        <w:pStyle w:val="Caption"/>
      </w:pPr>
      <w:r>
        <w:t xml:space="preserve">Table </w:t>
      </w:r>
      <w:r>
        <w:fldChar w:fldCharType="begin"/>
      </w:r>
      <w:r>
        <w:instrText xml:space="preserve"> SEQ Table \* ARABIC </w:instrText>
      </w:r>
      <w:r>
        <w:fldChar w:fldCharType="separate"/>
      </w:r>
      <w:r w:rsidR="00ED6637">
        <w:rPr>
          <w:noProof/>
        </w:rPr>
        <w:t>3</w:t>
      </w:r>
      <w:r>
        <w:fldChar w:fldCharType="end"/>
      </w:r>
      <w:r>
        <w:t>: Unique plates extracted fr</w:t>
      </w:r>
      <w:r w:rsidR="00E45C21">
        <w:t>om a list of all returned plates</w:t>
      </w:r>
      <w:r w:rsidR="002B618A">
        <w:t xml:space="preserve"> from real world footage</w:t>
      </w:r>
    </w:p>
    <w:tbl>
      <w:tblPr>
        <w:tblStyle w:val="ListTable3"/>
        <w:tblW w:w="0" w:type="auto"/>
        <w:tblLook w:val="04A0" w:firstRow="1" w:lastRow="0" w:firstColumn="1" w:lastColumn="0" w:noHBand="0" w:noVBand="1"/>
      </w:tblPr>
      <w:tblGrid>
        <w:gridCol w:w="1980"/>
        <w:gridCol w:w="2268"/>
        <w:gridCol w:w="2001"/>
        <w:gridCol w:w="2245"/>
      </w:tblGrid>
      <w:tr w:rsidR="00C735E6" w:rsidTr="00C735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0" w:type="dxa"/>
          </w:tcPr>
          <w:p w:rsidR="00C735E6" w:rsidRDefault="00C735E6" w:rsidP="00CD2796">
            <w:r>
              <w:lastRenderedPageBreak/>
              <w:t>Actual Plate</w:t>
            </w:r>
          </w:p>
        </w:tc>
        <w:tc>
          <w:tcPr>
            <w:tcW w:w="2268"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KP08UDE</w:t>
            </w:r>
          </w:p>
        </w:tc>
        <w:tc>
          <w:tcPr>
            <w:tcW w:w="2001"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LM65ERT</w:t>
            </w:r>
          </w:p>
        </w:tc>
        <w:tc>
          <w:tcPr>
            <w:tcW w:w="2245" w:type="dxa"/>
          </w:tcPr>
          <w:p w:rsidR="00C735E6" w:rsidRDefault="00C735E6" w:rsidP="00CD2796">
            <w:pPr>
              <w:cnfStyle w:val="100000000000" w:firstRow="1" w:lastRow="0" w:firstColumn="0" w:lastColumn="0" w:oddVBand="0" w:evenVBand="0" w:oddHBand="0" w:evenHBand="0" w:firstRowFirstColumn="0" w:firstRowLastColumn="0" w:lastRowFirstColumn="0" w:lastRowLastColumn="0"/>
            </w:pPr>
            <w:r>
              <w:t>FE16RRX</w:t>
            </w:r>
          </w:p>
        </w:tc>
      </w:tr>
      <w:tr w:rsidR="00C735E6" w:rsidTr="00C73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1</w:t>
            </w:r>
          </w:p>
        </w:tc>
        <w:tc>
          <w:tcPr>
            <w:tcW w:w="2268"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KPO8UDE</w:t>
            </w:r>
          </w:p>
        </w:tc>
        <w:tc>
          <w:tcPr>
            <w:tcW w:w="2001"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 xml:space="preserve">M65ERT </w:t>
            </w:r>
          </w:p>
        </w:tc>
        <w:tc>
          <w:tcPr>
            <w:tcW w:w="2245"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FEIRRX</w:t>
            </w:r>
          </w:p>
        </w:tc>
      </w:tr>
      <w:tr w:rsidR="00C735E6" w:rsidTr="00C735E6">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2</w:t>
            </w:r>
          </w:p>
        </w:tc>
        <w:tc>
          <w:tcPr>
            <w:tcW w:w="2268"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KP08UD</w:t>
            </w:r>
          </w:p>
        </w:tc>
        <w:tc>
          <w:tcPr>
            <w:tcW w:w="2001"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LM65E</w:t>
            </w:r>
          </w:p>
        </w:tc>
        <w:tc>
          <w:tcPr>
            <w:tcW w:w="2245" w:type="dxa"/>
          </w:tcPr>
          <w:p w:rsidR="00C735E6" w:rsidRDefault="00C735E6" w:rsidP="00CD2796">
            <w:pPr>
              <w:cnfStyle w:val="000000000000" w:firstRow="0" w:lastRow="0" w:firstColumn="0" w:lastColumn="0" w:oddVBand="0" w:evenVBand="0" w:oddHBand="0" w:evenHBand="0" w:firstRowFirstColumn="0" w:firstRowLastColumn="0" w:lastRowFirstColumn="0" w:lastRowLastColumn="0"/>
            </w:pPr>
            <w:r>
              <w:t>RE16RRX</w:t>
            </w:r>
          </w:p>
        </w:tc>
      </w:tr>
      <w:tr w:rsidR="00C735E6" w:rsidTr="00C73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C735E6" w:rsidRDefault="00C735E6" w:rsidP="00CD2796">
            <w:r>
              <w:t>Variant 3</w:t>
            </w:r>
          </w:p>
        </w:tc>
        <w:tc>
          <w:tcPr>
            <w:tcW w:w="2268"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KP08U0E</w:t>
            </w:r>
          </w:p>
        </w:tc>
        <w:tc>
          <w:tcPr>
            <w:tcW w:w="2001"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LM5ETT</w:t>
            </w:r>
          </w:p>
        </w:tc>
        <w:tc>
          <w:tcPr>
            <w:tcW w:w="2245" w:type="dxa"/>
          </w:tcPr>
          <w:p w:rsidR="00C735E6" w:rsidRDefault="00C735E6" w:rsidP="00CD2796">
            <w:pPr>
              <w:cnfStyle w:val="000000100000" w:firstRow="0" w:lastRow="0" w:firstColumn="0" w:lastColumn="0" w:oddVBand="0" w:evenVBand="0" w:oddHBand="1" w:evenHBand="0" w:firstRowFirstColumn="0" w:firstRowLastColumn="0" w:lastRowFirstColumn="0" w:lastRowLastColumn="0"/>
            </w:pPr>
            <w:r>
              <w:t>FERRX</w:t>
            </w:r>
          </w:p>
        </w:tc>
      </w:tr>
    </w:tbl>
    <w:p w:rsidR="006E4800" w:rsidRDefault="006E4800" w:rsidP="00CD2796"/>
    <w:p w:rsidR="007904A6" w:rsidRDefault="007904A6" w:rsidP="00DD3980">
      <w:pPr>
        <w:pStyle w:val="Caption"/>
      </w:pPr>
      <w:r>
        <w:t xml:space="preserve">Table </w:t>
      </w:r>
      <w:r>
        <w:fldChar w:fldCharType="begin"/>
      </w:r>
      <w:r>
        <w:instrText xml:space="preserve"> SEQ Table \* ARABIC </w:instrText>
      </w:r>
      <w:r>
        <w:fldChar w:fldCharType="separate"/>
      </w:r>
      <w:r w:rsidR="00ED6637">
        <w:rPr>
          <w:noProof/>
        </w:rPr>
        <w:t>4</w:t>
      </w:r>
      <w:r>
        <w:fldChar w:fldCharType="end"/>
      </w:r>
      <w:r>
        <w:t>: String similarity</w:t>
      </w:r>
    </w:p>
    <w:tbl>
      <w:tblPr>
        <w:tblStyle w:val="ListTable3"/>
        <w:tblW w:w="0" w:type="auto"/>
        <w:tblLook w:val="04A0" w:firstRow="1" w:lastRow="0" w:firstColumn="1" w:lastColumn="0" w:noHBand="0" w:noVBand="1"/>
      </w:tblPr>
      <w:tblGrid>
        <w:gridCol w:w="2831"/>
        <w:gridCol w:w="2831"/>
        <w:gridCol w:w="2832"/>
      </w:tblGrid>
      <w:tr w:rsidR="00E45C21" w:rsidTr="00E45C2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1" w:type="dxa"/>
          </w:tcPr>
          <w:p w:rsidR="00E45C21" w:rsidRDefault="00E45C21" w:rsidP="00CD2796">
            <w:r>
              <w:t>Plate 1</w:t>
            </w:r>
          </w:p>
        </w:tc>
        <w:tc>
          <w:tcPr>
            <w:tcW w:w="2831" w:type="dxa"/>
          </w:tcPr>
          <w:p w:rsidR="00E45C21" w:rsidRDefault="00E45C21" w:rsidP="00CD2796">
            <w:pPr>
              <w:cnfStyle w:val="100000000000" w:firstRow="1" w:lastRow="0" w:firstColumn="0" w:lastColumn="0" w:oddVBand="0" w:evenVBand="0" w:oddHBand="0" w:evenHBand="0" w:firstRowFirstColumn="0" w:firstRowLastColumn="0" w:lastRowFirstColumn="0" w:lastRowLastColumn="0"/>
            </w:pPr>
            <w:r>
              <w:t>Plate 2</w:t>
            </w:r>
          </w:p>
        </w:tc>
        <w:tc>
          <w:tcPr>
            <w:tcW w:w="2832" w:type="dxa"/>
          </w:tcPr>
          <w:p w:rsidR="00E45C21" w:rsidRDefault="00E45C21" w:rsidP="00CD2796">
            <w:pPr>
              <w:cnfStyle w:val="100000000000" w:firstRow="1" w:lastRow="0" w:firstColumn="0" w:lastColumn="0" w:oddVBand="0" w:evenVBand="0" w:oddHBand="0" w:evenHBand="0" w:firstRowFirstColumn="0" w:firstRowLastColumn="0" w:lastRowFirstColumn="0" w:lastRowLastColumn="0"/>
            </w:pPr>
            <w:r>
              <w:t>String Similarity</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KP08U0E</w:t>
            </w:r>
          </w:p>
        </w:tc>
        <w:tc>
          <w:tcPr>
            <w:tcW w:w="2832"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0.857</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LM65ERT</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143</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KP08UDE</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16RRX</w:t>
            </w:r>
          </w:p>
        </w:tc>
        <w:tc>
          <w:tcPr>
            <w:tcW w:w="2832" w:type="dxa"/>
          </w:tcPr>
          <w:p w:rsidR="00E45C21" w:rsidRDefault="007904A6" w:rsidP="00CD2796">
            <w:pPr>
              <w:cnfStyle w:val="000000100000" w:firstRow="0" w:lastRow="0" w:firstColumn="0" w:lastColumn="0" w:oddVBand="0" w:evenVBand="0" w:oddHBand="1" w:evenHBand="0" w:firstRowFirstColumn="0" w:firstRowLastColumn="0" w:lastRowFirstColumn="0" w:lastRowLastColumn="0"/>
            </w:pPr>
            <w:r>
              <w:t>0.143</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LM65ERT</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M65ERT</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923</w:t>
            </w:r>
          </w:p>
        </w:tc>
      </w:tr>
      <w:tr w:rsidR="00E45C21" w:rsidTr="00E45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LM65ERT</w:t>
            </w:r>
          </w:p>
        </w:tc>
        <w:tc>
          <w:tcPr>
            <w:tcW w:w="2831" w:type="dxa"/>
          </w:tcPr>
          <w:p w:rsidR="00E45C21" w:rsidRDefault="00E45C21" w:rsidP="00CD2796">
            <w:pPr>
              <w:cnfStyle w:val="000000100000" w:firstRow="0" w:lastRow="0" w:firstColumn="0" w:lastColumn="0" w:oddVBand="0" w:evenVBand="0" w:oddHBand="1" w:evenHBand="0" w:firstRowFirstColumn="0" w:firstRowLastColumn="0" w:lastRowFirstColumn="0" w:lastRowLastColumn="0"/>
            </w:pPr>
            <w:r>
              <w:t>FE16RRX</w:t>
            </w:r>
          </w:p>
        </w:tc>
        <w:tc>
          <w:tcPr>
            <w:tcW w:w="2832" w:type="dxa"/>
          </w:tcPr>
          <w:p w:rsidR="00E45C21" w:rsidRDefault="007904A6" w:rsidP="00CD2796">
            <w:pPr>
              <w:cnfStyle w:val="000000100000" w:firstRow="0" w:lastRow="0" w:firstColumn="0" w:lastColumn="0" w:oddVBand="0" w:evenVBand="0" w:oddHBand="1" w:evenHBand="0" w:firstRowFirstColumn="0" w:firstRowLastColumn="0" w:lastRowFirstColumn="0" w:lastRowLastColumn="0"/>
            </w:pPr>
            <w:r>
              <w:t>0.286</w:t>
            </w:r>
          </w:p>
        </w:tc>
      </w:tr>
      <w:tr w:rsidR="00E45C21" w:rsidTr="00E45C21">
        <w:tc>
          <w:tcPr>
            <w:cnfStyle w:val="001000000000" w:firstRow="0" w:lastRow="0" w:firstColumn="1" w:lastColumn="0" w:oddVBand="0" w:evenVBand="0" w:oddHBand="0" w:evenHBand="0" w:firstRowFirstColumn="0" w:firstRowLastColumn="0" w:lastRowFirstColumn="0" w:lastRowLastColumn="0"/>
            <w:tcW w:w="2831" w:type="dxa"/>
          </w:tcPr>
          <w:p w:rsidR="00E45C21" w:rsidRDefault="00E45C21" w:rsidP="00CD2796">
            <w:r>
              <w:t>FE16RRX</w:t>
            </w:r>
          </w:p>
        </w:tc>
        <w:tc>
          <w:tcPr>
            <w:tcW w:w="2831" w:type="dxa"/>
          </w:tcPr>
          <w:p w:rsidR="00E45C21" w:rsidRDefault="00E45C21" w:rsidP="00CD2796">
            <w:pPr>
              <w:cnfStyle w:val="000000000000" w:firstRow="0" w:lastRow="0" w:firstColumn="0" w:lastColumn="0" w:oddVBand="0" w:evenVBand="0" w:oddHBand="0" w:evenHBand="0" w:firstRowFirstColumn="0" w:firstRowLastColumn="0" w:lastRowFirstColumn="0" w:lastRowLastColumn="0"/>
            </w:pPr>
            <w:r>
              <w:t>FEIRRX</w:t>
            </w:r>
          </w:p>
        </w:tc>
        <w:tc>
          <w:tcPr>
            <w:tcW w:w="2832" w:type="dxa"/>
          </w:tcPr>
          <w:p w:rsidR="00E45C21" w:rsidRDefault="007904A6" w:rsidP="00CD2796">
            <w:pPr>
              <w:cnfStyle w:val="000000000000" w:firstRow="0" w:lastRow="0" w:firstColumn="0" w:lastColumn="0" w:oddVBand="0" w:evenVBand="0" w:oddHBand="0" w:evenHBand="0" w:firstRowFirstColumn="0" w:firstRowLastColumn="0" w:lastRowFirstColumn="0" w:lastRowLastColumn="0"/>
            </w:pPr>
            <w:r>
              <w:t>0.769</w:t>
            </w:r>
          </w:p>
        </w:tc>
      </w:tr>
    </w:tbl>
    <w:p w:rsidR="00E45C21" w:rsidRDefault="00E45C21" w:rsidP="00CD2796"/>
    <w:p w:rsidR="00DF1DF2" w:rsidRDefault="006E4800" w:rsidP="00CD2796">
      <w:r>
        <w:t>The final list of plates contain the aforementioned OpenALPR return type of a tuple containing the plate string, the timestamp, and the file path of the source image. Hence, each car was then added to the local plate database with this information - completing the license plate recognition module.</w:t>
      </w:r>
    </w:p>
    <w:p w:rsidR="00086934" w:rsidRDefault="00086934" w:rsidP="00CD2796"/>
    <w:p w:rsidR="00086934" w:rsidRDefault="00086934" w:rsidP="00086934">
      <w:pPr>
        <w:pStyle w:val="Heading3"/>
      </w:pPr>
      <w:bookmarkStart w:id="65" w:name="_Toc485594734"/>
      <w:r>
        <w:t>Database Implementation</w:t>
      </w:r>
      <w:bookmarkEnd w:id="65"/>
    </w:p>
    <w:p w:rsidR="00086934" w:rsidRDefault="006A7ECC" w:rsidP="00086934">
      <w:r>
        <w:t xml:space="preserve">The last section of the license plate recognition deals with the implementation of the two databases needed: the videos to be processed database, </w:t>
      </w:r>
      <w:r w:rsidR="008F3C4B">
        <w:t xml:space="preserve">and </w:t>
      </w:r>
      <w:r>
        <w:t>the license plate database.</w:t>
      </w:r>
    </w:p>
    <w:p w:rsidR="006A7ECC" w:rsidRDefault="006A7ECC" w:rsidP="00086934"/>
    <w:p w:rsidR="008F3C4B" w:rsidRDefault="008F3C4B" w:rsidP="00086934">
      <w:r>
        <w:lastRenderedPageBreak/>
        <w:t xml:space="preserve">The videos to be processed database is the simpler of the two, with only three fields: the file path of the video to be processed, a Boolean value of whether the video was processed or not, and the time when processed. </w:t>
      </w:r>
    </w:p>
    <w:p w:rsidR="003043C4" w:rsidRDefault="003043C4" w:rsidP="003043C4">
      <w:pPr>
        <w:keepNext/>
        <w:jc w:val="center"/>
      </w:pPr>
      <w:r>
        <w:rPr>
          <w:noProof/>
          <w:lang w:eastAsia="en-GB"/>
        </w:rPr>
        <w:drawing>
          <wp:inline distT="0" distB="0" distL="0" distR="0">
            <wp:extent cx="2441575" cy="1078230"/>
            <wp:effectExtent l="190500" t="190500" r="187325" b="198120"/>
            <wp:docPr id="219" name="Picture 219" descr="C:\Users\Jeremy\AppData\Local\Microsoft\Windows\INetCacheContent.Word\al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Jeremy\AppData\Local\Microsoft\Windows\INetCacheContent.Word\alpr.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41575" cy="1078230"/>
                    </a:xfrm>
                    <a:prstGeom prst="rect">
                      <a:avLst/>
                    </a:prstGeom>
                    <a:ln>
                      <a:noFill/>
                    </a:ln>
                    <a:effectLst>
                      <a:outerShdw blurRad="190500" algn="tl" rotWithShape="0">
                        <a:srgbClr val="000000">
                          <a:alpha val="70000"/>
                        </a:srgbClr>
                      </a:outerShdw>
                    </a:effectLst>
                  </pic:spPr>
                </pic:pic>
              </a:graphicData>
            </a:graphic>
          </wp:inline>
        </w:drawing>
      </w:r>
    </w:p>
    <w:p w:rsidR="003043C4" w:rsidRDefault="003043C4" w:rsidP="003043C4">
      <w:pPr>
        <w:pStyle w:val="Caption"/>
        <w:jc w:val="both"/>
      </w:pPr>
      <w:r>
        <w:t xml:space="preserve">Figure </w:t>
      </w:r>
      <w:r>
        <w:fldChar w:fldCharType="begin"/>
      </w:r>
      <w:r>
        <w:instrText xml:space="preserve"> SEQ Figure \* ARABIC </w:instrText>
      </w:r>
      <w:r>
        <w:fldChar w:fldCharType="separate"/>
      </w:r>
      <w:r w:rsidR="00ED6637">
        <w:rPr>
          <w:noProof/>
        </w:rPr>
        <w:t>10</w:t>
      </w:r>
      <w:r>
        <w:fldChar w:fldCharType="end"/>
      </w:r>
      <w:r>
        <w:t>: Videos to be processed database table</w:t>
      </w:r>
    </w:p>
    <w:p w:rsidR="003043C4" w:rsidRPr="00086934" w:rsidRDefault="003043C4" w:rsidP="00086934">
      <w:r>
        <w:t xml:space="preserve">As the plate database has foreign key relationships with the P2P network </w:t>
      </w:r>
      <w:r w:rsidR="00D764C4">
        <w:t>databases</w:t>
      </w:r>
      <w:r>
        <w:t>, it will be explored there instead – see</w:t>
      </w:r>
      <w:r w:rsidRPr="003043C4">
        <w:rPr>
          <w:color w:val="FF0000"/>
        </w:rPr>
        <w:t xml:space="preserve"> section XXX</w:t>
      </w:r>
      <w:r>
        <w:t>.</w:t>
      </w:r>
    </w:p>
    <w:p w:rsidR="0002461D" w:rsidRDefault="0002461D" w:rsidP="00CD2796"/>
    <w:p w:rsidR="00CD2796" w:rsidRDefault="00F64C92" w:rsidP="00F64C92">
      <w:pPr>
        <w:pStyle w:val="Heading2"/>
      </w:pPr>
      <w:bookmarkStart w:id="66" w:name="_Toc485594735"/>
      <w:r>
        <w:t>The Peer to Peer Network</w:t>
      </w:r>
      <w:bookmarkEnd w:id="66"/>
    </w:p>
    <w:p w:rsidR="006E642E" w:rsidRDefault="006E642E" w:rsidP="006E642E">
      <w:pPr>
        <w:rPr>
          <w:lang w:val="en-US"/>
        </w:rPr>
      </w:pPr>
      <w:r>
        <w:rPr>
          <w:lang w:val="en-US"/>
        </w:rPr>
        <w:t>The core of the project, the P2P network constitutes the backbone on which the license plate detection and web interface operate on. As such, it required the most thought in implementation.</w:t>
      </w:r>
    </w:p>
    <w:p w:rsidR="006E642E" w:rsidRDefault="006E642E" w:rsidP="006E642E">
      <w:pPr>
        <w:keepNext/>
        <w:jc w:val="center"/>
      </w:pPr>
      <w:r>
        <w:rPr>
          <w:noProof/>
          <w:lang w:eastAsia="en-GB"/>
        </w:rPr>
        <w:drawing>
          <wp:inline distT="0" distB="0" distL="0" distR="0" wp14:anchorId="10A51F49" wp14:editId="29ADEB0B">
            <wp:extent cx="3105150" cy="2469782"/>
            <wp:effectExtent l="190500" t="190500" r="190500" b="197485"/>
            <wp:docPr id="214" name="Picture 214" descr="http://mufff.in/i/716d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mufff.in/i/716df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111853" cy="2475114"/>
                    </a:xfrm>
                    <a:prstGeom prst="rect">
                      <a:avLst/>
                    </a:prstGeom>
                    <a:ln>
                      <a:noFill/>
                    </a:ln>
                    <a:effectLst>
                      <a:outerShdw blurRad="190500" algn="tl" rotWithShape="0">
                        <a:srgbClr val="000000">
                          <a:alpha val="70000"/>
                        </a:srgbClr>
                      </a:outerShdw>
                    </a:effectLst>
                  </pic:spPr>
                </pic:pic>
              </a:graphicData>
            </a:graphic>
          </wp:inline>
        </w:drawing>
      </w:r>
    </w:p>
    <w:p w:rsidR="006E642E" w:rsidRDefault="006E642E" w:rsidP="006E642E">
      <w:pPr>
        <w:pStyle w:val="Caption"/>
        <w:jc w:val="both"/>
      </w:pPr>
      <w:r>
        <w:t xml:space="preserve">Figure </w:t>
      </w:r>
      <w:r>
        <w:fldChar w:fldCharType="begin"/>
      </w:r>
      <w:r>
        <w:instrText xml:space="preserve"> SEQ Figure \* ARABIC </w:instrText>
      </w:r>
      <w:r>
        <w:fldChar w:fldCharType="separate"/>
      </w:r>
      <w:r w:rsidR="00ED6637">
        <w:rPr>
          <w:noProof/>
        </w:rPr>
        <w:t>11</w:t>
      </w:r>
      <w:r>
        <w:fldChar w:fldCharType="end"/>
      </w:r>
      <w:r>
        <w:t>: Structure of Peer to Peer Network</w:t>
      </w:r>
      <w:r w:rsidR="00625B8E">
        <w:t xml:space="preserve"> (lines indicate persistent connection)</w:t>
      </w:r>
    </w:p>
    <w:p w:rsidR="006E642E" w:rsidRDefault="006E642E" w:rsidP="006E642E">
      <w:pPr>
        <w:rPr>
          <w:lang w:val="en-US"/>
        </w:rPr>
      </w:pPr>
      <w:r w:rsidRPr="006E642E">
        <w:rPr>
          <w:color w:val="FF0000"/>
          <w:lang w:val="en-US"/>
        </w:rPr>
        <w:lastRenderedPageBreak/>
        <w:t>Figure 9</w:t>
      </w:r>
      <w:r>
        <w:rPr>
          <w:lang w:val="en-US"/>
        </w:rPr>
        <w:t xml:space="preserve"> demonstrates the typical P2P network connections. </w:t>
      </w:r>
      <w:r w:rsidR="008749E0">
        <w:rPr>
          <w:lang w:val="en-US"/>
        </w:rPr>
        <w:t>Since</w:t>
      </w:r>
      <w:r>
        <w:rPr>
          <w:lang w:val="en-US"/>
        </w:rPr>
        <w:t xml:space="preserve"> th</w:t>
      </w:r>
      <w:r w:rsidR="00625B8E">
        <w:rPr>
          <w:lang w:val="en-US"/>
        </w:rPr>
        <w:t>e</w:t>
      </w:r>
      <w:r>
        <w:rPr>
          <w:lang w:val="en-US"/>
        </w:rPr>
        <w:t xml:space="preserve"> project does not use a pure P2P network (no centralized server, even for bootstrapping), there </w:t>
      </w:r>
      <w:r w:rsidR="00625B8E">
        <w:rPr>
          <w:lang w:val="en-US"/>
        </w:rPr>
        <w:t xml:space="preserve">does exist </w:t>
      </w:r>
      <w:r>
        <w:rPr>
          <w:lang w:val="en-US"/>
        </w:rPr>
        <w:t xml:space="preserve">a bootstrapping server whose only job is to register new peers and broadcast to them the details of existing peers. The bootstrap server is isolated from the communications of the peers that are already in the network, apart from keep-alive packets, and as such, is not presented with a line in the figure as the connection to the bootstrap server is both private and short. </w:t>
      </w:r>
    </w:p>
    <w:p w:rsidR="006E642E" w:rsidRDefault="006E642E" w:rsidP="006E642E">
      <w:pPr>
        <w:rPr>
          <w:lang w:val="en-US"/>
        </w:rPr>
      </w:pPr>
    </w:p>
    <w:p w:rsidR="006E642E" w:rsidRPr="006E642E" w:rsidRDefault="006E642E" w:rsidP="006E642E">
      <w:pPr>
        <w:rPr>
          <w:lang w:val="en-US"/>
        </w:rPr>
      </w:pPr>
      <w:r>
        <w:rPr>
          <w:lang w:val="en-US"/>
        </w:rPr>
        <w:t>As the P2P network was the most complicated out of the three modules, the implementation is split into 3 parts. The first talks about the underlying design of the databases that store all the data of the license plates and the network. Next, the operation of the P2P network is described, building on the data that is stored inside the databases. Finally, the added features, including the trust system and the security features, are elaborated on, further extending the discussion on the operation of the P2P network.</w:t>
      </w:r>
    </w:p>
    <w:p w:rsidR="00FC4C6A" w:rsidRDefault="00FC4C6A" w:rsidP="00FC4C6A"/>
    <w:p w:rsidR="006E642E" w:rsidRDefault="00560EA3" w:rsidP="00560EA3">
      <w:pPr>
        <w:pStyle w:val="Heading3"/>
      </w:pPr>
      <w:bookmarkStart w:id="67" w:name="_Toc485594736"/>
      <w:r>
        <w:t>Database Implementation</w:t>
      </w:r>
      <w:bookmarkEnd w:id="67"/>
    </w:p>
    <w:p w:rsidR="00C92B46" w:rsidRDefault="00C92B46" w:rsidP="00560EA3">
      <w:r>
        <w:t xml:space="preserve">The system’s P2P network requires just two database tables to function (all other functionality disabled), a database table to record the details from the bootstrap server, and another database table to store the details of the peers in the network. As the system’s P2P network’s main aim is to distribute license plates and detect violations of speeding cars, two other </w:t>
      </w:r>
      <w:r w:rsidR="000E6D85">
        <w:t>database</w:t>
      </w:r>
      <w:r>
        <w:t xml:space="preserve"> tables were created: a plates table and</w:t>
      </w:r>
      <w:r w:rsidR="00C942EF">
        <w:t xml:space="preserve"> a violations table.</w:t>
      </w:r>
    </w:p>
    <w:p w:rsidR="00C942EF" w:rsidRDefault="00C942EF" w:rsidP="00DE1891">
      <w:pPr>
        <w:keepNext/>
        <w:jc w:val="center"/>
      </w:pPr>
      <w:r>
        <w:rPr>
          <w:noProof/>
          <w:lang w:eastAsia="en-GB"/>
        </w:rPr>
        <w:lastRenderedPageBreak/>
        <w:drawing>
          <wp:inline distT="0" distB="0" distL="0" distR="0" wp14:anchorId="7AEBD610" wp14:editId="4480164E">
            <wp:extent cx="2969545" cy="2514600"/>
            <wp:effectExtent l="190500" t="190500" r="193040" b="190500"/>
            <wp:docPr id="221" name="Picture 221" descr="C:\Users\Jeremy\AppData\Local\Microsoft\Windows\INetCacheContent.Word\bootst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Jeremy\AppData\Local\Microsoft\Windows\INetCacheContent.Word\bootstrap.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77746" cy="2521544"/>
                    </a:xfrm>
                    <a:prstGeom prst="rect">
                      <a:avLst/>
                    </a:prstGeom>
                    <a:ln>
                      <a:noFill/>
                    </a:ln>
                    <a:effectLst>
                      <a:outerShdw blurRad="190500" algn="tl" rotWithShape="0">
                        <a:srgbClr val="000000">
                          <a:alpha val="70000"/>
                        </a:srgbClr>
                      </a:outerShdw>
                    </a:effectLst>
                  </pic:spPr>
                </pic:pic>
              </a:graphicData>
            </a:graphic>
          </wp:inline>
        </w:drawing>
      </w:r>
    </w:p>
    <w:p w:rsidR="00C942EF" w:rsidRDefault="00C942EF" w:rsidP="00C942EF">
      <w:pPr>
        <w:pStyle w:val="Caption"/>
        <w:jc w:val="both"/>
      </w:pPr>
      <w:r>
        <w:t xml:space="preserve">Figure </w:t>
      </w:r>
      <w:r>
        <w:fldChar w:fldCharType="begin"/>
      </w:r>
      <w:r>
        <w:instrText xml:space="preserve"> SEQ Figure \* ARABIC </w:instrText>
      </w:r>
      <w:r>
        <w:fldChar w:fldCharType="separate"/>
      </w:r>
      <w:r w:rsidR="00ED6637">
        <w:rPr>
          <w:noProof/>
        </w:rPr>
        <w:t>12</w:t>
      </w:r>
      <w:r>
        <w:fldChar w:fldCharType="end"/>
      </w:r>
      <w:r>
        <w:t xml:space="preserve">: </w:t>
      </w:r>
      <w:r w:rsidRPr="00C54BED">
        <w:t xml:space="preserve">P2P network </w:t>
      </w:r>
      <w:r>
        <w:t>bootstrap</w:t>
      </w:r>
      <w:r w:rsidRPr="00C54BED">
        <w:t xml:space="preserve"> </w:t>
      </w:r>
      <w:r>
        <w:t>database tables</w:t>
      </w:r>
    </w:p>
    <w:p w:rsidR="00C942EF" w:rsidRDefault="00C942EF" w:rsidP="00560EA3">
      <w:r w:rsidRPr="00C942EF">
        <w:rPr>
          <w:color w:val="FF0000"/>
        </w:rPr>
        <w:t xml:space="preserve">Figure 12 </w:t>
      </w:r>
      <w:r>
        <w:t>shows a visual guide to the bootstrapping server’s database. It only contains one database table, the list of peers in the network.</w:t>
      </w:r>
    </w:p>
    <w:p w:rsidR="00C942EF" w:rsidRDefault="00C942EF" w:rsidP="00560EA3"/>
    <w:p w:rsidR="00C92B46" w:rsidRDefault="00C92B46" w:rsidP="00560EA3">
      <w:r w:rsidRPr="00C92B46">
        <w:rPr>
          <w:color w:val="FF0000"/>
        </w:rPr>
        <w:t xml:space="preserve">Figure </w:t>
      </w:r>
      <w:r w:rsidR="00C942EF">
        <w:rPr>
          <w:color w:val="FF0000"/>
        </w:rPr>
        <w:t xml:space="preserve">13 </w:t>
      </w:r>
      <w:r w:rsidR="00C942EF">
        <w:t>shows</w:t>
      </w:r>
      <w:r>
        <w:t xml:space="preserve"> a visual guide to the </w:t>
      </w:r>
      <w:r w:rsidR="00C942EF">
        <w:t xml:space="preserve">peer’s </w:t>
      </w:r>
      <w:r>
        <w:t>database tables along with the foreign key relationships. There is a foreign key relationship from the violations to plates as every violation comes from the detection of two cars, hence two plate entries. Each plate enty has a foreign key relationship to the peer who the plate was detected by. Along with Django’s object oriented style, these relationships allowed rapid discovery of the sourc</w:t>
      </w:r>
      <w:r w:rsidR="00B22400">
        <w:t xml:space="preserve">e of each </w:t>
      </w:r>
      <w:r w:rsidR="008C1B64">
        <w:t>violation. Finding the evidence image that was linked to a violation would be as simple as</w:t>
      </w:r>
      <w:r w:rsidR="00450CEC">
        <w:t xml:space="preserve"> querying Django for</w:t>
      </w:r>
      <w:r w:rsidR="008C1B64">
        <w:t xml:space="preserve"> </w:t>
      </w:r>
      <w:r w:rsidR="00450CEC">
        <w:t>‘violation_object</w:t>
      </w:r>
      <w:r w:rsidR="008C1B64">
        <w:t>.plate1.source.img_path’, instead of the complex SQL queries that other non-modern frameworks required.</w:t>
      </w:r>
    </w:p>
    <w:p w:rsidR="00B22400" w:rsidRDefault="00B22400" w:rsidP="00560EA3"/>
    <w:p w:rsidR="00B22400" w:rsidRDefault="00B22400" w:rsidP="00560EA3">
      <w:r>
        <w:t>The entries in each database table were also assigned different data types, including but not limited to Python datetime fields, floats, character strings, and Booleans. However, special care was given to the location fields and the token fields.</w:t>
      </w:r>
    </w:p>
    <w:p w:rsidR="00B22400" w:rsidRDefault="00B22400" w:rsidP="00560EA3"/>
    <w:p w:rsidR="00B22400" w:rsidRDefault="00B22400" w:rsidP="00560EA3">
      <w:r>
        <w:t xml:space="preserve">The location fields represent a GPS latitude and longitude, in turn representing a location on Earth. Since the resultant system would be used for calculating speeds of vehicles based on the location of the peer, the location fields needed to have the correct precision. From </w:t>
      </w:r>
      <w:r>
        <w:fldChar w:fldCharType="begin"/>
      </w:r>
      <w:r>
        <w:instrText xml:space="preserve"> ADDIN ZOTERO_ITEM CSL_CITATION {"citationID":"ale94gbdqk","properties":{"formattedCitation":"[65]","plainCitation":"[65]"},"citationItems":[{"id":682,"uris":["http://zotero.org/users/2475447/items/MRJQKMVF"],"uri":["http://zotero.org/users/2475447/items/MRJQKMVF"],"itemData":{"id":682,"type":"webpage","title":"lat lon - Measuring accuracy of latitude and longitude? - Geographic Information Systems Stack Exchange","URL":"https://gis.stackexchange.com/questions/8650/measuring-accuracy-of-latitude-and-longitude/8674","shortTitle":"lat lon - Measuring accuracy of latitude and longitude?","accessed":{"date-parts":[["2017",6,19]]}}}],"schema":"https://github.com/citation-style-language/schema/raw/master/csl-citation.json"} </w:instrText>
      </w:r>
      <w:r>
        <w:fldChar w:fldCharType="separate"/>
      </w:r>
      <w:r w:rsidRPr="00B22400">
        <w:t>[65]</w:t>
      </w:r>
      <w:r>
        <w:fldChar w:fldCharType="end"/>
      </w:r>
      <w:r>
        <w:t>, 5 decimal places of latitude and longitude would give a precision of 1.1m, 6 decimal places would give 0.11m, and 7 decimal places would give 11mm. The final implementation used the future proof 6 decimal places. This could not be instantiated as a float, nor as an integer, nor as a character field, and had to be implemented as a decimal field, as that guaranteed the accuracy of every decimal place, unlike floating point.</w:t>
      </w:r>
    </w:p>
    <w:p w:rsidR="00B22400" w:rsidRDefault="00B22400" w:rsidP="00560EA3"/>
    <w:p w:rsidR="00B22400" w:rsidRDefault="00B22400" w:rsidP="00560EA3">
      <w:r>
        <w:t xml:space="preserve">The token field, used to store tokens generated by the bootstrap server for authentication in requests to other peers, </w:t>
      </w:r>
      <w:r w:rsidR="00F1248F">
        <w:t xml:space="preserve">was also put through several development iterations before settling on the final </w:t>
      </w:r>
      <w:r w:rsidR="00182B0A">
        <w:t>implementation</w:t>
      </w:r>
      <w:r w:rsidR="00F1248F">
        <w:t xml:space="preserve">. The first few implementations used a random number generator, seeded by the current time. As using a random number generator did not </w:t>
      </w:r>
      <w:r w:rsidR="00182B0A">
        <w:t>guarantee</w:t>
      </w:r>
      <w:r w:rsidR="00F1248F">
        <w:t xml:space="preserve"> the </w:t>
      </w:r>
      <w:r w:rsidR="00182B0A">
        <w:t>absence</w:t>
      </w:r>
      <w:r w:rsidR="00F1248F">
        <w:t xml:space="preserve"> of collisions of the generated token, it was unacceptable as the generated tokens distributed to peers should never be the same. If they were the same, a peer could pretend to be another peer by supplying the correct token in its requests. The next iteration used a hash of the current time, however this also was unacceptable </w:t>
      </w:r>
      <w:r w:rsidR="00182B0A">
        <w:t>as two peers requesting tokens in different time zones may lead to a collision</w:t>
      </w:r>
      <w:r w:rsidR="00F1248F">
        <w:t xml:space="preserve">. The last iteration used a UUID, as defined in RFC4122 </w:t>
      </w:r>
      <w:r w:rsidR="00F1248F">
        <w:fldChar w:fldCharType="begin"/>
      </w:r>
      <w:r w:rsidR="00F1248F">
        <w:instrText xml:space="preserve"> ADDIN ZOTERO_ITEM CSL_CITATION {"citationID":"a21td8guc6a","properties":{"formattedCitation":"[66]","plainCitation":"[66]"},"citationItems":[{"id":684,"uris":["http://zotero.org/users/2475447/items/23GERNK6"],"uri":["http://zotero.org/users/2475447/items/23GERNK6"],"itemData":{"id":684,"type":"webpage","title":"RFC 4122","URL":"http://www.ietf.org/rfc/rfc4122.txt","accessed":{"date-parts":[["2017",6,19]]}}}],"schema":"https://github.com/citation-style-language/schema/raw/master/csl-citation.json"} </w:instrText>
      </w:r>
      <w:r w:rsidR="00F1248F">
        <w:fldChar w:fldCharType="separate"/>
      </w:r>
      <w:r w:rsidR="00F1248F" w:rsidRPr="00F1248F">
        <w:t>[66]</w:t>
      </w:r>
      <w:r w:rsidR="00F1248F">
        <w:fldChar w:fldCharType="end"/>
      </w:r>
      <w:r w:rsidR="00182B0A">
        <w:t>. A UUID is a randomly generated string using a mixture of the current time, hardware, and random numbers – giving a close to zero chance of a collision.</w:t>
      </w:r>
    </w:p>
    <w:p w:rsidR="000E6D85" w:rsidRDefault="000E6D85" w:rsidP="00560EA3"/>
    <w:p w:rsidR="000E6D85" w:rsidRDefault="000E6D85" w:rsidP="00560EA3">
      <w:r>
        <w:lastRenderedPageBreak/>
        <w:t>Unique primary constraints on the database tables to ensure not more than a copy of some data is entered (e.g. there should only be one copy of a license plate from a peer at some</w:t>
      </w:r>
      <w:r w:rsidR="00B543FC">
        <w:t xml:space="preserve"> time) exist, but are not shown nor discussed.</w:t>
      </w:r>
    </w:p>
    <w:p w:rsidR="00C942EF" w:rsidRDefault="00C942EF" w:rsidP="00560EA3"/>
    <w:p w:rsidR="00C942EF" w:rsidRDefault="00C942EF" w:rsidP="00560EA3"/>
    <w:p w:rsidR="00C87875" w:rsidRDefault="00C87875" w:rsidP="00560EA3"/>
    <w:p w:rsidR="008749E0" w:rsidRDefault="003043C4" w:rsidP="008749E0">
      <w:pPr>
        <w:keepNext/>
        <w:jc w:val="center"/>
      </w:pPr>
      <w:r>
        <w:rPr>
          <w:noProof/>
          <w:lang w:eastAsia="en-GB"/>
        </w:rPr>
        <w:lastRenderedPageBreak/>
        <w:drawing>
          <wp:inline distT="0" distB="0" distL="0" distR="0">
            <wp:extent cx="4865254" cy="7324725"/>
            <wp:effectExtent l="190500" t="190500" r="183515" b="180975"/>
            <wp:docPr id="220" name="Picture 220" descr="C:\Users\Jeremy\AppData\Local\Microsoft\Windows\INetCacheContent.Word\cl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Jeremy\AppData\Local\Microsoft\Windows\INetCacheContent.Word\client.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78945" cy="7345338"/>
                    </a:xfrm>
                    <a:prstGeom prst="rect">
                      <a:avLst/>
                    </a:prstGeom>
                    <a:ln>
                      <a:noFill/>
                    </a:ln>
                    <a:effectLst>
                      <a:outerShdw blurRad="190500" algn="tl" rotWithShape="0">
                        <a:srgbClr val="000000">
                          <a:alpha val="70000"/>
                        </a:srgbClr>
                      </a:outerShdw>
                    </a:effectLst>
                  </pic:spPr>
                </pic:pic>
              </a:graphicData>
            </a:graphic>
          </wp:inline>
        </w:drawing>
      </w:r>
    </w:p>
    <w:p w:rsidR="008F3C4B" w:rsidRDefault="008749E0" w:rsidP="008749E0">
      <w:pPr>
        <w:pStyle w:val="Caption"/>
        <w:jc w:val="both"/>
      </w:pPr>
      <w:r>
        <w:t xml:space="preserve">Figure </w:t>
      </w:r>
      <w:r>
        <w:fldChar w:fldCharType="begin"/>
      </w:r>
      <w:r>
        <w:instrText xml:space="preserve"> SEQ Figure \* ARABIC </w:instrText>
      </w:r>
      <w:r>
        <w:fldChar w:fldCharType="separate"/>
      </w:r>
      <w:r w:rsidR="00ED6637">
        <w:rPr>
          <w:noProof/>
        </w:rPr>
        <w:t>13</w:t>
      </w:r>
      <w:r>
        <w:fldChar w:fldCharType="end"/>
      </w:r>
      <w:r>
        <w:t xml:space="preserve">: P2P </w:t>
      </w:r>
      <w:r w:rsidR="00C942EF">
        <w:t>network peer</w:t>
      </w:r>
      <w:r>
        <w:t xml:space="preserve"> database tables</w:t>
      </w:r>
      <w:r w:rsidR="009C1471">
        <w:t xml:space="preserve"> (lines indicate foreign key relationships)</w:t>
      </w:r>
    </w:p>
    <w:p w:rsidR="00560EA3" w:rsidRDefault="00560EA3" w:rsidP="00560EA3"/>
    <w:p w:rsidR="00560EA3" w:rsidRDefault="00560EA3" w:rsidP="00560EA3">
      <w:pPr>
        <w:pStyle w:val="Heading3"/>
      </w:pPr>
      <w:bookmarkStart w:id="68" w:name="_Toc485594737"/>
      <w:r>
        <w:lastRenderedPageBreak/>
        <w:t>Network Operations</w:t>
      </w:r>
      <w:bookmarkEnd w:id="68"/>
    </w:p>
    <w:p w:rsidR="003E2979" w:rsidRDefault="003E2979" w:rsidP="00560EA3">
      <w:r>
        <w:t>This section details the commands the P2P network runs to ensure the operation of the network. The commands are run on a pre-defined schedule, and do so with the help of Linux’s cron jobs. Cron jobs are commands which run, no matter what, on the scheduled defined. However, the convenience of cron jobs is contrasted with the fact that cron jobs come with no environment defined – this system’s cron jobs configure the environment every time commands are run.</w:t>
      </w:r>
    </w:p>
    <w:p w:rsidR="003E2979" w:rsidRDefault="003E2979" w:rsidP="00560EA3"/>
    <w:p w:rsidR="003E2979" w:rsidRDefault="00646A97" w:rsidP="00560EA3">
      <w:r>
        <w:t xml:space="preserve">Justification on why the P2P network functions on a schedule instead of executing commands on impulse given by Django signals (a signal can be fired when a new database entry is added, for example) can be found in </w:t>
      </w:r>
      <w:r w:rsidRPr="00646A97">
        <w:rPr>
          <w:color w:val="FF0000"/>
        </w:rPr>
        <w:t>section XXX</w:t>
      </w:r>
      <w:r>
        <w:t>.</w:t>
      </w:r>
    </w:p>
    <w:p w:rsidR="003E2979" w:rsidRDefault="003E2979" w:rsidP="00560EA3"/>
    <w:p w:rsidR="00560EA3" w:rsidRDefault="00ED1EB6" w:rsidP="00ED1EB6">
      <w:pPr>
        <w:pStyle w:val="Heading4"/>
      </w:pPr>
      <w:bookmarkStart w:id="69" w:name="_Toc485594738"/>
      <w:r>
        <w:t>Registration with the bootstrap server</w:t>
      </w:r>
      <w:bookmarkEnd w:id="69"/>
    </w:p>
    <w:p w:rsidR="00ED1EB6" w:rsidRDefault="00C66C82" w:rsidP="00560EA3">
      <w:r>
        <w:t>Registering with the bootstrap server was the first step in the operation of the P2P network.</w:t>
      </w:r>
      <w:r w:rsidR="00C942EF">
        <w:t xml:space="preserve"> A new peer </w:t>
      </w:r>
      <w:r w:rsidR="00173A03">
        <w:t>to</w:t>
      </w:r>
      <w:r w:rsidR="00C942EF">
        <w:t xml:space="preserve"> network must register with the </w:t>
      </w:r>
      <w:r w:rsidR="00173A03">
        <w:t xml:space="preserve">bootstrapping server before it </w:t>
      </w:r>
      <w:r w:rsidR="00E81666">
        <w:t>could</w:t>
      </w:r>
      <w:r w:rsidR="00C942EF">
        <w:t xml:space="preserve"> communicate with the rest of the network as otherwise, it would not have any of the required tokens for authenticating with the other peers.</w:t>
      </w:r>
    </w:p>
    <w:p w:rsidR="00C942EF" w:rsidRDefault="00C942EF" w:rsidP="00560EA3"/>
    <w:p w:rsidR="00C942EF" w:rsidRDefault="00173A03" w:rsidP="00560EA3">
      <w:r>
        <w:t xml:space="preserve">Referring to </w:t>
      </w:r>
      <w:r w:rsidRPr="00173A03">
        <w:rPr>
          <w:color w:val="FF0000"/>
        </w:rPr>
        <w:t>Figure 12</w:t>
      </w:r>
      <w:r>
        <w:t>, t</w:t>
      </w:r>
      <w:r w:rsidR="00C942EF">
        <w:t xml:space="preserve">he bootstrapping server </w:t>
      </w:r>
      <w:r>
        <w:t>took</w:t>
      </w:r>
      <w:r w:rsidR="00C942EF">
        <w:t xml:space="preserve">, as a JSON object, a minimum of two data fields: the IP address and the port. </w:t>
      </w:r>
      <w:r>
        <w:t xml:space="preserve">The bootstrapping server then worked out the location of the peer if not given, and assigned to it two tokens. The first, token_update, was used to authenticate the peer if wanted to change any of its details. This token_update was only distributed to the peer upon successful registration, and was not sent to any other peers. The second token, token_peer, was the token responsible for other peers authenticating their requests to the peer. </w:t>
      </w:r>
      <w:r>
        <w:lastRenderedPageBreak/>
        <w:t>Therefore, token_peer was distributed to all peers currently in the network, so they could successfully authenticate themselves to the newly registered peer.</w:t>
      </w:r>
    </w:p>
    <w:p w:rsidR="00821624" w:rsidRDefault="00821624" w:rsidP="00560EA3"/>
    <w:p w:rsidR="00763D34" w:rsidRDefault="00821624" w:rsidP="00560EA3">
      <w:r>
        <w:t>Other implementation details included returning different HTTP status codes upon successful or failed registration, something used for broadcasting changes in peers.</w:t>
      </w:r>
    </w:p>
    <w:p w:rsidR="00821624" w:rsidRDefault="00821624" w:rsidP="00560EA3"/>
    <w:p w:rsidR="00ED1EB6" w:rsidRDefault="00ED1EB6" w:rsidP="00450CEC">
      <w:pPr>
        <w:pStyle w:val="Heading4"/>
      </w:pPr>
      <w:bookmarkStart w:id="70" w:name="_Toc485594739"/>
      <w:r>
        <w:t>Broadcasting changes in peers</w:t>
      </w:r>
      <w:bookmarkEnd w:id="70"/>
    </w:p>
    <w:p w:rsidR="00ED1EB6" w:rsidRDefault="00821624" w:rsidP="00560EA3">
      <w:r>
        <w:t xml:space="preserve">To ensure the P2P network had the quality of ‘P2P Network Maintenance’ as specified by design in </w:t>
      </w:r>
      <w:r w:rsidRPr="00821624">
        <w:rPr>
          <w:color w:val="FF0000"/>
        </w:rPr>
        <w:t>section 5.4</w:t>
      </w:r>
      <w:r>
        <w:t>, the bootstrap server, along with all peers, was responsible for distributing up to date information to all the peers connected to the network.</w:t>
      </w:r>
    </w:p>
    <w:p w:rsidR="00821624" w:rsidRDefault="00821624" w:rsidP="00560EA3"/>
    <w:p w:rsidR="00763D34" w:rsidRDefault="00752A5B" w:rsidP="00560EA3">
      <w:r>
        <w:t xml:space="preserve">Out of a few common situations that were theorised and dealt with, the most common was in </w:t>
      </w:r>
      <w:r w:rsidR="00821624">
        <w:t>a peer registering, then losing internet connectivity. When regaining internet connectivity, the peer would automatically attempt to register to the bootstrap server again.</w:t>
      </w:r>
      <w:r w:rsidR="00E81666">
        <w:t xml:space="preserve"> However, the bootstrap server would then realise that the peer had connected before as an existing database entry would exist for the peer. Therefore, to ensure the network is up to date with the re-registering peer, the bootstrap server was implemented so that a new set of tokens was generated. This new set of tokens was then set to be broadcast to all peers in the next iteration of a broadcast-all command, therefore ensuring the information of all the peers in the network is both updated, and consistent.</w:t>
      </w:r>
      <w:r w:rsidR="005C5AB0">
        <w:t xml:space="preserve"> </w:t>
      </w:r>
    </w:p>
    <w:p w:rsidR="00942973" w:rsidRDefault="00942973" w:rsidP="00560EA3"/>
    <w:p w:rsidR="00ED1EB6" w:rsidRDefault="00ED1EB6" w:rsidP="00560EA3">
      <w:pPr>
        <w:pStyle w:val="Heading4"/>
      </w:pPr>
      <w:bookmarkStart w:id="71" w:name="_Toc485594740"/>
      <w:r>
        <w:t>Getting the peer list</w:t>
      </w:r>
      <w:bookmarkEnd w:id="71"/>
    </w:p>
    <w:p w:rsidR="00942973" w:rsidRDefault="00942973" w:rsidP="00942973">
      <w:r>
        <w:t xml:space="preserve">After registration with the bootstrap server, peers then attempted to get a list of all the current peers in the network, along with their details and respective tokens. </w:t>
      </w:r>
      <w:r>
        <w:lastRenderedPageBreak/>
        <w:t>The command was scheduled to run as often as every minute, to ensure the peer list was up to date. Along with the bootstrapping server broadcasting changes to all peers, the P2P network was guaranteed to have correct information about all peers at any given time (the maximum period of stale information was at most a minute).</w:t>
      </w:r>
    </w:p>
    <w:p w:rsidR="00942973" w:rsidRDefault="00942973" w:rsidP="00942973"/>
    <w:p w:rsidR="00942973" w:rsidRDefault="00942973" w:rsidP="00942973">
      <w:r>
        <w:t xml:space="preserve">In the case the bootstrap server went offline, peers also routinely compared their peer lists with other peers to ensure details matched – refusing to </w:t>
      </w:r>
      <w:r w:rsidR="00AD315F">
        <w:t>transmit</w:t>
      </w:r>
      <w:r>
        <w:t xml:space="preserve"> to a peer whose details didn’t to prevent a rogue peer.</w:t>
      </w:r>
    </w:p>
    <w:p w:rsidR="00763D34" w:rsidRDefault="00763D34" w:rsidP="00560EA3"/>
    <w:p w:rsidR="00ED1EB6" w:rsidRDefault="00ED1EB6" w:rsidP="00ED1EB6">
      <w:pPr>
        <w:pStyle w:val="Heading4"/>
      </w:pPr>
      <w:bookmarkStart w:id="72" w:name="_Toc485594741"/>
      <w:r>
        <w:t>Keep Alive</w:t>
      </w:r>
      <w:bookmarkEnd w:id="72"/>
    </w:p>
    <w:p w:rsidR="00ED1EB6" w:rsidRDefault="00EC313B" w:rsidP="00560EA3">
      <w:r>
        <w:t xml:space="preserve">An important feature of the P2P network was to keep track of peers that had disconnected from the network. As disconnected peers were by definition unable to reach any other peers through the internet, there was no way for the disconnected peer to inform current peers about the change in status of the peer. </w:t>
      </w:r>
    </w:p>
    <w:p w:rsidR="00EC313B" w:rsidRDefault="00EC313B" w:rsidP="00560EA3"/>
    <w:p w:rsidR="00EC313B" w:rsidRDefault="00EC313B" w:rsidP="00560EA3">
      <w:r>
        <w:t>Hence, a software dead man’s switch was implemented for all peers. The implementation revolved around peers having to send keep alive packets to both the bootstrapping server and other peers. Otherwise, a peer would be marked as inactive by other peers after a period of not receiving any keep alive packets. Inactive peers would then not be recipient of any license plates to prevent wasted time in trying to contact the peer, only to result in a timeout. After an extended period of not receiving any keep alive packets, the disconnected peer would be disconnected. This implementation ensured the peer lists of all the peers in the network could not be cluttered with disconnected peers.</w:t>
      </w:r>
    </w:p>
    <w:p w:rsidR="00763D34" w:rsidRDefault="00763D34" w:rsidP="00560EA3"/>
    <w:p w:rsidR="00ED1EB6" w:rsidRDefault="00ED1EB6" w:rsidP="00ED1EB6">
      <w:pPr>
        <w:pStyle w:val="Heading4"/>
      </w:pPr>
      <w:bookmarkStart w:id="73" w:name="_Toc485594742"/>
      <w:r>
        <w:lastRenderedPageBreak/>
        <w:t>Sharing plates</w:t>
      </w:r>
      <w:bookmarkEnd w:id="73"/>
    </w:p>
    <w:p w:rsidR="00560EA3" w:rsidRDefault="00E6497B" w:rsidP="00560EA3">
      <w:r>
        <w:t>The main objective of the P2P network was to share detected license plates across all peers. Implementing the plate sharing command was straightforward.</w:t>
      </w:r>
    </w:p>
    <w:p w:rsidR="00E6497B" w:rsidRDefault="00E6497B" w:rsidP="00560EA3"/>
    <w:p w:rsidR="00E6497B" w:rsidRDefault="00E6497B" w:rsidP="00560EA3">
      <w:r>
        <w:t xml:space="preserve">Every minute, plates that were marked as unsent was tallied up, and sorted per their respective source peer. This list was then sent to each peer with the peer’s token in the header of the request, with the small modification that plates from the destination peer would not be re-sent to themselves. Upon a successful HTTP return code from </w:t>
      </w:r>
      <w:r w:rsidR="00F017DA">
        <w:t>all peers</w:t>
      </w:r>
      <w:r>
        <w:t xml:space="preserve">, the </w:t>
      </w:r>
      <w:r w:rsidR="00F017DA">
        <w:t>plate object was marked as sent. Otherwise, if at least one peer failed to receive the plates, the plate object was kept as unsent, ready for re-sending in the next iteration of the command being run.</w:t>
      </w:r>
    </w:p>
    <w:p w:rsidR="00560EA3" w:rsidRDefault="00560EA3" w:rsidP="00560EA3"/>
    <w:p w:rsidR="00560EA3" w:rsidRDefault="00560EA3" w:rsidP="00560EA3">
      <w:pPr>
        <w:pStyle w:val="Heading3"/>
      </w:pPr>
      <w:bookmarkStart w:id="74" w:name="_Toc485594743"/>
      <w:r>
        <w:t>Network Features and Security</w:t>
      </w:r>
      <w:bookmarkEnd w:id="74"/>
    </w:p>
    <w:p w:rsidR="008A4313" w:rsidRDefault="008A4313" w:rsidP="008A4313">
      <w:r>
        <w:t>Apart from the aforementioned tokens required for all requests being sent, the P2P network has a few added features to prevent rogue peers from obtaining license plates from peers without itself transmitting any license plates, along with features to prevent man-in-the-middle attacks where an attacker could theoretically modify the HTTP packets in transit.</w:t>
      </w:r>
    </w:p>
    <w:p w:rsidR="008A4313" w:rsidRPr="008A4313" w:rsidRDefault="008A4313" w:rsidP="008A4313"/>
    <w:p w:rsidR="005C5AB0" w:rsidRDefault="005C5AB0" w:rsidP="005C5AB0">
      <w:pPr>
        <w:pStyle w:val="Heading4"/>
      </w:pPr>
      <w:r>
        <w:t>Trust System</w:t>
      </w:r>
    </w:p>
    <w:p w:rsidR="005C5AB0" w:rsidRDefault="003049C6" w:rsidP="005C5AB0">
      <w:r>
        <w:t>One of the primary concerns during the design phase was the possibility of an attacker stealing leeching license plate data from peers without supplying any of their own, or an attacker sabotaging the network by bombarding the peers with fake license plates, thereby diluting the genuine license plates. A trust system was therefore implemented to combat this.</w:t>
      </w:r>
    </w:p>
    <w:p w:rsidR="003049C6" w:rsidRDefault="003049C6" w:rsidP="005C5AB0"/>
    <w:p w:rsidR="000323CE" w:rsidRDefault="003049C6" w:rsidP="005C5AB0">
      <w:r>
        <w:lastRenderedPageBreak/>
        <w:t xml:space="preserve">Every peer, upon successful registration, started </w:t>
      </w:r>
      <w:r w:rsidR="000323CE">
        <w:t xml:space="preserve">off with a set amount of trust – a necessary assumption. Although logically a newly registered peer should have no trust at all, a deadlock situation would occur if a couple of peers registered at the same time at a time where the network was devoid of any peers. No peer would have enough trust to transmit to other peers, and no peer would accept any plates from the new peers as everyone would have a trust of zero. </w:t>
      </w:r>
    </w:p>
    <w:p w:rsidR="000323CE" w:rsidRDefault="000323CE" w:rsidP="005C5AB0"/>
    <w:p w:rsidR="003049C6" w:rsidRDefault="003049C6" w:rsidP="005C5AB0">
      <w:r>
        <w:t>If a peer’s trust was over a pre-defined threshold, license plates could travel to and from other peers. If a plate from a peer matches a locally detected plate, the trust of the source peer was increased by a pre-defined amount. Hence, the perfect world, the trust of all peers would keep rising.</w:t>
      </w:r>
    </w:p>
    <w:p w:rsidR="003049C6" w:rsidRDefault="003049C6" w:rsidP="005C5AB0"/>
    <w:p w:rsidR="003049C6" w:rsidRDefault="003049C6" w:rsidP="005C5AB0">
      <w:r>
        <w:t xml:space="preserve">However, upon a period of there being no license plates received from a peer, or if none of the license plates from a peer matched any of the locally detected plates, the trust of the peer was slowly decreased. A ratio was used to decrease the trust instead of a flat amount, to ensure that the amount of trust gained for a matching plate already outweighed the amount of trust lost through no matching plates or no plates at all. </w:t>
      </w:r>
    </w:p>
    <w:p w:rsidR="003049C6" w:rsidRDefault="00AD315F" w:rsidP="003049C6">
      <w:pPr>
        <w:keepNext/>
      </w:pPr>
      <w:r>
        <w:rPr>
          <w:noProof/>
          <w:lang w:eastAsia="en-GB"/>
        </w:rPr>
        <w:lastRenderedPageBreak/>
        <w:drawing>
          <wp:inline distT="0" distB="0" distL="0" distR="0">
            <wp:extent cx="5400040" cy="3530662"/>
            <wp:effectExtent l="190500" t="190500" r="181610" b="184150"/>
            <wp:docPr id="225" name="Picture 225" descr="http://mufff.in/i/8f7e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mufff.in/i/8f7e89.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0040" cy="3530662"/>
                    </a:xfrm>
                    <a:prstGeom prst="rect">
                      <a:avLst/>
                    </a:prstGeom>
                    <a:ln>
                      <a:noFill/>
                    </a:ln>
                    <a:effectLst>
                      <a:outerShdw blurRad="190500" algn="tl" rotWithShape="0">
                        <a:srgbClr val="000000">
                          <a:alpha val="70000"/>
                        </a:srgbClr>
                      </a:outerShdw>
                    </a:effectLst>
                  </pic:spPr>
                </pic:pic>
              </a:graphicData>
            </a:graphic>
          </wp:inline>
        </w:drawing>
      </w:r>
    </w:p>
    <w:p w:rsidR="003049C6" w:rsidRDefault="003049C6" w:rsidP="003049C6">
      <w:pPr>
        <w:pStyle w:val="Caption"/>
        <w:jc w:val="both"/>
      </w:pPr>
      <w:r>
        <w:t xml:space="preserve">Figure </w:t>
      </w:r>
      <w:r>
        <w:fldChar w:fldCharType="begin"/>
      </w:r>
      <w:r>
        <w:instrText xml:space="preserve"> SEQ Figure \* ARABIC </w:instrText>
      </w:r>
      <w:r>
        <w:fldChar w:fldCharType="separate"/>
      </w:r>
      <w:r w:rsidR="00ED6637">
        <w:rPr>
          <w:noProof/>
        </w:rPr>
        <w:t>14</w:t>
      </w:r>
      <w:r>
        <w:fldChar w:fldCharType="end"/>
      </w:r>
      <w:r>
        <w:t>: Trust Decay using a ratio of 0.99, applied every minute</w:t>
      </w:r>
      <w:r w:rsidR="000323CE">
        <w:t xml:space="preserve"> (genuine peer (1min) is truncated)</w:t>
      </w:r>
    </w:p>
    <w:p w:rsidR="003049C6" w:rsidRDefault="003049C6" w:rsidP="005C5AB0">
      <w:r w:rsidRPr="00AD315F">
        <w:rPr>
          <w:color w:val="FF0000"/>
        </w:rPr>
        <w:t xml:space="preserve">Figure XXX </w:t>
      </w:r>
      <w:r>
        <w:t xml:space="preserve">shows </w:t>
      </w:r>
      <w:r w:rsidR="005A638D">
        <w:t>the decay of trust of a rogue peer (no matching plates whatsoever)</w:t>
      </w:r>
      <w:r w:rsidR="00AD315F">
        <w:t>, a peer with matching plates every minute, and a peer with matching plates every 10 minutes. Clearly, if peers continue to broadcast matching plates, the trust will never fall below the threshold. However, if a peer does not broadcast any matching plates, the trust will soon fall to below the threshold (approx. 3 hours), with the only redemption being increasing the trust again through broadcasting matching plates.</w:t>
      </w:r>
    </w:p>
    <w:p w:rsidR="005C5AB0" w:rsidRDefault="005C5AB0" w:rsidP="005C5AB0"/>
    <w:p w:rsidR="005C5AB0" w:rsidRPr="005C5AB0" w:rsidRDefault="005C5AB0" w:rsidP="005C5AB0">
      <w:pPr>
        <w:pStyle w:val="Heading4"/>
      </w:pPr>
      <w:r>
        <w:t>Encryption</w:t>
      </w:r>
    </w:p>
    <w:p w:rsidR="000E4B37" w:rsidRDefault="000E4B37" w:rsidP="000E4B37">
      <w:r>
        <w:t xml:space="preserve">The cryptography library’s Fernet AES 128bit encryption </w:t>
      </w:r>
      <w:r w:rsidR="00C735E6">
        <w:t>was</w:t>
      </w:r>
      <w:r>
        <w:t xml:space="preserve"> used to “</w:t>
      </w:r>
      <w:r w:rsidRPr="00223E5C">
        <w:t>take a user-provided </w:t>
      </w:r>
      <w:r w:rsidRPr="00223E5C">
        <w:rPr>
          <w:i/>
          <w:iCs/>
        </w:rPr>
        <w:t>message</w:t>
      </w:r>
      <w:r w:rsidRPr="00223E5C">
        <w:t> (an arbitrary sequence of bytes), a </w:t>
      </w:r>
      <w:r w:rsidRPr="00223E5C">
        <w:rPr>
          <w:i/>
          <w:iCs/>
        </w:rPr>
        <w:t>key</w:t>
      </w:r>
      <w:r w:rsidRPr="00223E5C">
        <w:t> (256 bits), and the current time, and produces a </w:t>
      </w:r>
      <w:r w:rsidRPr="00223E5C">
        <w:rPr>
          <w:i/>
          <w:iCs/>
        </w:rPr>
        <w:t>token</w:t>
      </w:r>
      <w:r w:rsidRPr="00223E5C">
        <w:t xml:space="preserve">, which contains the message in a form that can't be </w:t>
      </w:r>
      <w:r w:rsidRPr="00223E5C">
        <w:lastRenderedPageBreak/>
        <w:t>read or altered without the key”</w:t>
      </w:r>
      <w:r>
        <w:t xml:space="preserve"> </w:t>
      </w:r>
      <w:r>
        <w:fldChar w:fldCharType="begin"/>
      </w:r>
      <w:r w:rsidR="00F1248F">
        <w:instrText xml:space="preserve"> ADDIN ZOTERO_ITEM CSL_CITATION {"citationID":"a2lpfdq1o6m","properties":{"formattedCitation":"[67]","plainCitation":"[67]"},"citationItems":[{"id":651,"uris":["http://zotero.org/users/2475447/items/WB45XE8V"],"uri":["http://zotero.org/users/2475447/items/WB45XE8V"],"itemData":{"id":651,"type":"book","title":"spec: Spec and acceptance tests for the Fernet format","publisher":"fernet","source":"GitHub","URL":"https://github.com/fernet/spec","note":"original-date: 2013-04-16T23:15:39Z","shortTitle":"spec","issued":{"date-parts":[["2017",6,14]]}}}],"schema":"https://github.com/citation-style-language/schema/raw/master/csl-citation.json"} </w:instrText>
      </w:r>
      <w:r>
        <w:fldChar w:fldCharType="separate"/>
      </w:r>
      <w:r w:rsidR="00F1248F" w:rsidRPr="00F1248F">
        <w:t>[67]</w:t>
      </w:r>
      <w:r>
        <w:fldChar w:fldCharType="end"/>
      </w:r>
      <w:r w:rsidRPr="00223E5C">
        <w:t>.</w:t>
      </w:r>
      <w:r w:rsidR="007E030B">
        <w:t xml:space="preserve"> This encryption </w:t>
      </w:r>
      <w:r w:rsidR="00CD6A8B">
        <w:t>process was done on all objects (JSON) b</w:t>
      </w:r>
      <w:r w:rsidR="007E030B">
        <w:t>efore any external transmission – that is, to other peers, or the bootstrap server, therefore preventing anyone with a packet sniffer or packet interception software to e</w:t>
      </w:r>
      <w:r w:rsidR="002C3844">
        <w:t>dit the HTTP request in transit. The fact that the HTTP request in transit cannot be decrypted was extremely useful as this project does not utilise HTTPS for the complexity in each user having to get their own certificate (</w:t>
      </w:r>
      <w:r w:rsidR="002C3844" w:rsidRPr="002C3844">
        <w:rPr>
          <w:color w:val="FF0000"/>
        </w:rPr>
        <w:t>section XXX</w:t>
      </w:r>
      <w:r w:rsidR="00CD6A8B">
        <w:t>); encrypting all data before transmission prevents any rogue hackers from trying to frame a vehicle as speeding by modifying a peer’s license plate data broadcast.</w:t>
      </w:r>
    </w:p>
    <w:p w:rsidR="00CD6A8B" w:rsidRDefault="00CD6A8B" w:rsidP="000E4B37"/>
    <w:p w:rsidR="00CD6A8B" w:rsidRDefault="00CD6A8B" w:rsidP="000E4B37">
      <w:r>
        <w:t>The received encrypted JSON object is decrypted by reversing all the encryption procedures with the same key that was used in encryption.</w:t>
      </w:r>
    </w:p>
    <w:p w:rsidR="00F64C92" w:rsidRDefault="00F64C92" w:rsidP="00CD2796"/>
    <w:p w:rsidR="004E5DFD" w:rsidRDefault="00F64C92" w:rsidP="004E5DFD">
      <w:pPr>
        <w:pStyle w:val="Heading2"/>
      </w:pPr>
      <w:bookmarkStart w:id="75" w:name="_Toc485594744"/>
      <w:r>
        <w:t>Web Interface</w:t>
      </w:r>
      <w:bookmarkEnd w:id="75"/>
    </w:p>
    <w:p w:rsidR="00B15F7D" w:rsidRDefault="00B15F7D" w:rsidP="00B15F7D">
      <w:pPr>
        <w:keepNext/>
      </w:pPr>
      <w:r>
        <w:rPr>
          <w:noProof/>
          <w:lang w:eastAsia="en-GB"/>
        </w:rPr>
        <w:drawing>
          <wp:inline distT="0" distB="0" distL="0" distR="0">
            <wp:extent cx="5400040" cy="2809875"/>
            <wp:effectExtent l="0" t="152400" r="0" b="542925"/>
            <wp:docPr id="209" name="Diagram 20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inline>
        </w:drawing>
      </w:r>
    </w:p>
    <w:p w:rsidR="00B15F7D" w:rsidRDefault="00B15F7D" w:rsidP="00B15F7D">
      <w:pPr>
        <w:pStyle w:val="Caption"/>
        <w:jc w:val="both"/>
        <w:rPr>
          <w:lang w:val="en-US"/>
        </w:rPr>
      </w:pPr>
      <w:r>
        <w:t xml:space="preserve">Figure </w:t>
      </w:r>
      <w:r>
        <w:fldChar w:fldCharType="begin"/>
      </w:r>
      <w:r>
        <w:instrText xml:space="preserve"> SEQ Figure \* ARABIC </w:instrText>
      </w:r>
      <w:r>
        <w:fldChar w:fldCharType="separate"/>
      </w:r>
      <w:r w:rsidR="00ED6637">
        <w:rPr>
          <w:noProof/>
        </w:rPr>
        <w:t>15</w:t>
      </w:r>
      <w:r>
        <w:fldChar w:fldCharType="end"/>
      </w:r>
      <w:r>
        <w:t>: Flow of data in web interface</w:t>
      </w:r>
    </w:p>
    <w:p w:rsidR="00E30D0E" w:rsidRDefault="00E30D0E" w:rsidP="00E30D0E">
      <w:pPr>
        <w:rPr>
          <w:lang w:val="en-US"/>
        </w:rPr>
      </w:pPr>
      <w:r w:rsidRPr="00E30D0E">
        <w:rPr>
          <w:lang w:val="en-US"/>
        </w:rPr>
        <w:lastRenderedPageBreak/>
        <w:t xml:space="preserve">The function of the web interface is to provide a link between the database data of the P2P network and the user through a graphical user interface. </w:t>
      </w:r>
      <w:r w:rsidR="00306B9C" w:rsidRPr="00306B9C">
        <w:rPr>
          <w:color w:val="FF0000"/>
          <w:lang w:val="en-US"/>
        </w:rPr>
        <w:t>Figure 9</w:t>
      </w:r>
      <w:r w:rsidR="00306B9C">
        <w:rPr>
          <w:lang w:val="en-US"/>
        </w:rPr>
        <w:t xml:space="preserve"> </w:t>
      </w:r>
      <w:r>
        <w:rPr>
          <w:lang w:val="en-US"/>
        </w:rPr>
        <w:t>depicts this relationship.</w:t>
      </w:r>
      <w:r w:rsidR="00BB1D2E">
        <w:rPr>
          <w:lang w:val="en-US"/>
        </w:rPr>
        <w:t xml:space="preserve"> </w:t>
      </w:r>
    </w:p>
    <w:p w:rsidR="004E5DFD" w:rsidRPr="004E5DFD" w:rsidRDefault="004E5DFD" w:rsidP="004E5DFD">
      <w:pPr>
        <w:rPr>
          <w:lang w:val="en-US"/>
        </w:rPr>
      </w:pPr>
    </w:p>
    <w:p w:rsidR="00EC7788" w:rsidRDefault="00EC7788" w:rsidP="00EC7788">
      <w:pPr>
        <w:pStyle w:val="Heading3"/>
      </w:pPr>
      <w:bookmarkStart w:id="76" w:name="_Toc485594745"/>
      <w:r>
        <w:t>Overall Principles</w:t>
      </w:r>
      <w:bookmarkEnd w:id="76"/>
      <w:r>
        <w:t xml:space="preserve"> </w:t>
      </w:r>
    </w:p>
    <w:p w:rsidR="00EC7788" w:rsidRPr="002961AE" w:rsidRDefault="00707536" w:rsidP="00707536">
      <w:pPr>
        <w:rPr>
          <w:lang w:val="en-US"/>
        </w:rPr>
      </w:pPr>
      <w:r>
        <w:rPr>
          <w:lang w:val="en-US"/>
        </w:rPr>
        <w:t xml:space="preserve">This section refers to the design principles in </w:t>
      </w:r>
      <w:r w:rsidR="00BB1D2E" w:rsidRPr="00BB1D2E">
        <w:rPr>
          <w:color w:val="FF0000"/>
          <w:lang w:val="en-US"/>
        </w:rPr>
        <w:t>section XXXX</w:t>
      </w:r>
      <w:r w:rsidR="00C56EC4">
        <w:rPr>
          <w:lang w:val="en-US"/>
        </w:rPr>
        <w:t xml:space="preserve">. </w:t>
      </w:r>
      <w:r w:rsidRPr="007B5F32">
        <w:rPr>
          <w:lang w:val="en-US"/>
        </w:rPr>
        <w:t>To tackle the compatibility with mobile problem, 1., responsive web design was a</w:t>
      </w:r>
      <w:r w:rsidRPr="002961AE">
        <w:rPr>
          <w:lang w:val="en-US"/>
        </w:rPr>
        <w:t xml:space="preserve"> priority in the development of the web interface. By utilizing viewports (show different amounts of data based on the device width and display density) as described in </w:t>
      </w:r>
      <w:r w:rsidRPr="002961AE">
        <w:rPr>
          <w:lang w:val="en-US"/>
        </w:rPr>
        <w:fldChar w:fldCharType="begin"/>
      </w:r>
      <w:r w:rsidR="00F1248F">
        <w:rPr>
          <w:lang w:val="en-US"/>
        </w:rPr>
        <w:instrText xml:space="preserve"> ADDIN ZOTERO_ITEM CSL_CITATION {"citationID":"vnzZDGFG","properties":{"formattedCitation":"[68], [69]","plainCitation":"[68], [69]"},"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rsidRPr="002961AE">
        <w:rPr>
          <w:lang w:val="en-US"/>
        </w:rPr>
        <w:fldChar w:fldCharType="separate"/>
      </w:r>
      <w:r w:rsidR="00F1248F" w:rsidRPr="00F1248F">
        <w:t>[68], [69]</w:t>
      </w:r>
      <w:r w:rsidRPr="002961AE">
        <w:rPr>
          <w:lang w:val="en-US"/>
        </w:rPr>
        <w:fldChar w:fldCharType="end"/>
      </w:r>
      <w:r w:rsidRPr="002961AE">
        <w:rPr>
          <w:lang w:val="en-US"/>
        </w:rPr>
        <w:t xml:space="preserve">, a responsive web design </w:t>
      </w:r>
      <w:r w:rsidR="00C56EC4">
        <w:rPr>
          <w:lang w:val="en-US"/>
        </w:rPr>
        <w:t xml:space="preserve">that changes the location of buttons and images depending on device resolution </w:t>
      </w:r>
      <w:r w:rsidRPr="002961AE">
        <w:rPr>
          <w:lang w:val="en-US"/>
        </w:rPr>
        <w:t xml:space="preserve">was created as a product of extensive testing on different resolu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6"/>
        <w:gridCol w:w="2126"/>
        <w:gridCol w:w="2126"/>
      </w:tblGrid>
      <w:tr w:rsidR="00EC7788" w:rsidTr="00E814B0">
        <w:tc>
          <w:tcPr>
            <w:tcW w:w="8494" w:type="dxa"/>
            <w:gridSpan w:val="4"/>
          </w:tcPr>
          <w:p w:rsidR="00EC7788" w:rsidRDefault="00E814B0" w:rsidP="00EC7788">
            <w:pPr>
              <w:jc w:val="center"/>
              <w:rPr>
                <w:lang w:val="en-US"/>
              </w:rPr>
            </w:pPr>
            <w:r>
              <w:rPr>
                <w:noProof/>
                <w:lang w:eastAsia="en-GB"/>
              </w:rPr>
              <w:drawing>
                <wp:inline distT="0" distB="0" distL="0" distR="0" wp14:anchorId="38CA819D" wp14:editId="7364CD6A">
                  <wp:extent cx="4451231" cy="2434463"/>
                  <wp:effectExtent l="190500" t="190500" r="197485" b="19494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458693" cy="2438544"/>
                          </a:xfrm>
                          <a:prstGeom prst="rect">
                            <a:avLst/>
                          </a:prstGeom>
                          <a:ln>
                            <a:noFill/>
                          </a:ln>
                          <a:effectLst>
                            <a:outerShdw blurRad="190500" algn="tl" rotWithShape="0">
                              <a:srgbClr val="000000">
                                <a:alpha val="70000"/>
                              </a:srgbClr>
                            </a:outerShdw>
                          </a:effectLst>
                        </pic:spPr>
                      </pic:pic>
                    </a:graphicData>
                  </a:graphic>
                </wp:inline>
              </w:drawing>
            </w:r>
          </w:p>
        </w:tc>
      </w:tr>
      <w:tr w:rsidR="00EC7788" w:rsidTr="00E814B0">
        <w:tc>
          <w:tcPr>
            <w:tcW w:w="2123" w:type="dxa"/>
          </w:tcPr>
          <w:p w:rsidR="00EC7788" w:rsidRDefault="00E814B0" w:rsidP="00EC7788">
            <w:pPr>
              <w:jc w:val="center"/>
              <w:rPr>
                <w:lang w:val="en-US"/>
              </w:rPr>
            </w:pPr>
            <w:r>
              <w:rPr>
                <w:noProof/>
                <w:lang w:eastAsia="en-GB"/>
              </w:rPr>
              <w:lastRenderedPageBreak/>
              <w:drawing>
                <wp:inline distT="0" distB="0" distL="0" distR="0" wp14:anchorId="165007C5" wp14:editId="1746C59E">
                  <wp:extent cx="1080000" cy="1921671"/>
                  <wp:effectExtent l="190500" t="190500" r="196850" b="193040"/>
                  <wp:docPr id="205" name="Picture 205" descr="C:\Users\Jeremy\AppData\Local\Temp\7zECC76E4A1\Screenshot_20170618-1637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Jeremy\AppData\Local\Temp\7zECC76E4A1\Screenshot_20170618-163733.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080000" cy="1921671"/>
                          </a:xfrm>
                          <a:prstGeom prst="rect">
                            <a:avLst/>
                          </a:prstGeom>
                          <a:ln>
                            <a:noFill/>
                          </a:ln>
                          <a:effectLst>
                            <a:outerShdw blurRad="190500" algn="tl" rotWithShape="0">
                              <a:srgbClr val="000000">
                                <a:alpha val="70000"/>
                              </a:srgbClr>
                            </a:outerShdw>
                          </a:effectLst>
                        </pic:spPr>
                      </pic:pic>
                    </a:graphicData>
                  </a:graphic>
                </wp:inline>
              </w:drawing>
            </w:r>
          </w:p>
        </w:tc>
        <w:tc>
          <w:tcPr>
            <w:tcW w:w="2123" w:type="dxa"/>
          </w:tcPr>
          <w:p w:rsidR="00EC7788" w:rsidRDefault="00E814B0" w:rsidP="00EC7788">
            <w:pPr>
              <w:jc w:val="center"/>
              <w:rPr>
                <w:lang w:val="en-US"/>
              </w:rPr>
            </w:pPr>
            <w:r>
              <w:rPr>
                <w:noProof/>
                <w:lang w:eastAsia="en-GB"/>
              </w:rPr>
              <w:drawing>
                <wp:inline distT="0" distB="0" distL="0" distR="0" wp14:anchorId="720B3C12" wp14:editId="340C736E">
                  <wp:extent cx="1080000" cy="1921670"/>
                  <wp:effectExtent l="190500" t="190500" r="196850" b="193040"/>
                  <wp:docPr id="204" name="Picture 204" descr="C:\Users\Jeremy\AppData\Local\Temp\7zECC76E4A1\Screenshot_20170618-1637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Jeremy\AppData\Local\Temp\7zECC76E4A1\Screenshot_20170618-163736.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c>
          <w:tcPr>
            <w:tcW w:w="2124" w:type="dxa"/>
          </w:tcPr>
          <w:p w:rsidR="00EC7788" w:rsidRDefault="00E814B0" w:rsidP="00EC7788">
            <w:pPr>
              <w:jc w:val="center"/>
              <w:rPr>
                <w:lang w:val="en-US"/>
              </w:rPr>
            </w:pPr>
            <w:r>
              <w:rPr>
                <w:noProof/>
                <w:lang w:eastAsia="en-GB"/>
              </w:rPr>
              <w:drawing>
                <wp:inline distT="0" distB="0" distL="0" distR="0" wp14:anchorId="0A06D6B2" wp14:editId="43673119">
                  <wp:extent cx="1080000" cy="1921670"/>
                  <wp:effectExtent l="190500" t="190500" r="196850" b="193040"/>
                  <wp:docPr id="206" name="Picture 206" descr="C:\Users\Jeremy\AppData\Local\Temp\7zECC76E4A1\Screenshot_20170618-1637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Jeremy\AppData\Local\Temp\7zECC76E4A1\Screenshot_20170618-163742.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c>
          <w:tcPr>
            <w:tcW w:w="2124" w:type="dxa"/>
          </w:tcPr>
          <w:p w:rsidR="00EC7788" w:rsidRDefault="00E814B0" w:rsidP="00EC7788">
            <w:pPr>
              <w:keepNext/>
              <w:jc w:val="center"/>
              <w:rPr>
                <w:lang w:val="en-US"/>
              </w:rPr>
            </w:pPr>
            <w:r>
              <w:rPr>
                <w:noProof/>
                <w:lang w:eastAsia="en-GB"/>
              </w:rPr>
              <w:drawing>
                <wp:inline distT="0" distB="0" distL="0" distR="0" wp14:anchorId="2B7D6BAA" wp14:editId="05982C4F">
                  <wp:extent cx="1080000" cy="1921670"/>
                  <wp:effectExtent l="190500" t="190500" r="196850" b="193040"/>
                  <wp:docPr id="207" name="Picture 207" descr="C:\Users\Jeremy\AppData\Local\Temp\7zECC76E4A1\Screenshot_20170618-1637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Jeremy\AppData\Local\Temp\7zECC76E4A1\Screenshot_20170618-163745.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080000" cy="1921670"/>
                          </a:xfrm>
                          <a:prstGeom prst="rect">
                            <a:avLst/>
                          </a:prstGeom>
                          <a:ln>
                            <a:noFill/>
                          </a:ln>
                          <a:effectLst>
                            <a:outerShdw blurRad="190500" algn="tl" rotWithShape="0">
                              <a:srgbClr val="000000">
                                <a:alpha val="70000"/>
                              </a:srgbClr>
                            </a:outerShdw>
                          </a:effectLst>
                        </pic:spPr>
                      </pic:pic>
                    </a:graphicData>
                  </a:graphic>
                </wp:inline>
              </w:drawing>
            </w:r>
          </w:p>
        </w:tc>
      </w:tr>
    </w:tbl>
    <w:p w:rsidR="00707536" w:rsidRPr="002961AE" w:rsidRDefault="00EC7788" w:rsidP="00DD3980">
      <w:pPr>
        <w:pStyle w:val="Caption"/>
        <w:rPr>
          <w:lang w:val="en-US"/>
        </w:rPr>
      </w:pPr>
      <w:r>
        <w:t xml:space="preserve">Figure </w:t>
      </w:r>
      <w:r>
        <w:fldChar w:fldCharType="begin"/>
      </w:r>
      <w:r>
        <w:instrText xml:space="preserve"> SEQ Figure \* ARABIC </w:instrText>
      </w:r>
      <w:r>
        <w:fldChar w:fldCharType="separate"/>
      </w:r>
      <w:r w:rsidR="00ED6637">
        <w:rPr>
          <w:noProof/>
        </w:rPr>
        <w:t>16</w:t>
      </w:r>
      <w:r>
        <w:fldChar w:fldCharType="end"/>
      </w:r>
      <w:r>
        <w:t>: Responsive design based on device</w:t>
      </w:r>
      <w:r w:rsidR="00FE4C61">
        <w:t xml:space="preserve"> (top – desktop, bottom</w:t>
      </w:r>
      <w:r w:rsidR="00D63567">
        <w:t>, left to right</w:t>
      </w:r>
      <w:r w:rsidR="00FE4C61">
        <w:t xml:space="preserve"> – mobile)</w:t>
      </w:r>
    </w:p>
    <w:p w:rsidR="00707536" w:rsidRPr="002961AE" w:rsidRDefault="00707536" w:rsidP="00707536">
      <w:pPr>
        <w:rPr>
          <w:lang w:val="en-US"/>
        </w:rPr>
      </w:pPr>
      <w:r w:rsidRPr="002961AE">
        <w:rPr>
          <w:lang w:val="en-US"/>
        </w:rPr>
        <w:t xml:space="preserve">To tackle the framework problem of 2., Twitter Bootstrap was used as the library of choice as it is lightweight (only a few static files needed for setup), flexible (allows overriding of default styles with custom ones), and powerful. Bootstrap is also built for mobile first when compared to other styling frameworks such as Foundation and Skeleton </w:t>
      </w:r>
      <w:r w:rsidRPr="002961AE">
        <w:rPr>
          <w:lang w:val="en-US"/>
        </w:rPr>
        <w:fldChar w:fldCharType="begin"/>
      </w:r>
      <w:r w:rsidR="00F1248F">
        <w:rPr>
          <w:lang w:val="en-US"/>
        </w:rPr>
        <w:instrText xml:space="preserve"> ADDIN ZOTERO_ITEM CSL_CITATION {"citationID":"a1elptq7so","properties":{"formattedCitation":"[70]","plainCitation":"[70]"},"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Pr="002961AE">
        <w:rPr>
          <w:lang w:val="en-US"/>
        </w:rPr>
        <w:fldChar w:fldCharType="separate"/>
      </w:r>
      <w:r w:rsidR="00F1248F" w:rsidRPr="00F1248F">
        <w:t>[70]</w:t>
      </w:r>
      <w:r w:rsidRPr="002961AE">
        <w:rPr>
          <w:lang w:val="en-US"/>
        </w:rPr>
        <w:fldChar w:fldCharType="end"/>
      </w:r>
      <w:r w:rsidRPr="002961AE">
        <w:rPr>
          <w:lang w:val="en-US"/>
        </w:rPr>
        <w:t xml:space="preserve">. Bootstrap gives predictable websites at the cost of slightly verbose HTML </w:t>
      </w:r>
      <w:r w:rsidRPr="002961AE">
        <w:rPr>
          <w:lang w:val="en-US"/>
        </w:rPr>
        <w:fldChar w:fldCharType="begin"/>
      </w:r>
      <w:r w:rsidR="00F1248F">
        <w:rPr>
          <w:lang w:val="en-US"/>
        </w:rPr>
        <w:instrText xml:space="preserve"> ADDIN ZOTERO_ITEM CSL_CITATION {"citationID":"ajs6h8alqi","properties":{"formattedCitation":"[71]","plainCitation":"[71]"},"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rsidRPr="002961AE">
        <w:rPr>
          <w:lang w:val="en-US"/>
        </w:rPr>
        <w:fldChar w:fldCharType="separate"/>
      </w:r>
      <w:r w:rsidR="00F1248F" w:rsidRPr="00F1248F">
        <w:t>[71]</w:t>
      </w:r>
      <w:r w:rsidRPr="002961AE">
        <w:rPr>
          <w:lang w:val="en-US"/>
        </w:rPr>
        <w:fldChar w:fldCharType="end"/>
      </w:r>
      <w:r w:rsidRPr="002961AE">
        <w:rPr>
          <w:lang w:val="en-US"/>
        </w:rPr>
        <w:t xml:space="preserve">. By following code styles and practices from Chapters 2-5 of </w:t>
      </w:r>
      <w:r w:rsidRPr="002961AE">
        <w:rPr>
          <w:lang w:val="en-US"/>
        </w:rPr>
        <w:fldChar w:fldCharType="begin"/>
      </w:r>
      <w:r w:rsidR="00F1248F">
        <w:rPr>
          <w:lang w:val="en-US"/>
        </w:rPr>
        <w:instrText xml:space="preserve"> ADDIN ZOTERO_ITEM CSL_CITATION {"citationID":"a22eutbem9a","properties":{"formattedCitation":"[72]","plainCitation":"[72]"},"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rsidRPr="002961AE">
        <w:rPr>
          <w:lang w:val="en-US"/>
        </w:rPr>
        <w:fldChar w:fldCharType="separate"/>
      </w:r>
      <w:r w:rsidR="00F1248F" w:rsidRPr="00F1248F">
        <w:t>[72]</w:t>
      </w:r>
      <w:r w:rsidRPr="002961AE">
        <w:rPr>
          <w:lang w:val="en-US"/>
        </w:rPr>
        <w:fldChar w:fldCharType="end"/>
      </w:r>
      <w:r w:rsidRPr="002961AE">
        <w:rPr>
          <w:lang w:val="en-US"/>
        </w:rPr>
        <w:t xml:space="preserve">, a navigation bar, a jumbotron (big heading type text </w:t>
      </w:r>
      <w:r w:rsidR="00EC7788">
        <w:rPr>
          <w:lang w:val="en-US"/>
        </w:rPr>
        <w:t xml:space="preserve">with a banner image </w:t>
      </w:r>
      <w:r w:rsidRPr="002961AE">
        <w:rPr>
          <w:lang w:val="en-US"/>
        </w:rPr>
        <w:t>at the top of every page to provide context), sidebars, and footers were created as the base template for the web interface, thereby fulfilling 3.</w:t>
      </w:r>
    </w:p>
    <w:p w:rsidR="00707536" w:rsidRPr="002961AE" w:rsidRDefault="00707536" w:rsidP="00707536">
      <w:pPr>
        <w:rPr>
          <w:lang w:val="en-US"/>
        </w:rPr>
      </w:pPr>
    </w:p>
    <w:p w:rsidR="00AD0A42" w:rsidRDefault="00707536" w:rsidP="00707536">
      <w:pPr>
        <w:rPr>
          <w:lang w:val="en-US"/>
        </w:rPr>
      </w:pPr>
      <w:r w:rsidRPr="002961AE">
        <w:rPr>
          <w:lang w:val="en-US"/>
        </w:rPr>
        <w:t xml:space="preserve">No. 4 is quite subjective, however, effort was taken in adhering to the design principles shown in Chapters 2,4,5 of </w:t>
      </w:r>
      <w:r w:rsidRPr="002961AE">
        <w:rPr>
          <w:lang w:val="en-US"/>
        </w:rPr>
        <w:fldChar w:fldCharType="begin"/>
      </w:r>
      <w:r w:rsidR="00F1248F">
        <w:rPr>
          <w:lang w:val="en-US"/>
        </w:rPr>
        <w:instrText xml:space="preserve"> ADDIN ZOTERO_ITEM CSL_CITATION {"citationID":"a8sr98ukb7","properties":{"formattedCitation":"[73]","plainCitation":"[7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F1248F" w:rsidRPr="00F1248F">
        <w:t>[73]</w:t>
      </w:r>
      <w:r w:rsidRPr="002961AE">
        <w:rPr>
          <w:lang w:val="en-US"/>
        </w:rPr>
        <w:fldChar w:fldCharType="end"/>
      </w:r>
      <w:r w:rsidRPr="002961AE">
        <w:rPr>
          <w:lang w:val="en-US"/>
        </w:rPr>
        <w:t xml:space="preserve">, to create a flat, minimalistic, and stylish website, as opposed to other design styles such as skeuomorphism in Chapter 1 of </w:t>
      </w:r>
      <w:r w:rsidRPr="002961AE">
        <w:rPr>
          <w:lang w:val="en-US"/>
        </w:rPr>
        <w:fldChar w:fldCharType="begin"/>
      </w:r>
      <w:r w:rsidR="00F1248F">
        <w:rPr>
          <w:lang w:val="en-US"/>
        </w:rPr>
        <w:instrText xml:space="preserve"> ADDIN ZOTERO_ITEM CSL_CITATION {"citationID":"a1ld3f2kdkq","properties":{"formattedCitation":"[73]","plainCitation":"[73]"},"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F1248F" w:rsidRPr="00F1248F">
        <w:t>[73]</w:t>
      </w:r>
      <w:r w:rsidRPr="002961AE">
        <w:rPr>
          <w:lang w:val="en-US"/>
        </w:rPr>
        <w:fldChar w:fldCharType="end"/>
      </w:r>
      <w:r w:rsidRPr="002961AE">
        <w:rPr>
          <w:lang w:val="en-US"/>
        </w:rPr>
        <w:t xml:space="preserve">. The web interface respects Bootstrap’s grid system and whitespace, and utilizes a modern font (Josefin Sans) along with short line lengths, to improve readability and usability </w:t>
      </w:r>
      <w:r w:rsidRPr="002961AE">
        <w:rPr>
          <w:lang w:val="en-US"/>
        </w:rPr>
        <w:fldChar w:fldCharType="begin"/>
      </w:r>
      <w:r w:rsidR="00F1248F">
        <w:rPr>
          <w:lang w:val="en-US"/>
        </w:rPr>
        <w:instrText xml:space="preserve"> ADDIN ZOTERO_ITEM CSL_CITATION {"citationID":"asmj8kgnoh","properties":{"formattedCitation":"[74]","plainCitation":"[74]"},"citationItems":[{"id":620,"uris":["http://zotero.org/groups/1103374/items/GA2T9EGX"],"uri":["http://zotero.org/groups/1103374/items/GA2T9EGX"],"itemData":{"id":620,"type":"article-journal","title":"The influence of font type and line length on visual search and information retrieval in web pages","container-title":"International Journal of Human-Computer Studies","page":"395-404","volume":"64","issue":"5","source":"CrossRef","DOI":"10.1016/j.ijhcs.2005.08.015","ISSN":"10715819","language":"en","author":[{"family":"Ling","given":"Jonathan"},{"family":"Schaik","given":"Paul","non-dropping-particle":"van"}],"issued":{"date-parts":[["2006",5]]}}}],"schema":"https://github.com/citation-style-language/schema/raw/master/csl-citation.json"} </w:instrText>
      </w:r>
      <w:r w:rsidRPr="002961AE">
        <w:rPr>
          <w:lang w:val="en-US"/>
        </w:rPr>
        <w:fldChar w:fldCharType="separate"/>
      </w:r>
      <w:r w:rsidR="00F1248F" w:rsidRPr="00F1248F">
        <w:t>[74]</w:t>
      </w:r>
      <w:r w:rsidRPr="002961AE">
        <w:rPr>
          <w:lang w:val="en-US"/>
        </w:rPr>
        <w:fldChar w:fldCharType="end"/>
      </w:r>
      <w:r w:rsidRPr="002961AE">
        <w:rPr>
          <w:lang w:val="en-US"/>
        </w:rPr>
        <w:t>.</w:t>
      </w:r>
    </w:p>
    <w:p w:rsidR="00E25E0B" w:rsidRDefault="00E25E0B" w:rsidP="00707536">
      <w:pPr>
        <w:rPr>
          <w:lang w:val="en-US"/>
        </w:rPr>
      </w:pPr>
    </w:p>
    <w:p w:rsidR="00E25E0B" w:rsidRDefault="00E25E0B" w:rsidP="00E25E0B">
      <w:pPr>
        <w:pStyle w:val="Heading3"/>
        <w:rPr>
          <w:lang w:val="en-US"/>
        </w:rPr>
      </w:pPr>
      <w:bookmarkStart w:id="77" w:name="_Toc485594746"/>
      <w:r>
        <w:rPr>
          <w:lang w:val="en-US"/>
        </w:rPr>
        <w:t>Dashboard</w:t>
      </w:r>
      <w:bookmarkEnd w:id="77"/>
    </w:p>
    <w:p w:rsidR="00E25E0B" w:rsidRDefault="00942469" w:rsidP="00707536">
      <w:pPr>
        <w:rPr>
          <w:lang w:val="en-US"/>
        </w:rPr>
      </w:pPr>
      <w:r>
        <w:rPr>
          <w:lang w:val="en-US"/>
        </w:rPr>
        <w:lastRenderedPageBreak/>
        <w:t xml:space="preserve">The dashboard was envisioned to be a place to control all the facets of the network, from registering with the bootstrap server to manually broadcasting plates to peers. Hence, </w:t>
      </w:r>
      <w:r w:rsidR="004E5DFD">
        <w:rPr>
          <w:lang w:val="en-US"/>
        </w:rPr>
        <w:t>the normal command line commands are transferred over to be run-on-demand using buttons, coloured depending on their function. Care was taken to ensure harmful commands such as clearing everything from all databases had confirmation dialogs to provide an extra step for the user to ensure nothing that was necessary was deleted</w:t>
      </w:r>
      <w:r w:rsidR="00744435">
        <w:rPr>
          <w:lang w:val="en-US"/>
        </w:rPr>
        <w:t xml:space="preserve"> by </w:t>
      </w:r>
      <w:r w:rsidR="00CC0A75">
        <w:rPr>
          <w:lang w:val="en-US"/>
        </w:rPr>
        <w:t>accident.</w:t>
      </w:r>
    </w:p>
    <w:p w:rsidR="00CC0A75" w:rsidRDefault="00CC0A75" w:rsidP="002F7F97"/>
    <w:p w:rsidR="002F7F97" w:rsidRDefault="002F7F97" w:rsidP="002F7F97">
      <w:r>
        <w:t>By serializing the database data as a JSON object in the views, then passing onto the dashboard template, before formatting the data as a responsive table, database data was displayed fully for the user. Several improvements in the implementation were added to enhance the user experience. First, the number of each type of returned object (peers, plates, or violations) was displayed next to the respective section to give quick access to the amount of information in the network. Secondly, the tables were made to be sortable so the user could easily pick out peers from some location, or plates from some county (the beginning two letters of a license plate denote the area) if need be.</w:t>
      </w:r>
      <w:r w:rsidR="00D21EE5">
        <w:t xml:space="preserve"> Lastly, the banner image, a set of BMW headlights, turn on and off depending on the status of the network – an elegant way of conveying information to the user without explicitly stating it.</w:t>
      </w:r>
    </w:p>
    <w:tbl>
      <w:tblPr>
        <w:tblStyle w:val="TableGrid"/>
        <w:tblW w:w="8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6"/>
      </w:tblGrid>
      <w:tr w:rsidR="00D21EE5" w:rsidTr="00C87875">
        <w:tc>
          <w:tcPr>
            <w:tcW w:w="8766" w:type="dxa"/>
          </w:tcPr>
          <w:p w:rsidR="00D21EE5" w:rsidRDefault="00D21EE5" w:rsidP="00D21EE5">
            <w:pPr>
              <w:jc w:val="center"/>
            </w:pPr>
            <w:r>
              <w:rPr>
                <w:noProof/>
                <w:lang w:eastAsia="en-GB"/>
              </w:rPr>
              <w:drawing>
                <wp:inline distT="0" distB="0" distL="0" distR="0">
                  <wp:extent cx="4320000" cy="1665726"/>
                  <wp:effectExtent l="190500" t="190500" r="194945" b="182245"/>
                  <wp:docPr id="193" name="Picture 193" descr="C:\Users\Jeremy\AppData\Local\Microsoft\Windows\INetCacheContent.Word\2017-06-18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eremy\AppData\Local\Microsoft\Windows\INetCacheContent.Word\2017-06-18 (5).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29493"/>
                          <a:stretch/>
                        </pic:blipFill>
                        <pic:spPr bwMode="auto">
                          <a:xfrm>
                            <a:off x="0" y="0"/>
                            <a:ext cx="4320000" cy="166572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r w:rsidR="00D21EE5" w:rsidTr="00C87875">
        <w:tc>
          <w:tcPr>
            <w:tcW w:w="8766" w:type="dxa"/>
          </w:tcPr>
          <w:p w:rsidR="00D21EE5" w:rsidRDefault="00D21EE5" w:rsidP="00D21EE5">
            <w:pPr>
              <w:keepNext/>
              <w:jc w:val="center"/>
            </w:pPr>
            <w:r>
              <w:rPr>
                <w:noProof/>
                <w:lang w:eastAsia="en-GB"/>
              </w:rPr>
              <w:lastRenderedPageBreak/>
              <w:drawing>
                <wp:inline distT="0" distB="0" distL="0" distR="0">
                  <wp:extent cx="4320000" cy="1706552"/>
                  <wp:effectExtent l="190500" t="190500" r="194945" b="198755"/>
                  <wp:docPr id="194" name="Picture 194" descr="C:\Users\Jeremy\AppData\Local\Microsoft\Windows\INetCacheContent.Word\2017-06-18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eremy\AppData\Local\Microsoft\Windows\INetCacheContent.Word\2017-06-18 (6).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27765"/>
                          <a:stretch/>
                        </pic:blipFill>
                        <pic:spPr bwMode="auto">
                          <a:xfrm>
                            <a:off x="0" y="0"/>
                            <a:ext cx="4320000" cy="170655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c>
      </w:tr>
    </w:tbl>
    <w:p w:rsidR="00D21EE5" w:rsidRDefault="00D21EE5" w:rsidP="00D21EE5">
      <w:pPr>
        <w:pStyle w:val="Caption"/>
      </w:pPr>
      <w:r>
        <w:t xml:space="preserve">Figure </w:t>
      </w:r>
      <w:r>
        <w:fldChar w:fldCharType="begin"/>
      </w:r>
      <w:r>
        <w:instrText xml:space="preserve"> SEQ Figure \* ARABIC </w:instrText>
      </w:r>
      <w:r>
        <w:fldChar w:fldCharType="separate"/>
      </w:r>
      <w:r w:rsidR="00ED6637">
        <w:rPr>
          <w:noProof/>
        </w:rPr>
        <w:t>17</w:t>
      </w:r>
      <w:r>
        <w:fldChar w:fldCharType="end"/>
      </w:r>
      <w:r>
        <w:t>: Headlights showing status of network (top – running, bottom – reset)</w:t>
      </w:r>
    </w:p>
    <w:p w:rsidR="00C87875" w:rsidRPr="00C87875" w:rsidRDefault="00C87875" w:rsidP="00C87875"/>
    <w:p w:rsidR="00E25E0B" w:rsidRDefault="00E25E0B" w:rsidP="00E25E0B">
      <w:pPr>
        <w:pStyle w:val="Heading3"/>
        <w:rPr>
          <w:lang w:val="en-US"/>
        </w:rPr>
      </w:pPr>
      <w:bookmarkStart w:id="78" w:name="_Toc485594747"/>
      <w:r>
        <w:rPr>
          <w:lang w:val="en-US"/>
        </w:rPr>
        <w:t>Peer List and Map</w:t>
      </w:r>
      <w:bookmarkEnd w:id="78"/>
    </w:p>
    <w:p w:rsidR="00CC0A75" w:rsidRDefault="00CC0A75" w:rsidP="00E25E0B">
      <w:pPr>
        <w:rPr>
          <w:lang w:val="en-US"/>
        </w:rPr>
      </w:pPr>
      <w:r>
        <w:rPr>
          <w:lang w:val="en-US"/>
        </w:rPr>
        <w:t xml:space="preserve">The dashboard contains the latitude and longitude of all the peers in the network, but provides no context on the city or country of the peer. Hence, a separate page was constructed to show the locations of all peers on a scrollable map, provided by the Google Maps Javascript API. The latitudes and longitudes are provided by the views, and passed to the template as a list of coordinates, before being fed into the API. A red marker </w:t>
      </w:r>
      <w:r w:rsidR="005E4BD9">
        <w:rPr>
          <w:lang w:val="en-US"/>
        </w:rPr>
        <w:t>was</w:t>
      </w:r>
      <w:r>
        <w:rPr>
          <w:lang w:val="en-US"/>
        </w:rPr>
        <w:t xml:space="preserve"> put on the coordinate of each </w:t>
      </w:r>
      <w:r w:rsidR="005E4BD9">
        <w:rPr>
          <w:lang w:val="en-US"/>
        </w:rPr>
        <w:t>peer</w:t>
      </w:r>
      <w:r w:rsidR="005E4BD9" w:rsidRPr="005E4BD9">
        <w:rPr>
          <w:color w:val="FF0000"/>
          <w:lang w:val="en-US"/>
        </w:rPr>
        <w:t xml:space="preserve"> (Figure 12)</w:t>
      </w:r>
      <w:r w:rsidR="005E4BD9">
        <w:rPr>
          <w:lang w:val="en-US"/>
        </w:rPr>
        <w:t>, with a popup containing the IP address and port of the peer. The zoom level is determined automatically based on the distances between markers. Hence, a user can easily see locations of peers in their local area with this page.</w:t>
      </w:r>
    </w:p>
    <w:p w:rsidR="005E4BD9" w:rsidRDefault="005E4BD9" w:rsidP="00224EED">
      <w:pPr>
        <w:keepNext/>
        <w:jc w:val="left"/>
      </w:pPr>
      <w:r>
        <w:rPr>
          <w:noProof/>
          <w:lang w:eastAsia="en-GB"/>
        </w:rPr>
        <w:lastRenderedPageBreak/>
        <w:drawing>
          <wp:inline distT="0" distB="0" distL="0" distR="0" wp14:anchorId="289FE7B4" wp14:editId="2F3D7CF0">
            <wp:extent cx="5400040" cy="2953385"/>
            <wp:effectExtent l="190500" t="190500" r="181610" b="18986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2953385"/>
                    </a:xfrm>
                    <a:prstGeom prst="rect">
                      <a:avLst/>
                    </a:prstGeom>
                    <a:ln>
                      <a:noFill/>
                    </a:ln>
                    <a:effectLst>
                      <a:outerShdw blurRad="190500" algn="tl" rotWithShape="0">
                        <a:srgbClr val="000000">
                          <a:alpha val="70000"/>
                        </a:srgbClr>
                      </a:outerShdw>
                    </a:effectLst>
                  </pic:spPr>
                </pic:pic>
              </a:graphicData>
            </a:graphic>
          </wp:inline>
        </w:drawing>
      </w:r>
    </w:p>
    <w:p w:rsidR="00E25E0B" w:rsidRDefault="005E4BD9" w:rsidP="005E4BD9">
      <w:pPr>
        <w:pStyle w:val="Caption"/>
        <w:jc w:val="both"/>
      </w:pPr>
      <w:r>
        <w:t xml:space="preserve">Figure </w:t>
      </w:r>
      <w:r>
        <w:fldChar w:fldCharType="begin"/>
      </w:r>
      <w:r>
        <w:instrText xml:space="preserve"> SEQ Figure \* ARABIC </w:instrText>
      </w:r>
      <w:r>
        <w:fldChar w:fldCharType="separate"/>
      </w:r>
      <w:r w:rsidR="00ED6637">
        <w:rPr>
          <w:noProof/>
        </w:rPr>
        <w:t>18</w:t>
      </w:r>
      <w:r>
        <w:fldChar w:fldCharType="end"/>
      </w:r>
      <w:r>
        <w:t>: Peer Map</w:t>
      </w:r>
    </w:p>
    <w:p w:rsidR="00C87875" w:rsidRPr="00C87875" w:rsidRDefault="00C87875" w:rsidP="00C87875"/>
    <w:p w:rsidR="00E25E0B" w:rsidRDefault="00E25E0B" w:rsidP="00E25E0B">
      <w:pPr>
        <w:pStyle w:val="Heading3"/>
        <w:rPr>
          <w:lang w:val="en-US"/>
        </w:rPr>
      </w:pPr>
      <w:bookmarkStart w:id="79" w:name="_Toc485594748"/>
      <w:r>
        <w:rPr>
          <w:lang w:val="en-US"/>
        </w:rPr>
        <w:t>List of Violations</w:t>
      </w:r>
      <w:bookmarkEnd w:id="79"/>
    </w:p>
    <w:p w:rsidR="00A3027C" w:rsidRDefault="00A3027C" w:rsidP="00E25E0B">
      <w:pPr>
        <w:rPr>
          <w:lang w:val="en-US"/>
        </w:rPr>
      </w:pPr>
      <w:r>
        <w:rPr>
          <w:lang w:val="en-US"/>
        </w:rPr>
        <w:t xml:space="preserve">To implement the last requirement of the project, i.e., being able to publish photo evidence of any violations, a tab was implemented in the web interface to show a list of all violations. Data from the violations database was serialized, then put into a table using templates. The most critical data needed to be able to penalize an infraction is shown – the license plate, the first time of detection, the second time of detection, the driving distance in between the two locations, the average speed of the car, a map showing the route, and the two evidence images. </w:t>
      </w:r>
    </w:p>
    <w:p w:rsidR="00A3027C" w:rsidRDefault="00A3027C" w:rsidP="00E25E0B">
      <w:pPr>
        <w:rPr>
          <w:lang w:val="en-US"/>
        </w:rPr>
      </w:pPr>
    </w:p>
    <w:p w:rsidR="00DF1FAD" w:rsidRDefault="00A3027C" w:rsidP="00E25E0B">
      <w:pPr>
        <w:rPr>
          <w:lang w:val="en-US"/>
        </w:rPr>
      </w:pPr>
      <w:r>
        <w:rPr>
          <w:lang w:val="en-US"/>
        </w:rPr>
        <w:t>The map showing the route was generated dynamically using the Google Maps Static Maps API, with the route clearly shown in red to contrast the background, and two markers shown in blue to infer the start and end points, i.e. the locations of the two peers that detected the infraction.</w:t>
      </w:r>
    </w:p>
    <w:p w:rsidR="00AE6084" w:rsidRDefault="00AE6084" w:rsidP="00AE6084">
      <w:pPr>
        <w:keepNext/>
      </w:pPr>
      <w:r>
        <w:rPr>
          <w:noProof/>
          <w:lang w:eastAsia="en-GB"/>
        </w:rPr>
        <w:lastRenderedPageBreak/>
        <w:drawing>
          <wp:inline distT="0" distB="0" distL="0" distR="0" wp14:anchorId="575CD79A" wp14:editId="12FC3BC9">
            <wp:extent cx="5400040" cy="2953385"/>
            <wp:effectExtent l="190500" t="190500" r="181610" b="18986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2953385"/>
                    </a:xfrm>
                    <a:prstGeom prst="rect">
                      <a:avLst/>
                    </a:prstGeom>
                    <a:ln>
                      <a:noFill/>
                    </a:ln>
                    <a:effectLst>
                      <a:outerShdw blurRad="190500" algn="tl" rotWithShape="0">
                        <a:srgbClr val="000000">
                          <a:alpha val="70000"/>
                        </a:srgbClr>
                      </a:outerShdw>
                    </a:effectLst>
                  </pic:spPr>
                </pic:pic>
              </a:graphicData>
            </a:graphic>
          </wp:inline>
        </w:drawing>
      </w:r>
    </w:p>
    <w:p w:rsidR="00AE6084" w:rsidRDefault="00AE6084" w:rsidP="00AE6084">
      <w:pPr>
        <w:pStyle w:val="Caption"/>
        <w:jc w:val="both"/>
        <w:rPr>
          <w:lang w:val="en-US"/>
        </w:rPr>
      </w:pPr>
      <w:r>
        <w:t xml:space="preserve">Figure </w:t>
      </w:r>
      <w:r>
        <w:fldChar w:fldCharType="begin"/>
      </w:r>
      <w:r>
        <w:instrText xml:space="preserve"> SEQ Figure \* ARABIC </w:instrText>
      </w:r>
      <w:r>
        <w:fldChar w:fldCharType="separate"/>
      </w:r>
      <w:r w:rsidR="00ED6637">
        <w:rPr>
          <w:noProof/>
        </w:rPr>
        <w:t>19</w:t>
      </w:r>
      <w:r>
        <w:fldChar w:fldCharType="end"/>
      </w:r>
      <w:r>
        <w:t>: List of violations</w:t>
      </w:r>
    </w:p>
    <w:p w:rsidR="00A3027C" w:rsidRDefault="00A3027C" w:rsidP="00E25E0B">
      <w:pPr>
        <w:rPr>
          <w:lang w:val="en-US"/>
        </w:rPr>
      </w:pPr>
      <w:r>
        <w:rPr>
          <w:lang w:val="en-US"/>
        </w:rPr>
        <w:t xml:space="preserve">These cosmetic features do not allow the publishing of photo evidence, however; the publishing of photo evidence was done through social networks as discussed in </w:t>
      </w:r>
      <w:r w:rsidRPr="00A3027C">
        <w:rPr>
          <w:color w:val="FF0000"/>
          <w:lang w:val="en-US"/>
        </w:rPr>
        <w:t>section XXX</w:t>
      </w:r>
      <w:r>
        <w:rPr>
          <w:lang w:val="en-US"/>
        </w:rPr>
        <w:t>. As this project is not aimed at being production ready, only one social platform was utilized and interfaced with – Twitter.</w:t>
      </w:r>
    </w:p>
    <w:p w:rsidR="00A3027C" w:rsidRDefault="00A3027C" w:rsidP="00E25E0B">
      <w:pPr>
        <w:rPr>
          <w:lang w:val="en-US"/>
        </w:rPr>
      </w:pPr>
    </w:p>
    <w:p w:rsidR="00A3027C" w:rsidRDefault="00A3027C" w:rsidP="00E25E0B">
      <w:pPr>
        <w:rPr>
          <w:lang w:val="en-US"/>
        </w:rPr>
      </w:pPr>
      <w:r>
        <w:rPr>
          <w:lang w:val="en-US"/>
        </w:rPr>
        <w:t>A simple one-click button, Amazon style, was added to each row of the violations table. Clicking it would set off a request to Twitter’s API with the required information for a successful tweet – the API keys, the string to tweet, and the two evidence images. By design, this request includes links to</w:t>
      </w:r>
      <w:r w:rsidR="00AE6084">
        <w:rPr>
          <w:lang w:val="en-US"/>
        </w:rPr>
        <w:t xml:space="preserve"> the evidence images instead of the images themselves. This implementation gave a faster response time between clicking the one click button to the post being visible on Twitter, as the evidence images were downloaded from Twitter’s side as opposed to being uploaded to Twitter from the peer.</w:t>
      </w:r>
    </w:p>
    <w:p w:rsidR="00AE6084" w:rsidRDefault="00AE6084" w:rsidP="006E3082">
      <w:pPr>
        <w:keepNext/>
        <w:jc w:val="center"/>
      </w:pPr>
      <w:r>
        <w:rPr>
          <w:noProof/>
          <w:lang w:eastAsia="en-GB"/>
        </w:rPr>
        <w:lastRenderedPageBreak/>
        <w:drawing>
          <wp:inline distT="0" distB="0" distL="0" distR="0">
            <wp:extent cx="3333750" cy="3539798"/>
            <wp:effectExtent l="190500" t="190500" r="190500" b="194310"/>
            <wp:docPr id="203" name="Picture 203" descr="http://mufff.in/i/3d99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mufff.in/i/3d9943.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35594" cy="3541756"/>
                    </a:xfrm>
                    <a:prstGeom prst="rect">
                      <a:avLst/>
                    </a:prstGeom>
                    <a:ln>
                      <a:noFill/>
                    </a:ln>
                    <a:effectLst>
                      <a:outerShdw blurRad="190500" algn="tl" rotWithShape="0">
                        <a:srgbClr val="000000">
                          <a:alpha val="70000"/>
                        </a:srgbClr>
                      </a:outerShdw>
                    </a:effectLst>
                  </pic:spPr>
                </pic:pic>
              </a:graphicData>
            </a:graphic>
          </wp:inline>
        </w:drawing>
      </w:r>
    </w:p>
    <w:p w:rsidR="00DF1FAD" w:rsidRPr="00E25E0B" w:rsidRDefault="00AE6084" w:rsidP="00AE6084">
      <w:pPr>
        <w:pStyle w:val="Caption"/>
        <w:jc w:val="both"/>
        <w:rPr>
          <w:lang w:val="en-US"/>
        </w:rPr>
      </w:pPr>
      <w:r>
        <w:t xml:space="preserve">Figure </w:t>
      </w:r>
      <w:r>
        <w:fldChar w:fldCharType="begin"/>
      </w:r>
      <w:r>
        <w:instrText xml:space="preserve"> SEQ Figure \* ARABIC </w:instrText>
      </w:r>
      <w:r>
        <w:fldChar w:fldCharType="separate"/>
      </w:r>
      <w:r w:rsidR="00ED6637">
        <w:rPr>
          <w:noProof/>
        </w:rPr>
        <w:t>20</w:t>
      </w:r>
      <w:r>
        <w:fldChar w:fldCharType="end"/>
      </w:r>
      <w:r>
        <w:t>: Twitter Post</w:t>
      </w:r>
    </w:p>
    <w:p w:rsidR="00707536" w:rsidRDefault="002D7D03" w:rsidP="002D7D03">
      <w:pPr>
        <w:pStyle w:val="Heading3"/>
      </w:pPr>
      <w:bookmarkStart w:id="80" w:name="_Toc485594749"/>
      <w:r>
        <w:t>Other Web Pages</w:t>
      </w:r>
      <w:bookmarkEnd w:id="80"/>
    </w:p>
    <w:p w:rsidR="00270A72" w:rsidRDefault="002D7D03" w:rsidP="00652984">
      <w:r>
        <w:t xml:space="preserve">To complete the web interface, several other pages were created. The new pages reflected what would be found in a production ready system, i.e. an about page, a contact page, a download and instructions page, and finally, a privacy policy and terms and conditions page. However, as this section </w:t>
      </w:r>
      <w:r w:rsidR="00BD7382">
        <w:t>was entirely flair, the level of detail was aimed at brevity instead of verbosity to save time for other development.</w:t>
      </w:r>
    </w:p>
    <w:p w:rsidR="005F2591" w:rsidRDefault="005F2591" w:rsidP="002502E8">
      <w:pPr>
        <w:spacing w:after="160"/>
        <w:jc w:val="left"/>
      </w:pPr>
    </w:p>
    <w:p w:rsidR="005F2591" w:rsidRDefault="005F2591" w:rsidP="002502E8">
      <w:pPr>
        <w:spacing w:after="160"/>
        <w:jc w:val="left"/>
      </w:pPr>
      <w:r>
        <w:br w:type="page"/>
      </w:r>
    </w:p>
    <w:p w:rsidR="00FD015B" w:rsidRDefault="00FD015B" w:rsidP="002502E8">
      <w:pPr>
        <w:pStyle w:val="Heading1"/>
      </w:pPr>
      <w:bookmarkStart w:id="81" w:name="_Toc485594751"/>
      <w:r>
        <w:lastRenderedPageBreak/>
        <w:t>Testing</w:t>
      </w:r>
      <w:bookmarkEnd w:id="81"/>
    </w:p>
    <w:p w:rsidR="008C6C64" w:rsidRDefault="008C6C64" w:rsidP="002502E8">
      <w:pPr>
        <w:spacing w:after="160"/>
        <w:jc w:val="left"/>
      </w:pPr>
    </w:p>
    <w:p w:rsidR="008C6C64" w:rsidRDefault="008C6C64" w:rsidP="002502E8">
      <w:pPr>
        <w:pStyle w:val="ListParagraph"/>
        <w:numPr>
          <w:ilvl w:val="0"/>
          <w:numId w:val="10"/>
        </w:numPr>
        <w:spacing w:after="160"/>
        <w:jc w:val="left"/>
      </w:pPr>
      <w:r>
        <w:t>Initially test while developing</w:t>
      </w:r>
    </w:p>
    <w:p w:rsidR="008C6C64" w:rsidRDefault="008C6C64" w:rsidP="002502E8">
      <w:pPr>
        <w:pStyle w:val="ListParagraph"/>
        <w:numPr>
          <w:ilvl w:val="0"/>
          <w:numId w:val="10"/>
        </w:numPr>
        <w:spacing w:after="160"/>
        <w:jc w:val="left"/>
      </w:pPr>
      <w:r>
        <w:t>Use logbook to mark down stuff</w:t>
      </w:r>
    </w:p>
    <w:p w:rsidR="008C6C64" w:rsidRDefault="008C6C64" w:rsidP="002502E8">
      <w:pPr>
        <w:pStyle w:val="ListParagraph"/>
        <w:numPr>
          <w:ilvl w:val="0"/>
          <w:numId w:val="10"/>
        </w:numPr>
        <w:spacing w:after="160"/>
        <w:jc w:val="left"/>
      </w:pPr>
      <w:r>
        <w:t>Save useful links/compilation instructions</w:t>
      </w:r>
    </w:p>
    <w:p w:rsidR="008C6C64" w:rsidRDefault="008C6C64" w:rsidP="002502E8">
      <w:pPr>
        <w:pStyle w:val="ListParagraph"/>
        <w:numPr>
          <w:ilvl w:val="0"/>
          <w:numId w:val="10"/>
        </w:numPr>
        <w:spacing w:after="160"/>
        <w:jc w:val="left"/>
      </w:pPr>
      <w:r>
        <w:t>Hard to find good test spots (portable battery, need wifi, hard to develop on the go, need roads, hard to find good footage online)</w:t>
      </w:r>
    </w:p>
    <w:p w:rsidR="008C6C64" w:rsidRDefault="008C6C64" w:rsidP="002502E8">
      <w:pPr>
        <w:pStyle w:val="ListParagraph"/>
        <w:numPr>
          <w:ilvl w:val="0"/>
          <w:numId w:val="10"/>
        </w:numPr>
        <w:spacing w:after="160"/>
        <w:jc w:val="left"/>
      </w:pPr>
      <w:r>
        <w:t>Started off by still pictures</w:t>
      </w:r>
    </w:p>
    <w:p w:rsidR="008C6C64" w:rsidRDefault="008C6C64" w:rsidP="002502E8">
      <w:pPr>
        <w:pStyle w:val="ListParagraph"/>
        <w:numPr>
          <w:ilvl w:val="0"/>
          <w:numId w:val="10"/>
        </w:numPr>
        <w:spacing w:after="160"/>
        <w:jc w:val="left"/>
      </w:pPr>
      <w:r>
        <w:t>Then transitioned to videos of me walking around with parked cars (moving license plates anyway)</w:t>
      </w:r>
    </w:p>
    <w:p w:rsidR="008C6C64" w:rsidRDefault="008C6C64" w:rsidP="002502E8">
      <w:pPr>
        <w:pStyle w:val="ListParagraph"/>
        <w:numPr>
          <w:ilvl w:val="0"/>
          <w:numId w:val="10"/>
        </w:numPr>
        <w:spacing w:after="160"/>
        <w:jc w:val="left"/>
      </w:pPr>
      <w:r>
        <w:t>Then transition to recording videos at the ends of roads</w:t>
      </w:r>
    </w:p>
    <w:p w:rsidR="008C6C64" w:rsidRDefault="008C6C64" w:rsidP="002502E8">
      <w:pPr>
        <w:pStyle w:val="ListParagraph"/>
        <w:numPr>
          <w:ilvl w:val="0"/>
          <w:numId w:val="10"/>
        </w:numPr>
        <w:spacing w:after="160"/>
        <w:jc w:val="left"/>
      </w:pPr>
      <w:r>
        <w:t>Hard to find sheltered places to put camera overnight (safety, etc)</w:t>
      </w:r>
    </w:p>
    <w:p w:rsidR="008C6C64" w:rsidRDefault="008C6C64" w:rsidP="002502E8">
      <w:pPr>
        <w:pStyle w:val="ListParagraph"/>
        <w:numPr>
          <w:ilvl w:val="1"/>
          <w:numId w:val="10"/>
        </w:numPr>
        <w:spacing w:after="160"/>
        <w:jc w:val="left"/>
      </w:pPr>
      <w:r>
        <w:t>Dissapointing</w:t>
      </w:r>
    </w:p>
    <w:p w:rsidR="008C6C64" w:rsidRDefault="008C6C64" w:rsidP="002502E8">
      <w:pPr>
        <w:pStyle w:val="ListParagraph"/>
        <w:numPr>
          <w:ilvl w:val="0"/>
          <w:numId w:val="10"/>
        </w:numPr>
        <w:spacing w:after="160"/>
        <w:jc w:val="left"/>
      </w:pPr>
      <w:r>
        <w:t>Most sheltered places are not on ground floor – leads to warping, hard to compensate, resolution problems</w:t>
      </w:r>
    </w:p>
    <w:p w:rsidR="001C6132" w:rsidRDefault="001C6132" w:rsidP="002502E8">
      <w:pPr>
        <w:pStyle w:val="ListParagraph"/>
        <w:numPr>
          <w:ilvl w:val="0"/>
          <w:numId w:val="10"/>
        </w:numPr>
        <w:spacing w:after="160"/>
        <w:jc w:val="left"/>
      </w:pPr>
      <w:r>
        <w:t>Measure performance, FPS, CPU usage, memory</w:t>
      </w:r>
    </w:p>
    <w:p w:rsidR="001C6132" w:rsidRDefault="001C6132" w:rsidP="002502E8">
      <w:pPr>
        <w:pStyle w:val="ListParagraph"/>
        <w:numPr>
          <w:ilvl w:val="0"/>
          <w:numId w:val="10"/>
        </w:numPr>
        <w:spacing w:after="160"/>
        <w:jc w:val="left"/>
      </w:pPr>
      <w:r>
        <w:t>Automated testing for correct plates (manually type out plates)</w:t>
      </w:r>
    </w:p>
    <w:p w:rsidR="001C6132" w:rsidRDefault="001C6132" w:rsidP="002502E8">
      <w:pPr>
        <w:pStyle w:val="ListParagraph"/>
        <w:numPr>
          <w:ilvl w:val="0"/>
          <w:numId w:val="10"/>
        </w:numPr>
        <w:spacing w:after="160"/>
        <w:jc w:val="left"/>
      </w:pPr>
      <w:r>
        <w:t>Testing suite for new software changes</w:t>
      </w:r>
    </w:p>
    <w:p w:rsidR="008C6C64" w:rsidRDefault="008C6C64" w:rsidP="002502E8">
      <w:pPr>
        <w:pStyle w:val="ListParagraph"/>
        <w:spacing w:after="160"/>
        <w:jc w:val="left"/>
      </w:pPr>
    </w:p>
    <w:p w:rsidR="008C6C64" w:rsidRDefault="008C6C64" w:rsidP="002502E8">
      <w:pPr>
        <w:spacing w:after="160"/>
        <w:jc w:val="left"/>
      </w:pPr>
      <w:r>
        <w:br w:type="page"/>
      </w:r>
    </w:p>
    <w:p w:rsidR="00FD015B" w:rsidRDefault="00FD015B" w:rsidP="002502E8">
      <w:pPr>
        <w:pStyle w:val="Heading1"/>
      </w:pPr>
      <w:bookmarkStart w:id="82" w:name="_Toc485594752"/>
      <w:r>
        <w:lastRenderedPageBreak/>
        <w:t>Evaluation</w:t>
      </w:r>
      <w:bookmarkEnd w:id="82"/>
    </w:p>
    <w:p w:rsidR="005A3E03" w:rsidRDefault="005A3E03" w:rsidP="002502E8">
      <w:pPr>
        <w:pStyle w:val="ListParagraph"/>
        <w:numPr>
          <w:ilvl w:val="0"/>
          <w:numId w:val="16"/>
        </w:numPr>
      </w:pPr>
      <w:r>
        <w:t>User feedback on web interface</w:t>
      </w:r>
    </w:p>
    <w:p w:rsidR="00067A31" w:rsidRDefault="00067A31" w:rsidP="002502E8">
      <w:pPr>
        <w:pStyle w:val="ListParagraph"/>
        <w:numPr>
          <w:ilvl w:val="0"/>
          <w:numId w:val="16"/>
        </w:numPr>
      </w:pPr>
      <w:r>
        <w:t>Feel how useful this thing is</w:t>
      </w:r>
    </w:p>
    <w:p w:rsidR="00067A31" w:rsidRDefault="00067A31" w:rsidP="002502E8">
      <w:pPr>
        <w:pStyle w:val="ListParagraph"/>
        <w:numPr>
          <w:ilvl w:val="0"/>
          <w:numId w:val="16"/>
        </w:numPr>
      </w:pPr>
      <w:r>
        <w:t xml:space="preserve">What are main selling points </w:t>
      </w:r>
    </w:p>
    <w:p w:rsidR="00067A31" w:rsidRDefault="00067A31" w:rsidP="002502E8">
      <w:pPr>
        <w:pStyle w:val="ListParagraph"/>
        <w:numPr>
          <w:ilvl w:val="0"/>
          <w:numId w:val="16"/>
        </w:numPr>
      </w:pPr>
      <w:r>
        <w:t xml:space="preserve">What features </w:t>
      </w:r>
      <w:r w:rsidR="00ED30C4">
        <w:t>would</w:t>
      </w:r>
      <w:r>
        <w:t xml:space="preserve"> you be looking for?</w:t>
      </w:r>
    </w:p>
    <w:p w:rsidR="00067A31" w:rsidRDefault="00067A31" w:rsidP="002502E8">
      <w:pPr>
        <w:pStyle w:val="ListParagraph"/>
        <w:numPr>
          <w:ilvl w:val="0"/>
          <w:numId w:val="16"/>
        </w:numPr>
      </w:pPr>
      <w:r>
        <w:t>Is recording license plate moral?</w:t>
      </w:r>
    </w:p>
    <w:p w:rsidR="00067A31" w:rsidRDefault="00067A31" w:rsidP="002502E8">
      <w:pPr>
        <w:pStyle w:val="ListParagraph"/>
        <w:numPr>
          <w:ilvl w:val="0"/>
          <w:numId w:val="16"/>
        </w:numPr>
      </w:pPr>
      <w:r>
        <w:t>How effective is this system?</w:t>
      </w:r>
    </w:p>
    <w:p w:rsidR="00067A31" w:rsidRDefault="00067A31" w:rsidP="002502E8">
      <w:pPr>
        <w:pStyle w:val="ListParagraph"/>
        <w:numPr>
          <w:ilvl w:val="0"/>
          <w:numId w:val="16"/>
        </w:numPr>
      </w:pPr>
      <w:r>
        <w:t>How well can it detect plates? In what environment? In what weather? What camera angle?</w:t>
      </w:r>
    </w:p>
    <w:p w:rsidR="00067A31" w:rsidRDefault="00067A31" w:rsidP="002502E8">
      <w:pPr>
        <w:pStyle w:val="ListParagraph"/>
        <w:numPr>
          <w:ilvl w:val="0"/>
          <w:numId w:val="16"/>
        </w:numPr>
      </w:pPr>
      <w:r>
        <w:t>How fast can it share this data? How fast until notification to the user?</w:t>
      </w:r>
    </w:p>
    <w:p w:rsidR="00067A31" w:rsidRDefault="00067A31" w:rsidP="002502E8">
      <w:pPr>
        <w:pStyle w:val="ListParagraph"/>
        <w:numPr>
          <w:ilvl w:val="0"/>
          <w:numId w:val="16"/>
        </w:numPr>
      </w:pPr>
      <w:r>
        <w:t>Accurate sharing? To the right peers?</w:t>
      </w:r>
    </w:p>
    <w:p w:rsidR="00067A31" w:rsidRDefault="00067A31" w:rsidP="002502E8">
      <w:pPr>
        <w:pStyle w:val="ListParagraph"/>
        <w:numPr>
          <w:ilvl w:val="0"/>
          <w:numId w:val="16"/>
        </w:numPr>
      </w:pPr>
      <w:r>
        <w:t>How useful is the violation report shown to the user?</w:t>
      </w:r>
    </w:p>
    <w:p w:rsidR="00FD015B" w:rsidRPr="00067A31" w:rsidRDefault="00FD015B" w:rsidP="002502E8">
      <w:pPr>
        <w:spacing w:after="160"/>
        <w:jc w:val="left"/>
      </w:pPr>
      <w:r>
        <w:br w:type="page"/>
      </w:r>
    </w:p>
    <w:p w:rsidR="00FD015B" w:rsidRDefault="00FD015B" w:rsidP="002502E8">
      <w:pPr>
        <w:pStyle w:val="Heading1"/>
      </w:pPr>
      <w:bookmarkStart w:id="83" w:name="_Toc485594753"/>
      <w:r>
        <w:lastRenderedPageBreak/>
        <w:t>Deployment</w:t>
      </w:r>
      <w:bookmarkEnd w:id="83"/>
    </w:p>
    <w:p w:rsidR="00FD015B" w:rsidRDefault="008C6C64" w:rsidP="002502E8">
      <w:pPr>
        <w:pStyle w:val="ListParagraph"/>
        <w:numPr>
          <w:ilvl w:val="0"/>
          <w:numId w:val="13"/>
        </w:numPr>
        <w:spacing w:after="160"/>
        <w:jc w:val="left"/>
      </w:pPr>
      <w:r>
        <w:t>Github</w:t>
      </w:r>
    </w:p>
    <w:p w:rsidR="008C6C64" w:rsidRDefault="008C6C64" w:rsidP="002502E8">
      <w:pPr>
        <w:pStyle w:val="ListParagraph"/>
        <w:numPr>
          <w:ilvl w:val="0"/>
          <w:numId w:val="13"/>
        </w:numPr>
        <w:spacing w:after="160"/>
        <w:jc w:val="left"/>
      </w:pPr>
      <w:r>
        <w:t>Readme</w:t>
      </w:r>
    </w:p>
    <w:p w:rsidR="008C6C64" w:rsidRDefault="008C6C64" w:rsidP="002502E8">
      <w:pPr>
        <w:pStyle w:val="ListParagraph"/>
        <w:numPr>
          <w:ilvl w:val="0"/>
          <w:numId w:val="13"/>
        </w:numPr>
        <w:spacing w:after="160"/>
        <w:jc w:val="left"/>
      </w:pPr>
      <w:r>
        <w:t>Startup scripts</w:t>
      </w:r>
    </w:p>
    <w:p w:rsidR="008C6C64" w:rsidRDefault="008C6C64" w:rsidP="002502E8">
      <w:pPr>
        <w:pStyle w:val="ListParagraph"/>
        <w:numPr>
          <w:ilvl w:val="0"/>
          <w:numId w:val="13"/>
        </w:numPr>
        <w:spacing w:after="160"/>
        <w:jc w:val="left"/>
      </w:pPr>
      <w:r>
        <w:t>CRON jobs</w:t>
      </w:r>
    </w:p>
    <w:p w:rsidR="00C87875" w:rsidRDefault="00C87875" w:rsidP="00C87875">
      <w:pPr>
        <w:spacing w:after="160"/>
        <w:jc w:val="left"/>
      </w:pPr>
      <w:r>
        <w:t>LIST OF REQUIRED PACKAGES AND PIP SUDO APT-GET STUFF</w:t>
      </w:r>
    </w:p>
    <w:p w:rsidR="008C6C64" w:rsidRDefault="008C6C64" w:rsidP="002502E8">
      <w:pPr>
        <w:spacing w:after="160"/>
        <w:jc w:val="left"/>
      </w:pPr>
      <w:r>
        <w:br w:type="page"/>
      </w:r>
    </w:p>
    <w:p w:rsidR="00122902" w:rsidRDefault="00FD015B" w:rsidP="002502E8">
      <w:pPr>
        <w:pStyle w:val="Heading1"/>
      </w:pPr>
      <w:bookmarkStart w:id="84" w:name="_Toc485594754"/>
      <w:r>
        <w:lastRenderedPageBreak/>
        <w:t>Conclusion and Future Work</w:t>
      </w:r>
      <w:bookmarkEnd w:id="84"/>
    </w:p>
    <w:p w:rsidR="00122902" w:rsidRDefault="00122902" w:rsidP="002502E8">
      <w:pPr>
        <w:spacing w:after="160"/>
        <w:jc w:val="left"/>
        <w:rPr>
          <w:rFonts w:eastAsiaTheme="majorEastAsia" w:cstheme="majorBidi"/>
          <w:color w:val="2E74B5" w:themeColor="accent1" w:themeShade="BF"/>
          <w:sz w:val="32"/>
          <w:szCs w:val="32"/>
        </w:rPr>
      </w:pPr>
      <w:r>
        <w:br w:type="page"/>
      </w:r>
    </w:p>
    <w:p w:rsidR="00122902" w:rsidRDefault="00122902" w:rsidP="002502E8">
      <w:pPr>
        <w:pStyle w:val="Heading1"/>
      </w:pPr>
      <w:bookmarkStart w:id="85" w:name="_Toc485594755"/>
      <w:r>
        <w:lastRenderedPageBreak/>
        <w:t>References</w:t>
      </w:r>
      <w:bookmarkEnd w:id="85"/>
    </w:p>
    <w:p w:rsidR="00122902" w:rsidRDefault="00122902" w:rsidP="002502E8">
      <w:pPr>
        <w:spacing w:after="160"/>
        <w:jc w:val="left"/>
      </w:pPr>
    </w:p>
    <w:p w:rsidR="00F1248F" w:rsidRDefault="00993B19" w:rsidP="00F1248F">
      <w:pPr>
        <w:pStyle w:val="Bibliography"/>
      </w:pPr>
      <w:r>
        <w:fldChar w:fldCharType="begin"/>
      </w:r>
      <w:r w:rsidR="00723723">
        <w:instrText xml:space="preserve"> ADDIN ZOTERO_BIBL {"custom":[]} CSL_BIBLIOGRAPHY </w:instrText>
      </w:r>
      <w:r>
        <w:fldChar w:fldCharType="separate"/>
      </w:r>
      <w:r w:rsidR="00F1248F">
        <w:t>[1]</w:t>
      </w:r>
      <w:r w:rsidR="00F1248F">
        <w:tab/>
        <w:t xml:space="preserve">‘Number of speeding convictions from average speed cameras - a Freedom of Information request to Driver and Vehicle Licensing Agency’, </w:t>
      </w:r>
      <w:r w:rsidR="00F1248F">
        <w:rPr>
          <w:i/>
          <w:iCs/>
        </w:rPr>
        <w:t>WhatDoTheyKnow</w:t>
      </w:r>
      <w:r w:rsidR="00F1248F">
        <w:t>, 28-Jul-2015. [Online]. Available: https://www.whatdotheyknow.com/request/number_of_speeding_convictions_f. [Accessed: 22-Jan-2017].</w:t>
      </w:r>
    </w:p>
    <w:p w:rsidR="00F1248F" w:rsidRDefault="00F1248F" w:rsidP="00F1248F">
      <w:pPr>
        <w:pStyle w:val="Bibliography"/>
      </w:pPr>
      <w:r>
        <w:t>[2]</w:t>
      </w:r>
      <w:r>
        <w:tab/>
        <w:t xml:space="preserve">‘Number of average speed cameras have doubled in three years’, </w:t>
      </w:r>
      <w:r>
        <w:rPr>
          <w:i/>
          <w:iCs/>
        </w:rPr>
        <w:t>This is Money</w:t>
      </w:r>
      <w:r>
        <w:t>, 31-May-2016. [Online]. Available: http://www.thisismoney.co.uk/money/cars/article-3617584/Number-average-speed-cameras-doubled-three-years.html. [Accessed: 23-Jan-2017].</w:t>
      </w:r>
    </w:p>
    <w:p w:rsidR="00F1248F" w:rsidRDefault="00F1248F" w:rsidP="00F1248F">
      <w:pPr>
        <w:pStyle w:val="Bibliography"/>
      </w:pPr>
      <w:r>
        <w:t>[3]</w:t>
      </w:r>
      <w:r>
        <w:tab/>
        <w:t>‘FS_Speed.pdf’. [Online]. Available: http://m.swov.nl/rapport/Factsheets/UK/FS_Speed.pdf. [Accessed: 29-Jan-2017].</w:t>
      </w:r>
    </w:p>
    <w:p w:rsidR="00F1248F" w:rsidRDefault="00F1248F" w:rsidP="00F1248F">
      <w:pPr>
        <w:pStyle w:val="Bibliography"/>
      </w:pPr>
      <w:r>
        <w:t>[4]</w:t>
      </w:r>
      <w:r>
        <w:tab/>
        <w:t>‘Automatic Number Plate Recognition - Police.uk’. [Online]. Available: https://www.police.uk/information-and-advice/automatic-number-plate-recognition/. [Accessed: 29-Jan-2017].</w:t>
      </w:r>
    </w:p>
    <w:p w:rsidR="00F1248F" w:rsidRDefault="00F1248F" w:rsidP="00F1248F">
      <w:pPr>
        <w:pStyle w:val="Bibliography"/>
      </w:pPr>
      <w:r>
        <w:t>[5]</w:t>
      </w:r>
      <w:r>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rsidR="00F1248F" w:rsidRDefault="00F1248F" w:rsidP="00F1248F">
      <w:pPr>
        <w:pStyle w:val="Bibliography"/>
      </w:pPr>
      <w:r>
        <w:t>[6]</w:t>
      </w:r>
      <w:r>
        <w:tab/>
        <w:t>‘The UK’s Speed Camera Types | Fixed and Mobile speed cameras explained’. [Online]. Available: https://www.speedcamerasuk.com/speed-camera-types.htm. [Accessed: 23-Jan-2017].</w:t>
      </w:r>
    </w:p>
    <w:p w:rsidR="00F1248F" w:rsidRDefault="00F1248F" w:rsidP="00F1248F">
      <w:pPr>
        <w:pStyle w:val="Bibliography"/>
      </w:pPr>
      <w:r>
        <w:lastRenderedPageBreak/>
        <w:t>[7]</w:t>
      </w:r>
      <w:r>
        <w:tab/>
        <w:t>Y. D. Silva, ‘Average speed enforcement (ASE) camera’. [Online]. Available: https://www.birmingham.gov.uk/info/20163/road_safety/364/average_speed_enforcement_ase_camera. [Accessed: 23-Jan-2017].</w:t>
      </w:r>
    </w:p>
    <w:p w:rsidR="00F1248F" w:rsidRDefault="00F1248F" w:rsidP="00F1248F">
      <w:pPr>
        <w:pStyle w:val="Bibliography"/>
      </w:pPr>
      <w:r>
        <w:t>[8]</w:t>
      </w:r>
      <w:r>
        <w:tab/>
        <w:t>‘specs3_vector_v1.1_final.pdf’. [Online]. Available: http://www.jenoptik.co.uk/sites/vysionics.vmdrupal04.lablateral.com/files/specs3_vector_v1.1_final.pdf. [Accessed: 23-Jan-2017].</w:t>
      </w:r>
    </w:p>
    <w:p w:rsidR="00F1248F" w:rsidRDefault="00F1248F" w:rsidP="00F1248F">
      <w:pPr>
        <w:pStyle w:val="Bibliography"/>
      </w:pPr>
      <w:r>
        <w:t>[9]</w:t>
      </w:r>
      <w:r>
        <w:tab/>
        <w:t xml:space="preserve">‘ARES | Fixed ALPR’, </w:t>
      </w:r>
      <w:r>
        <w:rPr>
          <w:i/>
          <w:iCs/>
        </w:rPr>
        <w:t>PlateSmart</w:t>
      </w:r>
      <w:r>
        <w:t>, 18-Jun-2015. .</w:t>
      </w:r>
    </w:p>
    <w:p w:rsidR="00F1248F" w:rsidRDefault="00F1248F" w:rsidP="00F1248F">
      <w:pPr>
        <w:pStyle w:val="Bibliography"/>
      </w:pPr>
      <w:r>
        <w:t>[10]</w:t>
      </w:r>
      <w:r>
        <w:tab/>
        <w:t>‘LPR/ANPR License Plate Recognition SDK’. [Online]. Available: http://www.dtksoft.com/dtkanpr.php. [Accessed: 23-Jan-2017].</w:t>
      </w:r>
    </w:p>
    <w:p w:rsidR="00F1248F" w:rsidRDefault="00F1248F" w:rsidP="00F1248F">
      <w:pPr>
        <w:pStyle w:val="Bibliography"/>
      </w:pPr>
      <w:r>
        <w:t>[11]</w:t>
      </w:r>
      <w:r>
        <w:tab/>
        <w:t>‘OpenALPR Features’. [Online]. Available: http://www.openalpr.com/features.html. [Accessed: 23-Jan-2017].</w:t>
      </w:r>
    </w:p>
    <w:p w:rsidR="00F1248F" w:rsidRDefault="00F1248F" w:rsidP="00F1248F">
      <w:pPr>
        <w:pStyle w:val="Bibliography"/>
      </w:pPr>
      <w:r>
        <w:t>[12]</w:t>
      </w:r>
      <w:r>
        <w:tab/>
        <w:t xml:space="preserve">J. Warren, ‘Bitmessage: A peer-to-peer message authentication and delivery system’, </w:t>
      </w:r>
      <w:r>
        <w:rPr>
          <w:i/>
          <w:iCs/>
        </w:rPr>
        <w:t>White Pap. 27 Novemb. 2012 Httpsbitmessage Orgbitmessage Pdf</w:t>
      </w:r>
      <w:r>
        <w:t>, 2012.</w:t>
      </w:r>
    </w:p>
    <w:p w:rsidR="00F1248F" w:rsidRDefault="00F1248F" w:rsidP="00F1248F">
      <w:pPr>
        <w:pStyle w:val="Bibliography"/>
      </w:pPr>
      <w:r>
        <w:t>[13]</w:t>
      </w:r>
      <w:r>
        <w:tab/>
        <w:t>‘inf104-vehicle-registration-numbers-and-number-plates.pdf’. [Online]. Available: https://www.gov.uk/government/uploads/system/uploads/attachment_data/file/533255/inf104-vehicle-registration-numbers-and-number-plates.pdf. [Accessed: 29-Jan-2017].</w:t>
      </w:r>
    </w:p>
    <w:p w:rsidR="00F1248F" w:rsidRDefault="00F1248F" w:rsidP="00F1248F">
      <w:pPr>
        <w:pStyle w:val="Bibliography"/>
      </w:pPr>
      <w:r>
        <w:t>[14]</w:t>
      </w:r>
      <w:r>
        <w:tab/>
        <w:t xml:space="preserve">‘Raspberry Pi 3 Model B’, </w:t>
      </w:r>
      <w:r>
        <w:rPr>
          <w:i/>
          <w:iCs/>
        </w:rPr>
        <w:t>Raspberry Pi</w:t>
      </w:r>
      <w:r>
        <w:t>. .</w:t>
      </w:r>
    </w:p>
    <w:p w:rsidR="00F1248F" w:rsidRDefault="00F1248F" w:rsidP="00F1248F">
      <w:pPr>
        <w:pStyle w:val="Bibliography"/>
      </w:pPr>
      <w:r>
        <w:t>[15]</w:t>
      </w:r>
      <w:r>
        <w:tab/>
        <w:t xml:space="preserve">V. Sharma, P. Mathpal, and A. Kaushik, ‘Automatic license plate recognition using optical character recognition and template matching on yellow color license plate’, </w:t>
      </w:r>
      <w:r>
        <w:rPr>
          <w:i/>
          <w:iCs/>
        </w:rPr>
        <w:t>Int. J. Innov. Res. Sci. Eng. Technol.</w:t>
      </w:r>
      <w:r>
        <w:t>, vol. 3, no. 5, 2014.</w:t>
      </w:r>
    </w:p>
    <w:p w:rsidR="00F1248F" w:rsidRDefault="00F1248F" w:rsidP="00F1248F">
      <w:pPr>
        <w:pStyle w:val="Bibliography"/>
      </w:pPr>
      <w:r>
        <w:t>[16]</w:t>
      </w:r>
      <w:r>
        <w:tab/>
        <w:t>‘Accuracy Improvements — openalpr 2.2.0 documentation’. [Online]. Available: http://doc.openalpr.com/accuracy_improvements.html#openalpr-design. [Accessed: 24-Jan-2017].</w:t>
      </w:r>
    </w:p>
    <w:p w:rsidR="00F1248F" w:rsidRDefault="00F1248F" w:rsidP="00F1248F">
      <w:pPr>
        <w:pStyle w:val="Bibliography"/>
      </w:pPr>
      <w:r>
        <w:lastRenderedPageBreak/>
        <w:t>[17]</w:t>
      </w:r>
      <w:r>
        <w:tab/>
        <w:t xml:space="preserve">R. Azad, F. Davami, and B. Azad, ‘A novel and robust method for automatic license plate recognition system based on pattern recognition’, </w:t>
      </w:r>
      <w:r>
        <w:rPr>
          <w:i/>
          <w:iCs/>
        </w:rPr>
        <w:t>Adv. Comput. Sci. Int. J.</w:t>
      </w:r>
      <w:r>
        <w:t>, vol. 2, no. 3, pp. 64–70, 2013.</w:t>
      </w:r>
    </w:p>
    <w:p w:rsidR="00F1248F" w:rsidRDefault="00F1248F" w:rsidP="00F1248F">
      <w:pPr>
        <w:pStyle w:val="Bibliography"/>
      </w:pPr>
      <w:r>
        <w:t>[18]</w:t>
      </w:r>
      <w:r>
        <w:tab/>
        <w:t xml:space="preserve">S.-L. Chang, L.-S. Chen, Y.-C. Chung, and S.-W. Chen, ‘Automatic License Plate Recognition’, </w:t>
      </w:r>
      <w:r>
        <w:rPr>
          <w:i/>
          <w:iCs/>
        </w:rPr>
        <w:t>IEEE Trans. Intell. Transp. Syst.</w:t>
      </w:r>
      <w:r>
        <w:t>, vol. 5, no. 1, pp. 42–53, Mar. 2004.</w:t>
      </w:r>
    </w:p>
    <w:p w:rsidR="00F1248F" w:rsidRDefault="00F1248F" w:rsidP="00F1248F">
      <w:pPr>
        <w:pStyle w:val="Bibliography"/>
      </w:pPr>
      <w:r>
        <w:t>[19]</w:t>
      </w:r>
      <w:r>
        <w:tab/>
        <w:t xml:space="preserve">T. D. Duan, T. H. Du, T. V. Phuoc, and N. V. Hoang, ‘Building an automatic vehicle license plate recognition system’, in </w:t>
      </w:r>
      <w:r>
        <w:rPr>
          <w:i/>
          <w:iCs/>
        </w:rPr>
        <w:t>Proc. Int. Conf. Comput. Sci. RIVF</w:t>
      </w:r>
      <w:r>
        <w:t>, 2005, pp. 59–63.</w:t>
      </w:r>
    </w:p>
    <w:p w:rsidR="00F1248F" w:rsidRDefault="00F1248F" w:rsidP="00F1248F">
      <w:pPr>
        <w:pStyle w:val="Bibliography"/>
      </w:pPr>
      <w:r>
        <w:t>[20]</w:t>
      </w:r>
      <w:r>
        <w:tab/>
        <w:t xml:space="preserve">A. Badr, M. M. Abdelwahab, A. M. Thabet, and A. M. Abdelsadek, ‘Automatic number plate recognition system’, </w:t>
      </w:r>
      <w:r>
        <w:rPr>
          <w:i/>
          <w:iCs/>
        </w:rPr>
        <w:t>Ann. Univ. Craiova-Math. Comput. Sci. Ser.</w:t>
      </w:r>
      <w:r>
        <w:t>, vol. 38, no. 1, pp. 62–71, 2011.</w:t>
      </w:r>
    </w:p>
    <w:p w:rsidR="00F1248F" w:rsidRDefault="00F1248F" w:rsidP="00F1248F">
      <w:pPr>
        <w:pStyle w:val="Bibliography"/>
      </w:pPr>
      <w:r>
        <w:t>[21]</w:t>
      </w:r>
      <w:r>
        <w:tab/>
        <w:t xml:space="preserve">L. Liu, H. Zhang, A. Feng, X. Wan, and J. Guo, ‘Simplified Local Binary Pattern Descriptor for Character Recognition of Vehicle License Plate’, in </w:t>
      </w:r>
      <w:r>
        <w:rPr>
          <w:i/>
          <w:iCs/>
        </w:rPr>
        <w:t>Imaging and Visualization 2010 Seventh International Conference on Computer Graphics</w:t>
      </w:r>
      <w:r>
        <w:t>, 2010, pp. 157–161.</w:t>
      </w:r>
    </w:p>
    <w:p w:rsidR="00F1248F" w:rsidRDefault="00F1248F" w:rsidP="00F1248F">
      <w:pPr>
        <w:pStyle w:val="Bibliography"/>
      </w:pPr>
      <w:r>
        <w:t>[22]</w:t>
      </w:r>
      <w:r>
        <w:tab/>
        <w:t xml:space="preserve">T.-T. Nguyen and T. T. Nguyen, ‘A real time license plate detection system based on boosting learning algorithm’, in </w:t>
      </w:r>
      <w:r>
        <w:rPr>
          <w:i/>
          <w:iCs/>
        </w:rPr>
        <w:t>Image and Signal Processing (CISP), 2012 5th International Congress on</w:t>
      </w:r>
      <w:r>
        <w:t>, 2012, pp. 819–823.</w:t>
      </w:r>
    </w:p>
    <w:p w:rsidR="00F1248F" w:rsidRDefault="00F1248F" w:rsidP="00F1248F">
      <w:pPr>
        <w:pStyle w:val="Bibliography"/>
      </w:pPr>
      <w:r>
        <w:t>[23]</w:t>
      </w:r>
      <w:r>
        <w:tab/>
        <w:t xml:space="preserve">H. Kwaśnicka and B. Wawrzyniak, ‘License plate localization and recognition in camera pictures’, in </w:t>
      </w:r>
      <w:r>
        <w:rPr>
          <w:i/>
          <w:iCs/>
        </w:rPr>
        <w:t>3rd Symposium on Methods of Artificial Intelligence</w:t>
      </w:r>
      <w:r>
        <w:t>, 2002, pp. 243–246.</w:t>
      </w:r>
    </w:p>
    <w:p w:rsidR="00F1248F" w:rsidRDefault="00F1248F" w:rsidP="00F1248F">
      <w:pPr>
        <w:pStyle w:val="Bibliography"/>
      </w:pPr>
      <w:r>
        <w:t>[24]</w:t>
      </w:r>
      <w:r>
        <w:tab/>
        <w:t>‘OpenCV: Geometric Transformations of Images’. [Online]. Available: http://docs.opencv.org/3.1.0/da/d6e/tutorial_py_geometric_transformations.html. [Accessed: 25-Jan-2017].</w:t>
      </w:r>
    </w:p>
    <w:p w:rsidR="00F1248F" w:rsidRDefault="00F1248F" w:rsidP="00F1248F">
      <w:pPr>
        <w:pStyle w:val="Bibliography"/>
      </w:pPr>
      <w:r>
        <w:lastRenderedPageBreak/>
        <w:t>[25]</w:t>
      </w:r>
      <w:r>
        <w:tab/>
        <w:t>The Government of the Hong Kong Special Administrative Region, ‘PEER-TO-PEER NETWORK’. [Online]. Available: http://www.infosec.gov.hk/english/technical/files/peer.pdf. [Accessed: 25-Jan-2017].</w:t>
      </w:r>
    </w:p>
    <w:p w:rsidR="00F1248F" w:rsidRDefault="00F1248F" w:rsidP="00F1248F">
      <w:pPr>
        <w:pStyle w:val="Bibliography"/>
      </w:pPr>
      <w:r>
        <w:t>[26]</w:t>
      </w:r>
      <w:r>
        <w:tab/>
        <w:t xml:space="preserve">H. Park, R. I. Ratzin, and M. van der Schaar, ‘Peer-to-peer networksprotocols, cooperation and competition’, </w:t>
      </w:r>
      <w:r>
        <w:rPr>
          <w:i/>
          <w:iCs/>
        </w:rPr>
        <w:t>Streaming Media Archit. Tech. Appl. Recent Adv.</w:t>
      </w:r>
      <w:r>
        <w:t>, pp. 262–294, 2010.</w:t>
      </w:r>
    </w:p>
    <w:p w:rsidR="00F1248F" w:rsidRDefault="00F1248F" w:rsidP="00F1248F">
      <w:pPr>
        <w:pStyle w:val="Bibliography"/>
      </w:pPr>
      <w:r>
        <w:t>[27]</w:t>
      </w:r>
      <w:r>
        <w:tab/>
        <w:t>C. Grothoff and C. GauthierDickey, ‘Bootstrapping Peer-to-Peer Networks’. [Online]. Available: http://grothoff.org/christian/dasp2p.pdf. [Accessed: 21-Jan-2017].</w:t>
      </w:r>
    </w:p>
    <w:p w:rsidR="00F1248F" w:rsidRDefault="00F1248F" w:rsidP="00F1248F">
      <w:pPr>
        <w:pStyle w:val="Bibliography"/>
      </w:pPr>
      <w:r>
        <w:t>[28]</w:t>
      </w:r>
      <w:r>
        <w:tab/>
        <w:t xml:space="preserve">Q. H. Vu, M. Lupu, and B. C. Ooi, </w:t>
      </w:r>
      <w:r>
        <w:rPr>
          <w:i/>
          <w:iCs/>
        </w:rPr>
        <w:t>Peer-to-Peer Computing: Principles and Applications</w:t>
      </w:r>
      <w:r>
        <w:t>. Springer Science &amp; Business Media, 2009.</w:t>
      </w:r>
    </w:p>
    <w:p w:rsidR="00F1248F" w:rsidRDefault="00F1248F" w:rsidP="00F1248F">
      <w:pPr>
        <w:pStyle w:val="Bibliography"/>
      </w:pPr>
      <w:r>
        <w:t>[29]</w:t>
      </w:r>
      <w:r>
        <w:tab/>
        <w:t xml:space="preserve">C. Mastroianni, D. Talia, and O. Verta, ‘Designing an information system for Grids: Comparing hierarchical, decentralized P2P and super-peer models’, </w:t>
      </w:r>
      <w:r>
        <w:rPr>
          <w:i/>
          <w:iCs/>
        </w:rPr>
        <w:t>Parallel Comput.</w:t>
      </w:r>
      <w:r>
        <w:t>, vol. 34, no. 10, pp. 593–611, Oct. 2008.</w:t>
      </w:r>
    </w:p>
    <w:p w:rsidR="00F1248F" w:rsidRDefault="00F1248F" w:rsidP="00F1248F">
      <w:pPr>
        <w:pStyle w:val="Bibliography"/>
      </w:pPr>
      <w:r>
        <w:t>[30]</w:t>
      </w:r>
      <w:r>
        <w:tab/>
      </w:r>
      <w:r>
        <w:rPr>
          <w:i/>
          <w:iCs/>
        </w:rPr>
        <w:t>openalpr: Worse results after external preprocessing</w:t>
      </w:r>
      <w:r>
        <w:t>. openalpr, 2017.</w:t>
      </w:r>
    </w:p>
    <w:p w:rsidR="00F1248F" w:rsidRDefault="00F1248F" w:rsidP="00F1248F">
      <w:pPr>
        <w:pStyle w:val="Bibliography"/>
      </w:pPr>
      <w:r>
        <w:t>[31]</w:t>
      </w:r>
      <w:r>
        <w:tab/>
        <w:t>‘TCP vs UDP - Difference and Comparison _ Diffen.pdf’. [Online]. Available: http://www.mrc.uidaho.edu/mrc/people/jff/443/Handouts/Ethernet/Specific%20Protocols/TCP%20vs%20UDP%20-%20Difference%20and%20Comparison%20_%20Diffen.pdf. [Accessed: 16-Jun-2017].</w:t>
      </w:r>
    </w:p>
    <w:p w:rsidR="00F1248F" w:rsidRDefault="00F1248F" w:rsidP="00F1248F">
      <w:pPr>
        <w:pStyle w:val="Bibliography"/>
      </w:pPr>
      <w:r>
        <w:t>[32]</w:t>
      </w:r>
      <w:r>
        <w:tab/>
        <w:t>‘A Beginners Guide To BitTorrent | morehawes’. .</w:t>
      </w:r>
    </w:p>
    <w:p w:rsidR="00F1248F" w:rsidRDefault="00F1248F" w:rsidP="00F1248F">
      <w:pPr>
        <w:pStyle w:val="Bibliography"/>
      </w:pPr>
      <w:r>
        <w:t>[33]</w:t>
      </w:r>
      <w:r>
        <w:tab/>
        <w:t xml:space="preserve">‘Peer-to-Peer Protocol (P2PP)’, </w:t>
      </w:r>
      <w:r>
        <w:rPr>
          <w:i/>
          <w:iCs/>
        </w:rPr>
        <w:t>Wikipedia</w:t>
      </w:r>
      <w:r>
        <w:t>. 23-Nov-2016.</w:t>
      </w:r>
    </w:p>
    <w:p w:rsidR="00F1248F" w:rsidRDefault="00F1248F" w:rsidP="00F1248F">
      <w:pPr>
        <w:pStyle w:val="Bibliography"/>
      </w:pPr>
      <w:r>
        <w:t>[34]</w:t>
      </w:r>
      <w:r>
        <w:tab/>
        <w:t xml:space="preserve">‘networking - How do web-servers “listen” to IP addresses, interrupt or polling? - Super User’. [Online]. Available: </w:t>
      </w:r>
      <w:r>
        <w:lastRenderedPageBreak/>
        <w:t>https://superuser.com/questions/837933/how-do-web-servers-listen-to-ip-addresses-interrupt-or-polling. [Accessed: 16-Jun-2017].</w:t>
      </w:r>
    </w:p>
    <w:p w:rsidR="00F1248F" w:rsidRDefault="00F1248F" w:rsidP="00F1248F">
      <w:pPr>
        <w:pStyle w:val="Bibliography"/>
      </w:pPr>
      <w:r>
        <w:t>[35]</w:t>
      </w:r>
      <w:r>
        <w:tab/>
        <w:t xml:space="preserve">S. Das, ‘Which is Better, PHP or Python? A Developer’s Take’, </w:t>
      </w:r>
      <w:r>
        <w:rPr>
          <w:i/>
          <w:iCs/>
        </w:rPr>
        <w:t>LinkedIn Pulse</w:t>
      </w:r>
      <w:r>
        <w:t>, 11-Jun-2015. [Online]. Available: https://www.linkedin.com/pulse/which-better-php-python-developers-take-srikrishna-das. [Accessed: 19-Mar-2017].</w:t>
      </w:r>
    </w:p>
    <w:p w:rsidR="00F1248F" w:rsidRDefault="00F1248F" w:rsidP="00F1248F">
      <w:pPr>
        <w:pStyle w:val="Bibliography"/>
      </w:pPr>
      <w:r>
        <w:t>[36]</w:t>
      </w:r>
      <w:r>
        <w:tab/>
        <w:t xml:space="preserve">S. M. Srinivasan and R. S. Sangwan, ‘Web App Security: A Comparison and Categorization of Testing Frameworks’, </w:t>
      </w:r>
      <w:r>
        <w:rPr>
          <w:i/>
          <w:iCs/>
        </w:rPr>
        <w:t>IEEE Softw.</w:t>
      </w:r>
      <w:r>
        <w:t>, vol. 34, no. 1, pp. 99–102, Jan. 2017.</w:t>
      </w:r>
    </w:p>
    <w:p w:rsidR="00F1248F" w:rsidRDefault="00F1248F" w:rsidP="00F1248F">
      <w:pPr>
        <w:pStyle w:val="Bibliography"/>
      </w:pPr>
      <w:r>
        <w:t>[37]</w:t>
      </w:r>
      <w:r>
        <w:tab/>
        <w:t>Open Web Application Security Project, ‘OWASP Top 10 - 2013’. OWASP.</w:t>
      </w:r>
    </w:p>
    <w:p w:rsidR="00F1248F" w:rsidRDefault="00F1248F" w:rsidP="00F1248F">
      <w:pPr>
        <w:pStyle w:val="Bibliography"/>
      </w:pPr>
      <w:r>
        <w:t>[38]</w:t>
      </w:r>
      <w:r>
        <w:tab/>
        <w:t xml:space="preserve">tutorialspoint.com, ‘SQL RDBMS Concepts’, </w:t>
      </w:r>
      <w:r>
        <w:rPr>
          <w:i/>
          <w:iCs/>
        </w:rPr>
        <w:t>www.tutorialspoint.com</w:t>
      </w:r>
      <w:r>
        <w:t>. [Online]. Available: https://www.tutorialspoint.com/sql/sql-rdbms-concepts.htm. [Accessed: 19-Mar-2017].</w:t>
      </w:r>
    </w:p>
    <w:p w:rsidR="00F1248F" w:rsidRDefault="00F1248F" w:rsidP="00F1248F">
      <w:pPr>
        <w:pStyle w:val="Bibliography"/>
      </w:pPr>
      <w:r>
        <w:t>[39]</w:t>
      </w:r>
      <w:r>
        <w:tab/>
        <w:t xml:space="preserve">‘NoSQL Databases Explained’, </w:t>
      </w:r>
      <w:r>
        <w:rPr>
          <w:i/>
          <w:iCs/>
        </w:rPr>
        <w:t>MongoDB</w:t>
      </w:r>
      <w:r>
        <w:t>. [Online]. Available: https://www.mongodb.com/nosql-explained. [Accessed: 19-Mar-2017].</w:t>
      </w:r>
    </w:p>
    <w:p w:rsidR="00F1248F" w:rsidRDefault="00F1248F" w:rsidP="00F1248F">
      <w:pPr>
        <w:pStyle w:val="Bibliography"/>
      </w:pPr>
      <w:r>
        <w:t>[40]</w:t>
      </w:r>
      <w:r>
        <w:tab/>
        <w:t xml:space="preserve">‘MongoDB at Scale’, </w:t>
      </w:r>
      <w:r>
        <w:rPr>
          <w:i/>
          <w:iCs/>
        </w:rPr>
        <w:t>MongoDB</w:t>
      </w:r>
      <w:r>
        <w:t>. [Online]. Available: https://www.mongodb.com/mongodb-scale. [Accessed: 19-Mar-2017].</w:t>
      </w:r>
    </w:p>
    <w:p w:rsidR="00F1248F" w:rsidRDefault="00F1248F" w:rsidP="00F1248F">
      <w:pPr>
        <w:pStyle w:val="Bibliography"/>
      </w:pPr>
      <w:r>
        <w:t>[41]</w:t>
      </w:r>
      <w:r>
        <w:tab/>
        <w:t xml:space="preserve">A. Nayak, A. Poriya, and D. Poojary, ‘Type of NOSQL Databases and its Comparison with Relational Databases’, </w:t>
      </w:r>
      <w:r>
        <w:rPr>
          <w:i/>
          <w:iCs/>
        </w:rPr>
        <w:t>Int. J. Appl. Inf. Syst.</w:t>
      </w:r>
      <w:r>
        <w:t>, vol. 5, no. 4, Mar. 2013.</w:t>
      </w:r>
    </w:p>
    <w:p w:rsidR="00F1248F" w:rsidRDefault="00F1248F" w:rsidP="00F1248F">
      <w:pPr>
        <w:pStyle w:val="Bibliography"/>
      </w:pPr>
      <w:r>
        <w:t>[42]</w:t>
      </w:r>
      <w:r>
        <w:tab/>
        <w:t>‘Models | Django documentation | Django’. [Online]. Available: https://docs.djangoproject.com/en/1.10/topics/db/models/. [Accessed: 20-Mar-2017].</w:t>
      </w:r>
    </w:p>
    <w:p w:rsidR="00F1248F" w:rsidRDefault="00F1248F" w:rsidP="00F1248F">
      <w:pPr>
        <w:pStyle w:val="Bibliography"/>
      </w:pPr>
      <w:r>
        <w:t>[43]</w:t>
      </w:r>
      <w:r>
        <w:tab/>
        <w:t xml:space="preserve">‘SQLite vs MySQL vs PostgreSQL: A Comparison Of Relational Database Management Systems’, </w:t>
      </w:r>
      <w:r>
        <w:rPr>
          <w:i/>
          <w:iCs/>
        </w:rPr>
        <w:t>DigitalOcean</w:t>
      </w:r>
      <w:r>
        <w:t>. [Online]. Available: https://www.digitalocean.com/community/tutorials/sqlite-vs-mysql-vs-</w:t>
      </w:r>
      <w:r>
        <w:lastRenderedPageBreak/>
        <w:t>postgresql-a-comparison-of-relational-database-management-systems. [Accessed: 20-Mar-2017].</w:t>
      </w:r>
    </w:p>
    <w:p w:rsidR="00F1248F" w:rsidRDefault="00F1248F" w:rsidP="00F1248F">
      <w:pPr>
        <w:pStyle w:val="Bibliography"/>
      </w:pPr>
      <w:r>
        <w:t>[44]</w:t>
      </w:r>
      <w:r>
        <w:tab/>
        <w:t>‘Implementation Limits For SQLite’. [Online]. Available: https://www.sqlite.org/limits.html. [Accessed: 20-Mar-2017].</w:t>
      </w:r>
    </w:p>
    <w:p w:rsidR="00F1248F" w:rsidRDefault="00F1248F" w:rsidP="00F1248F">
      <w:pPr>
        <w:pStyle w:val="Bibliography"/>
      </w:pPr>
      <w:r>
        <w:t>[45]</w:t>
      </w:r>
      <w:r>
        <w:tab/>
        <w:t>‘NoSqlSupport – Django’. [Online]. Available: https://code.djangoproject.com/wiki/NoSqlSupport. [Accessed: 20-Mar-2017].</w:t>
      </w:r>
    </w:p>
    <w:p w:rsidR="00F1248F" w:rsidRDefault="00F1248F" w:rsidP="00F1248F">
      <w:pPr>
        <w:pStyle w:val="Bibliography"/>
      </w:pPr>
      <w:r>
        <w:t>[46]</w:t>
      </w:r>
      <w:r>
        <w:tab/>
        <w:t>N. Nurseitov, M. Paulson, R. Reynolds, and C. Izurieta, ‘Comparison of JSON and XML Data Interchange Formats: A Case Study’, Department of Computer Science Montana State University – Bozeman Bozeman, Montana, 59715, USA.</w:t>
      </w:r>
    </w:p>
    <w:p w:rsidR="00F1248F" w:rsidRDefault="00F1248F" w:rsidP="00F1248F">
      <w:pPr>
        <w:pStyle w:val="Bibliography"/>
      </w:pPr>
      <w:r>
        <w:t>[47]</w:t>
      </w:r>
      <w:r>
        <w:tab/>
        <w:t xml:space="preserve">A. Sumaray and S. K. Makki, ‘A Comparison of Data Serialization Formats for Optimal Efficiency on a Mobile Platform’, in </w:t>
      </w:r>
      <w:r>
        <w:rPr>
          <w:i/>
          <w:iCs/>
        </w:rPr>
        <w:t>Proceedings of the 6th International Conference on Ubiquitous Information Management and Communication</w:t>
      </w:r>
      <w:r>
        <w:t>, New York, NY, USA, 2012, p. 48:1–48:6.</w:t>
      </w:r>
    </w:p>
    <w:p w:rsidR="00F1248F" w:rsidRDefault="00F1248F" w:rsidP="00F1248F">
      <w:pPr>
        <w:pStyle w:val="Bibliography"/>
      </w:pPr>
      <w:r>
        <w:t>[48]</w:t>
      </w:r>
      <w:r>
        <w:tab/>
        <w:t>‘REST vs XML-RPC vs SOAP’. [Online]. Available: http://effbot.org/zone/rest-vs-rpc.htm. [Accessed: 20-Mar-2017].</w:t>
      </w:r>
    </w:p>
    <w:p w:rsidR="00F1248F" w:rsidRDefault="00F1248F" w:rsidP="00F1248F">
      <w:pPr>
        <w:pStyle w:val="Bibliography"/>
      </w:pPr>
      <w:r>
        <w:t>[49]</w:t>
      </w:r>
      <w:r>
        <w:tab/>
        <w:t>‘REST vs XML-RPC vs SOAP – pros and cons</w:t>
      </w:r>
      <w:r>
        <w:rPr>
          <w:rFonts w:ascii="Cambria Math" w:hAnsi="Cambria Math" w:cs="Cambria Math"/>
        </w:rPr>
        <w:t> </w:t>
      </w:r>
      <w:r>
        <w:t>: Max Ivak Personal Site</w:t>
      </w:r>
      <w:r>
        <w:rPr>
          <w:rFonts w:cs="LM Roman 12"/>
        </w:rPr>
        <w:t>’</w:t>
      </w:r>
      <w:r>
        <w:t>. .</w:t>
      </w:r>
    </w:p>
    <w:p w:rsidR="00F1248F" w:rsidRDefault="00F1248F" w:rsidP="00F1248F">
      <w:pPr>
        <w:pStyle w:val="Bibliography"/>
      </w:pPr>
      <w:r>
        <w:t>[50]</w:t>
      </w:r>
      <w:r>
        <w:tab/>
        <w:t xml:space="preserve">‘How REST replaced SOAP on the Web: What it means to you’, </w:t>
      </w:r>
      <w:r>
        <w:rPr>
          <w:i/>
          <w:iCs/>
        </w:rPr>
        <w:t>InfoQ</w:t>
      </w:r>
      <w:r>
        <w:t>. [Online]. Available: https://www.infoq.com/articles/rest-soap. [Accessed: 20-Mar-2017].</w:t>
      </w:r>
    </w:p>
    <w:p w:rsidR="00F1248F" w:rsidRDefault="00F1248F" w:rsidP="00F1248F">
      <w:pPr>
        <w:pStyle w:val="Bibliography"/>
      </w:pPr>
      <w:r>
        <w:t>[51]</w:t>
      </w:r>
      <w:r>
        <w:tab/>
        <w:t xml:space="preserve">‘Understanding REST And RPC For HTTP APIs’, </w:t>
      </w:r>
      <w:r>
        <w:rPr>
          <w:i/>
          <w:iCs/>
        </w:rPr>
        <w:t>Smashing Magazine</w:t>
      </w:r>
      <w:r>
        <w:t>, 20-Sep-2016. [Online]. Available: https://www.smashingmagazine.com/2016/09/understanding-rest-and-rpc-for-http-apis/. [Accessed: 20-Mar-2017].</w:t>
      </w:r>
    </w:p>
    <w:p w:rsidR="00F1248F" w:rsidRDefault="00F1248F" w:rsidP="00F1248F">
      <w:pPr>
        <w:pStyle w:val="Bibliography"/>
      </w:pPr>
      <w:r>
        <w:lastRenderedPageBreak/>
        <w:t>[52]</w:t>
      </w:r>
      <w:r>
        <w:tab/>
        <w:t>‘Do you really know why you prefer REST over RPC? | API Handyman’. [Online]. Available: /do-you-really-know-why-you-prefer-rest-over-rpc/. [Accessed: 22-Mar-2017].</w:t>
      </w:r>
    </w:p>
    <w:p w:rsidR="00F1248F" w:rsidRDefault="00F1248F" w:rsidP="00F1248F">
      <w:pPr>
        <w:pStyle w:val="Bibliography"/>
      </w:pPr>
      <w:r>
        <w:t>[53]</w:t>
      </w:r>
      <w:r>
        <w:tab/>
        <w:t xml:space="preserve">‘OpenSSL Essentials: Working with SSL Certificates, Private Keys and CSRs’, </w:t>
      </w:r>
      <w:r>
        <w:rPr>
          <w:i/>
          <w:iCs/>
        </w:rPr>
        <w:t>DigitalOcean</w:t>
      </w:r>
      <w:r>
        <w:t>. [Online]. Available: https://www.digitalocean.com/community/tutorials/openssl-essentials-working-with-ssl-certificates-private-keys-and-csrs. [Accessed: 17-Jun-2017].</w:t>
      </w:r>
    </w:p>
    <w:p w:rsidR="00F1248F" w:rsidRDefault="00F1248F" w:rsidP="00F1248F">
      <w:pPr>
        <w:pStyle w:val="Bibliography"/>
      </w:pPr>
      <w:r>
        <w:t>[54]</w:t>
      </w:r>
      <w:r>
        <w:tab/>
        <w:t xml:space="preserve">‘Advantages &amp; Disadvantages of Symmetric Key Encryption’, </w:t>
      </w:r>
      <w:r>
        <w:rPr>
          <w:i/>
          <w:iCs/>
        </w:rPr>
        <w:t>It Still Works</w:t>
      </w:r>
      <w:r>
        <w:t>. [Online]. Available: http://itstillworks.com/advantages-disadvantages-symmetric-key-encryption-2609.html. [Accessed: 17-Jun-2017].</w:t>
      </w:r>
    </w:p>
    <w:p w:rsidR="00F1248F" w:rsidRDefault="00F1248F" w:rsidP="00F1248F">
      <w:pPr>
        <w:pStyle w:val="Bibliography"/>
      </w:pPr>
      <w:r>
        <w:t>[55]</w:t>
      </w:r>
      <w:r>
        <w:tab/>
        <w:t>‘Description of Symmetric and Asymmetric Encryption’. [Online]. Available: https://support.microsoft.com/en-us/help/246071/description-of-symmetric-and-asymmetric-encryption. [Accessed: 17-Jun-2017].</w:t>
      </w:r>
    </w:p>
    <w:p w:rsidR="00F1248F" w:rsidRDefault="00F1248F" w:rsidP="00F1248F">
      <w:pPr>
        <w:pStyle w:val="Bibliography"/>
      </w:pPr>
      <w:r>
        <w:t>[56]</w:t>
      </w:r>
      <w:r>
        <w:tab/>
        <w:t>Mike, ‘Python 3: An Intro to Encryption | The Mouse Vs. The Python’. .</w:t>
      </w:r>
    </w:p>
    <w:p w:rsidR="00F1248F" w:rsidRDefault="00F1248F" w:rsidP="00F1248F">
      <w:pPr>
        <w:pStyle w:val="Bibliography"/>
      </w:pPr>
      <w:r>
        <w:t>[57]</w:t>
      </w:r>
      <w:r>
        <w:tab/>
        <w:t xml:space="preserve">‘The Model-View-Controller Design Pattern - Python Django Tutorials’, </w:t>
      </w:r>
      <w:r>
        <w:rPr>
          <w:i/>
          <w:iCs/>
        </w:rPr>
        <w:t>The Django Book</w:t>
      </w:r>
      <w:r>
        <w:t>. .</w:t>
      </w:r>
    </w:p>
    <w:p w:rsidR="00F1248F" w:rsidRDefault="00F1248F" w:rsidP="00F1248F">
      <w:pPr>
        <w:pStyle w:val="Bibliography"/>
      </w:pPr>
      <w:r>
        <w:t>[58]</w:t>
      </w:r>
      <w:r>
        <w:tab/>
        <w:t>‘IntroductionDjango &lt; TWiki &lt; TWiki’. [Online]. Available: http://scipion.cnb.csic.es/old-docs/bin/view/TWiki/IntroductionDjango. [Accessed: 18-Jun-2017].</w:t>
      </w:r>
    </w:p>
    <w:p w:rsidR="00F1248F" w:rsidRDefault="00F1248F" w:rsidP="00F1248F">
      <w:pPr>
        <w:pStyle w:val="Bibliography"/>
      </w:pPr>
      <w:r>
        <w:t>[59]</w:t>
      </w:r>
      <w:r>
        <w:tab/>
        <w:t>‘camera - Raspistill slow to trigger? - Raspberry Pi Stack Exchange’. [Online]. Available: https://raspberrypi.stackexchange.com/questions/23698/raspistill-slow-to-trigger. [Accessed: 17-Jun-2017].</w:t>
      </w:r>
    </w:p>
    <w:p w:rsidR="00F1248F" w:rsidRDefault="00F1248F" w:rsidP="00F1248F">
      <w:pPr>
        <w:pStyle w:val="Bibliography"/>
      </w:pPr>
      <w:r>
        <w:t>[60]</w:t>
      </w:r>
      <w:r>
        <w:tab/>
        <w:t>‘Raspberry Pi • View topic - RPi Cam Web Interface’. [Online]. Available: https://www.raspberrypi.org/forums/viewtopic.php?f=43&amp;t=63276. [Accessed: 17-Jun-2017].</w:t>
      </w:r>
    </w:p>
    <w:p w:rsidR="00F1248F" w:rsidRDefault="00F1248F" w:rsidP="00F1248F">
      <w:pPr>
        <w:pStyle w:val="Bibliography"/>
      </w:pPr>
      <w:r>
        <w:lastRenderedPageBreak/>
        <w:t>[61]</w:t>
      </w:r>
      <w:r>
        <w:tab/>
        <w:t>‘File:RPiCamArchitecture.png - eLinux.org’. [Online]. Available: http://elinux.org/File:RPiCamArchitecture.png. [Accessed: 17-Jun-2017].</w:t>
      </w:r>
    </w:p>
    <w:p w:rsidR="00F1248F" w:rsidRDefault="00F1248F" w:rsidP="00F1248F">
      <w:pPr>
        <w:pStyle w:val="Bibliography"/>
      </w:pPr>
      <w:r>
        <w:t>[62]</w:t>
      </w:r>
      <w:r>
        <w:tab/>
        <w:t>‘multithreading - Multiprocessing vs Threading Python - Stack Overflow’. [Online]. Available: https://stackoverflow.com/questions/3044580/multiprocessing-vs-threading-python. [Accessed: 17-Jun-2017].</w:t>
      </w:r>
    </w:p>
    <w:p w:rsidR="00F1248F" w:rsidRDefault="00F1248F" w:rsidP="00F1248F">
      <w:pPr>
        <w:pStyle w:val="Bibliography"/>
      </w:pPr>
      <w:r>
        <w:t>[63]</w:t>
      </w:r>
      <w:r>
        <w:tab/>
        <w:t>A. S. Shah, ‘Parallel Data Processing with MapReduce in Python’.</w:t>
      </w:r>
    </w:p>
    <w:p w:rsidR="00F1248F" w:rsidRDefault="00F1248F" w:rsidP="00F1248F">
      <w:pPr>
        <w:pStyle w:val="Bibliography"/>
      </w:pPr>
      <w:r>
        <w:t>[64]</w:t>
      </w:r>
      <w:r>
        <w:tab/>
        <w:t xml:space="preserve">‘Raspberry Pi 3 - First Look’, </w:t>
      </w:r>
      <w:r>
        <w:rPr>
          <w:i/>
          <w:iCs/>
        </w:rPr>
        <w:t>Piratical Tales From Pimoroni</w:t>
      </w:r>
      <w:r>
        <w:t>, 29-Feb-2016. [Online]. Available: http://blog.pimoroni.com/raspberry-pi-3/. [Accessed: 17-Jun-2017].</w:t>
      </w:r>
    </w:p>
    <w:p w:rsidR="00F1248F" w:rsidRDefault="00F1248F" w:rsidP="00F1248F">
      <w:pPr>
        <w:pStyle w:val="Bibliography"/>
      </w:pPr>
      <w:r>
        <w:t>[65]</w:t>
      </w:r>
      <w:r>
        <w:tab/>
        <w:t>‘lat lon - Measuring accuracy of latitude and longitude? - Geographic Information Systems Stack Exchange’. [Online]. Available: https://gis.stackexchange.com/questions/8650/measuring-accuracy-of-latitude-and-longitude/8674. [Accessed: 19-Jun-2017].</w:t>
      </w:r>
    </w:p>
    <w:p w:rsidR="00F1248F" w:rsidRDefault="00F1248F" w:rsidP="00F1248F">
      <w:pPr>
        <w:pStyle w:val="Bibliography"/>
      </w:pPr>
      <w:r>
        <w:t>[66]</w:t>
      </w:r>
      <w:r>
        <w:tab/>
        <w:t>‘RFC 4122’. [Online]. Available: http://www.ietf.org/rfc/rfc4122.txt. [Accessed: 19-Jun-2017].</w:t>
      </w:r>
    </w:p>
    <w:p w:rsidR="00F1248F" w:rsidRDefault="00F1248F" w:rsidP="00F1248F">
      <w:pPr>
        <w:pStyle w:val="Bibliography"/>
      </w:pPr>
      <w:r>
        <w:t>[67]</w:t>
      </w:r>
      <w:r>
        <w:tab/>
      </w:r>
      <w:r>
        <w:rPr>
          <w:i/>
          <w:iCs/>
        </w:rPr>
        <w:t>spec: Spec and acceptance tests for the Fernet format</w:t>
      </w:r>
      <w:r>
        <w:t>. fernet, 2017.</w:t>
      </w:r>
    </w:p>
    <w:p w:rsidR="00F1248F" w:rsidRDefault="00F1248F" w:rsidP="00F1248F">
      <w:pPr>
        <w:pStyle w:val="Bibliography"/>
      </w:pPr>
      <w:r>
        <w:t>[68]</w:t>
      </w:r>
      <w:r>
        <w:tab/>
        <w:t xml:space="preserve">C. Sharkie and A. Fisher, </w:t>
      </w:r>
      <w:r>
        <w:rPr>
          <w:i/>
          <w:iCs/>
        </w:rPr>
        <w:t>Jump Start Responsive Web Design</w:t>
      </w:r>
      <w:r>
        <w:t>, 1 edition. Collingwood, VIC, Australia: SitePoint, 2013.</w:t>
      </w:r>
    </w:p>
    <w:p w:rsidR="00F1248F" w:rsidRDefault="00F1248F" w:rsidP="00F1248F">
      <w:pPr>
        <w:pStyle w:val="Bibliography"/>
      </w:pPr>
      <w:r>
        <w:t>[69]</w:t>
      </w:r>
      <w:r>
        <w:tab/>
        <w:t xml:space="preserve">T. Firdaus, </w:t>
      </w:r>
      <w:r>
        <w:rPr>
          <w:i/>
          <w:iCs/>
        </w:rPr>
        <w:t>Responsive Web Design by Example</w:t>
      </w:r>
      <w:r>
        <w:t>. Birmingham: Packt Publishing, 2013.</w:t>
      </w:r>
    </w:p>
    <w:p w:rsidR="00F1248F" w:rsidRDefault="00F1248F" w:rsidP="00F1248F">
      <w:pPr>
        <w:pStyle w:val="Bibliography"/>
      </w:pPr>
      <w:r>
        <w:t>[70]</w:t>
      </w:r>
      <w:r>
        <w:tab/>
        <w:t xml:space="preserve">N. Jain, ‘Review of different responsive CSS Front-End Frameworks’, </w:t>
      </w:r>
      <w:r>
        <w:rPr>
          <w:i/>
          <w:iCs/>
        </w:rPr>
        <w:t>J. Glob. Res. Comput. Sci.</w:t>
      </w:r>
      <w:r>
        <w:t>, vol. 5, no. 11, pp. 5–10, 2015.</w:t>
      </w:r>
    </w:p>
    <w:p w:rsidR="00F1248F" w:rsidRDefault="00F1248F" w:rsidP="00F1248F">
      <w:pPr>
        <w:pStyle w:val="Bibliography"/>
      </w:pPr>
      <w:r>
        <w:t>[71]</w:t>
      </w:r>
      <w:r>
        <w:tab/>
        <w:t>‘What are the pros and cons of using Bootstrap in web development? - Quora’. [Online]. Available: https://www.quora.com/What-are-the-pros-and-cons-of-using-Bootstrap-in-web-development. [Accessed: 21-Mar-2017].</w:t>
      </w:r>
    </w:p>
    <w:p w:rsidR="00F1248F" w:rsidRDefault="00F1248F" w:rsidP="00F1248F">
      <w:pPr>
        <w:pStyle w:val="Bibliography"/>
      </w:pPr>
      <w:r>
        <w:lastRenderedPageBreak/>
        <w:t>[72]</w:t>
      </w:r>
      <w:r>
        <w:tab/>
        <w:t xml:space="preserve">D. Cochran, </w:t>
      </w:r>
      <w:r>
        <w:rPr>
          <w:i/>
          <w:iCs/>
        </w:rPr>
        <w:t>Twitter Bootstrap Web Development How-To</w:t>
      </w:r>
      <w:r>
        <w:t>. Birminghan, UK: Packt Publishing, 2012.</w:t>
      </w:r>
    </w:p>
    <w:p w:rsidR="00F1248F" w:rsidRDefault="00F1248F" w:rsidP="00F1248F">
      <w:pPr>
        <w:pStyle w:val="Bibliography"/>
      </w:pPr>
      <w:r>
        <w:t>[73]</w:t>
      </w:r>
      <w:r>
        <w:tab/>
        <w:t xml:space="preserve">A. Pratas, </w:t>
      </w:r>
      <w:r>
        <w:rPr>
          <w:i/>
          <w:iCs/>
        </w:rPr>
        <w:t>Creating Flat Design Websites</w:t>
      </w:r>
      <w:r>
        <w:t>. Birmingham, UK: Packt Publishing, 2014.</w:t>
      </w:r>
    </w:p>
    <w:p w:rsidR="00F1248F" w:rsidRDefault="00F1248F" w:rsidP="00F1248F">
      <w:pPr>
        <w:pStyle w:val="Bibliography"/>
      </w:pPr>
      <w:r>
        <w:t>[74]</w:t>
      </w:r>
      <w:r>
        <w:tab/>
        <w:t xml:space="preserve">J. Ling and P. van Schaik, ‘The influence of font type and line length on visual search and information retrieval in web pages’, </w:t>
      </w:r>
      <w:r>
        <w:rPr>
          <w:i/>
          <w:iCs/>
        </w:rPr>
        <w:t>Int. J. Hum.-Comput. Stud.</w:t>
      </w:r>
      <w:r>
        <w:t>, vol. 64, no. 5, pp. 395–404, May 2006.</w:t>
      </w:r>
    </w:p>
    <w:p w:rsidR="00993B19" w:rsidRDefault="00993B19" w:rsidP="002502E8">
      <w:pPr>
        <w:spacing w:after="160"/>
        <w:jc w:val="left"/>
      </w:pPr>
      <w:r>
        <w:fldChar w:fldCharType="end"/>
      </w:r>
      <w:r>
        <w:br w:type="page"/>
      </w:r>
    </w:p>
    <w:p w:rsidR="00FD015B" w:rsidRPr="00FD015B" w:rsidRDefault="00122902" w:rsidP="002502E8">
      <w:pPr>
        <w:pStyle w:val="Heading1"/>
      </w:pPr>
      <w:bookmarkStart w:id="86" w:name="_Toc485594756"/>
      <w:r>
        <w:lastRenderedPageBreak/>
        <w:t>Appendix</w:t>
      </w:r>
      <w:bookmarkEnd w:id="86"/>
    </w:p>
    <w:sectPr w:rsidR="00FD015B" w:rsidRPr="00FD015B" w:rsidSect="00D720A9">
      <w:pgSz w:w="11906" w:h="16838"/>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03CA" w:rsidRDefault="00DF03CA" w:rsidP="008829A0">
      <w:pPr>
        <w:spacing w:line="240" w:lineRule="auto"/>
      </w:pPr>
      <w:r>
        <w:separator/>
      </w:r>
    </w:p>
  </w:endnote>
  <w:endnote w:type="continuationSeparator" w:id="0">
    <w:p w:rsidR="00DF03CA" w:rsidRDefault="00DF03CA" w:rsidP="008829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LM Roman 12">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2AFF" w:usb1="4000ACFF" w:usb2="00000001" w:usb3="00000000" w:csb0="000001FF" w:csb1="00000000"/>
  </w:font>
  <w:font w:name="MS Mincho">
    <w:altName w:val="Yu Gothic UI"/>
    <w:panose1 w:val="020206090402050803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Office Code Pro">
    <w:panose1 w:val="00000509000000000000"/>
    <w:charset w:val="00"/>
    <w:family w:val="modern"/>
    <w:notTrueType/>
    <w:pitch w:val="fixed"/>
    <w:sig w:usb0="00000007" w:usb1="00000000" w:usb2="000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5386411"/>
      <w:docPartObj>
        <w:docPartGallery w:val="Page Numbers (Bottom of Page)"/>
        <w:docPartUnique/>
      </w:docPartObj>
    </w:sdtPr>
    <w:sdtEndPr>
      <w:rPr>
        <w:noProof/>
      </w:rPr>
    </w:sdtEndPr>
    <w:sdtContent>
      <w:p w:rsidR="002B6008" w:rsidRDefault="002B6008">
        <w:pPr>
          <w:pStyle w:val="Footer"/>
          <w:jc w:val="center"/>
        </w:pPr>
        <w:r>
          <w:fldChar w:fldCharType="begin"/>
        </w:r>
        <w:r>
          <w:instrText xml:space="preserve"> PAGE   \* MERGEFORMAT </w:instrText>
        </w:r>
        <w:r>
          <w:fldChar w:fldCharType="separate"/>
        </w:r>
        <w:r w:rsidR="00ED6637">
          <w:rPr>
            <w:noProof/>
          </w:rPr>
          <w:t>17</w:t>
        </w:r>
        <w:r>
          <w:rPr>
            <w:noProof/>
          </w:rPr>
          <w:fldChar w:fldCharType="end"/>
        </w:r>
      </w:p>
    </w:sdtContent>
  </w:sdt>
  <w:p w:rsidR="002B6008" w:rsidRDefault="002B60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6008" w:rsidRDefault="002B6008">
    <w:pPr>
      <w:pStyle w:val="Footer"/>
      <w:jc w:val="center"/>
    </w:pPr>
  </w:p>
  <w:p w:rsidR="002B6008" w:rsidRDefault="002B60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03CA" w:rsidRDefault="00DF03CA" w:rsidP="008829A0">
      <w:pPr>
        <w:spacing w:line="240" w:lineRule="auto"/>
      </w:pPr>
      <w:r>
        <w:separator/>
      </w:r>
    </w:p>
  </w:footnote>
  <w:footnote w:type="continuationSeparator" w:id="0">
    <w:p w:rsidR="00DF03CA" w:rsidRDefault="00DF03CA" w:rsidP="008829A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10CA6"/>
    <w:multiLevelType w:val="hybridMultilevel"/>
    <w:tmpl w:val="DE667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F02EDF"/>
    <w:multiLevelType w:val="hybridMultilevel"/>
    <w:tmpl w:val="A9CC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706F24"/>
    <w:multiLevelType w:val="multilevel"/>
    <w:tmpl w:val="BE3453F8"/>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3"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331AF1"/>
    <w:multiLevelType w:val="hybridMultilevel"/>
    <w:tmpl w:val="8892D81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2B6D314A"/>
    <w:multiLevelType w:val="multilevel"/>
    <w:tmpl w:val="7AD25B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09800D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1E091C"/>
    <w:multiLevelType w:val="hybridMultilevel"/>
    <w:tmpl w:val="EFB813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607090"/>
    <w:multiLevelType w:val="hybridMultilevel"/>
    <w:tmpl w:val="29180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BB07C5"/>
    <w:multiLevelType w:val="hybridMultilevel"/>
    <w:tmpl w:val="79A07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89603E"/>
    <w:multiLevelType w:val="multilevel"/>
    <w:tmpl w:val="1616CE8A"/>
    <w:lvl w:ilvl="0">
      <w:start w:val="1"/>
      <w:numFmt w:val="decimal"/>
      <w:lvlText w:val="%1"/>
      <w:lvlJc w:val="left"/>
      <w:pPr>
        <w:tabs>
          <w:tab w:val="num" w:pos="576"/>
        </w:tabs>
        <w:ind w:firstLine="216"/>
      </w:pPr>
      <w:rPr>
        <w:rFonts w:hint="default"/>
        <w:b/>
        <w:caps w:val="0"/>
        <w:strike w:val="0"/>
        <w:dstrike w:val="0"/>
        <w:vanish w:val="0"/>
        <w:color w:val="auto"/>
        <w:sz w:val="3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7A2578C"/>
    <w:multiLevelType w:val="hybridMultilevel"/>
    <w:tmpl w:val="59C451E2"/>
    <w:lvl w:ilvl="0" w:tplc="E7509540">
      <w:numFmt w:val="bullet"/>
      <w:lvlText w:val="-"/>
      <w:lvlJc w:val="left"/>
      <w:pPr>
        <w:ind w:left="720" w:hanging="360"/>
      </w:pPr>
      <w:rPr>
        <w:rFonts w:ascii="LM Roman 12" w:eastAsia="Times New Roman" w:hAnsi="LM Roman 12"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034D85"/>
    <w:multiLevelType w:val="hybridMultilevel"/>
    <w:tmpl w:val="583A2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3EE0EB5"/>
    <w:multiLevelType w:val="hybridMultilevel"/>
    <w:tmpl w:val="E69EBA2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7" w15:restartNumberingAfterBreak="0">
    <w:nsid w:val="55490747"/>
    <w:multiLevelType w:val="hybridMultilevel"/>
    <w:tmpl w:val="D82CB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4237DA"/>
    <w:multiLevelType w:val="hybridMultilevel"/>
    <w:tmpl w:val="E8489C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B337FDC"/>
    <w:multiLevelType w:val="hybridMultilevel"/>
    <w:tmpl w:val="00669B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353FA7"/>
    <w:multiLevelType w:val="hybridMultilevel"/>
    <w:tmpl w:val="4C942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B73C6F"/>
    <w:multiLevelType w:val="hybridMultilevel"/>
    <w:tmpl w:val="715A1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6D11E93"/>
    <w:multiLevelType w:val="hybridMultilevel"/>
    <w:tmpl w:val="43EAE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4E2F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4AA6C25"/>
    <w:multiLevelType w:val="hybridMultilevel"/>
    <w:tmpl w:val="49EC4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5"/>
  </w:num>
  <w:num w:numId="3">
    <w:abstractNumId w:val="12"/>
  </w:num>
  <w:num w:numId="4">
    <w:abstractNumId w:val="7"/>
  </w:num>
  <w:num w:numId="5">
    <w:abstractNumId w:val="24"/>
  </w:num>
  <w:num w:numId="6">
    <w:abstractNumId w:val="13"/>
  </w:num>
  <w:num w:numId="7">
    <w:abstractNumId w:val="10"/>
  </w:num>
  <w:num w:numId="8">
    <w:abstractNumId w:val="22"/>
  </w:num>
  <w:num w:numId="9">
    <w:abstractNumId w:val="20"/>
  </w:num>
  <w:num w:numId="10">
    <w:abstractNumId w:val="18"/>
  </w:num>
  <w:num w:numId="11">
    <w:abstractNumId w:val="4"/>
  </w:num>
  <w:num w:numId="12">
    <w:abstractNumId w:val="16"/>
  </w:num>
  <w:num w:numId="13">
    <w:abstractNumId w:val="1"/>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25"/>
  </w:num>
  <w:num w:numId="18">
    <w:abstractNumId w:val="2"/>
  </w:num>
  <w:num w:numId="19">
    <w:abstractNumId w:val="6"/>
  </w:num>
  <w:num w:numId="20">
    <w:abstractNumId w:val="14"/>
  </w:num>
  <w:num w:numId="21">
    <w:abstractNumId w:val="26"/>
  </w:num>
  <w:num w:numId="22">
    <w:abstractNumId w:val="19"/>
  </w:num>
  <w:num w:numId="23">
    <w:abstractNumId w:val="11"/>
  </w:num>
  <w:num w:numId="24">
    <w:abstractNumId w:val="17"/>
  </w:num>
  <w:num w:numId="25">
    <w:abstractNumId w:val="9"/>
  </w:num>
  <w:num w:numId="26">
    <w:abstractNumId w:val="0"/>
  </w:num>
  <w:num w:numId="27">
    <w:abstractNumId w:val="3"/>
  </w:num>
  <w:num w:numId="28">
    <w:abstractNumId w:val="8"/>
  </w:num>
  <w:num w:numId="29">
    <w:abstractNumId w:val="23"/>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15B"/>
    <w:rsid w:val="000003C0"/>
    <w:rsid w:val="0001770A"/>
    <w:rsid w:val="00017817"/>
    <w:rsid w:val="0002461D"/>
    <w:rsid w:val="00024A7F"/>
    <w:rsid w:val="000323CE"/>
    <w:rsid w:val="0003497D"/>
    <w:rsid w:val="00043D46"/>
    <w:rsid w:val="00052390"/>
    <w:rsid w:val="00067A31"/>
    <w:rsid w:val="000706A0"/>
    <w:rsid w:val="00086934"/>
    <w:rsid w:val="00097B41"/>
    <w:rsid w:val="000A2429"/>
    <w:rsid w:val="000B0045"/>
    <w:rsid w:val="000B0E56"/>
    <w:rsid w:val="000B683B"/>
    <w:rsid w:val="000D2B68"/>
    <w:rsid w:val="000E4B37"/>
    <w:rsid w:val="000E50A4"/>
    <w:rsid w:val="000E6D85"/>
    <w:rsid w:val="000F2714"/>
    <w:rsid w:val="000F73AF"/>
    <w:rsid w:val="00100236"/>
    <w:rsid w:val="001057C5"/>
    <w:rsid w:val="00117B9C"/>
    <w:rsid w:val="00122902"/>
    <w:rsid w:val="00136580"/>
    <w:rsid w:val="00140304"/>
    <w:rsid w:val="00146BCB"/>
    <w:rsid w:val="00153451"/>
    <w:rsid w:val="0015687C"/>
    <w:rsid w:val="001649D0"/>
    <w:rsid w:val="00173A03"/>
    <w:rsid w:val="00182B0A"/>
    <w:rsid w:val="0018345D"/>
    <w:rsid w:val="00185BDE"/>
    <w:rsid w:val="001B1190"/>
    <w:rsid w:val="001B1D98"/>
    <w:rsid w:val="001C0A13"/>
    <w:rsid w:val="001C27E3"/>
    <w:rsid w:val="001C6132"/>
    <w:rsid w:val="001E4C1D"/>
    <w:rsid w:val="001E5977"/>
    <w:rsid w:val="001F4DB1"/>
    <w:rsid w:val="001F50CC"/>
    <w:rsid w:val="00203B39"/>
    <w:rsid w:val="00204699"/>
    <w:rsid w:val="002116B1"/>
    <w:rsid w:val="0021248B"/>
    <w:rsid w:val="00216CD2"/>
    <w:rsid w:val="00223E5C"/>
    <w:rsid w:val="00224EED"/>
    <w:rsid w:val="0023018D"/>
    <w:rsid w:val="0023086D"/>
    <w:rsid w:val="002308D9"/>
    <w:rsid w:val="002502E8"/>
    <w:rsid w:val="0025284C"/>
    <w:rsid w:val="002558A2"/>
    <w:rsid w:val="00261588"/>
    <w:rsid w:val="00270A72"/>
    <w:rsid w:val="00275A2A"/>
    <w:rsid w:val="00282D85"/>
    <w:rsid w:val="002961AE"/>
    <w:rsid w:val="002B6008"/>
    <w:rsid w:val="002B618A"/>
    <w:rsid w:val="002C3844"/>
    <w:rsid w:val="002D281C"/>
    <w:rsid w:val="002D5BE4"/>
    <w:rsid w:val="002D7D03"/>
    <w:rsid w:val="002F7F97"/>
    <w:rsid w:val="003043C4"/>
    <w:rsid w:val="003049C6"/>
    <w:rsid w:val="00306B9C"/>
    <w:rsid w:val="00312AAB"/>
    <w:rsid w:val="0032638F"/>
    <w:rsid w:val="00331D04"/>
    <w:rsid w:val="00344A8A"/>
    <w:rsid w:val="00347B39"/>
    <w:rsid w:val="003503B1"/>
    <w:rsid w:val="00353814"/>
    <w:rsid w:val="00374B27"/>
    <w:rsid w:val="00376CF5"/>
    <w:rsid w:val="003917DF"/>
    <w:rsid w:val="00395FC5"/>
    <w:rsid w:val="003C332A"/>
    <w:rsid w:val="003E2979"/>
    <w:rsid w:val="003F44C5"/>
    <w:rsid w:val="0040721D"/>
    <w:rsid w:val="0041201D"/>
    <w:rsid w:val="00413A34"/>
    <w:rsid w:val="0042395E"/>
    <w:rsid w:val="004239DD"/>
    <w:rsid w:val="00437677"/>
    <w:rsid w:val="00437CF0"/>
    <w:rsid w:val="00440B44"/>
    <w:rsid w:val="004433AA"/>
    <w:rsid w:val="0044479F"/>
    <w:rsid w:val="00446136"/>
    <w:rsid w:val="00450CEC"/>
    <w:rsid w:val="00471E1D"/>
    <w:rsid w:val="00472B8C"/>
    <w:rsid w:val="004A127E"/>
    <w:rsid w:val="004B0EC3"/>
    <w:rsid w:val="004B1C73"/>
    <w:rsid w:val="004B45F0"/>
    <w:rsid w:val="004B4A4E"/>
    <w:rsid w:val="004B5194"/>
    <w:rsid w:val="004C2096"/>
    <w:rsid w:val="004C7C9F"/>
    <w:rsid w:val="004E5DFD"/>
    <w:rsid w:val="004F01FD"/>
    <w:rsid w:val="004F3E61"/>
    <w:rsid w:val="004F4BFC"/>
    <w:rsid w:val="004F51EC"/>
    <w:rsid w:val="005057A4"/>
    <w:rsid w:val="005120CC"/>
    <w:rsid w:val="00517F4C"/>
    <w:rsid w:val="00524183"/>
    <w:rsid w:val="005252D7"/>
    <w:rsid w:val="00531457"/>
    <w:rsid w:val="00546541"/>
    <w:rsid w:val="00554A9F"/>
    <w:rsid w:val="00560EA3"/>
    <w:rsid w:val="00570CBF"/>
    <w:rsid w:val="00574B88"/>
    <w:rsid w:val="005769DA"/>
    <w:rsid w:val="005775B6"/>
    <w:rsid w:val="005807EA"/>
    <w:rsid w:val="00584E5B"/>
    <w:rsid w:val="005A14F2"/>
    <w:rsid w:val="005A3E03"/>
    <w:rsid w:val="005A638D"/>
    <w:rsid w:val="005A7434"/>
    <w:rsid w:val="005B5ED4"/>
    <w:rsid w:val="005C5AB0"/>
    <w:rsid w:val="005C77FB"/>
    <w:rsid w:val="005D449B"/>
    <w:rsid w:val="005E373D"/>
    <w:rsid w:val="005E3C69"/>
    <w:rsid w:val="005E4BD9"/>
    <w:rsid w:val="005E79CD"/>
    <w:rsid w:val="005F2591"/>
    <w:rsid w:val="00612FE2"/>
    <w:rsid w:val="00622767"/>
    <w:rsid w:val="00625B8E"/>
    <w:rsid w:val="00630B5C"/>
    <w:rsid w:val="0064213E"/>
    <w:rsid w:val="00646A97"/>
    <w:rsid w:val="00652984"/>
    <w:rsid w:val="006560F0"/>
    <w:rsid w:val="00656DDD"/>
    <w:rsid w:val="00664327"/>
    <w:rsid w:val="00676A03"/>
    <w:rsid w:val="00685A5A"/>
    <w:rsid w:val="00691FAE"/>
    <w:rsid w:val="006A59D5"/>
    <w:rsid w:val="006A76E8"/>
    <w:rsid w:val="006A7ECC"/>
    <w:rsid w:val="006B0B10"/>
    <w:rsid w:val="006E3082"/>
    <w:rsid w:val="006E4800"/>
    <w:rsid w:val="006E642E"/>
    <w:rsid w:val="00700E95"/>
    <w:rsid w:val="00702041"/>
    <w:rsid w:val="00707536"/>
    <w:rsid w:val="0072328C"/>
    <w:rsid w:val="00723723"/>
    <w:rsid w:val="00724DF3"/>
    <w:rsid w:val="0073421B"/>
    <w:rsid w:val="007367D0"/>
    <w:rsid w:val="0073730E"/>
    <w:rsid w:val="00744435"/>
    <w:rsid w:val="00751F55"/>
    <w:rsid w:val="00752A5B"/>
    <w:rsid w:val="00763D34"/>
    <w:rsid w:val="00771FDC"/>
    <w:rsid w:val="00780F34"/>
    <w:rsid w:val="007860E7"/>
    <w:rsid w:val="007904A6"/>
    <w:rsid w:val="007A75FD"/>
    <w:rsid w:val="007B5F32"/>
    <w:rsid w:val="007B7F9A"/>
    <w:rsid w:val="007C4A57"/>
    <w:rsid w:val="007D5289"/>
    <w:rsid w:val="007E030B"/>
    <w:rsid w:val="007F303C"/>
    <w:rsid w:val="0081052D"/>
    <w:rsid w:val="00821624"/>
    <w:rsid w:val="00834D94"/>
    <w:rsid w:val="00840297"/>
    <w:rsid w:val="00847DAA"/>
    <w:rsid w:val="00851347"/>
    <w:rsid w:val="00863E48"/>
    <w:rsid w:val="00864586"/>
    <w:rsid w:val="00872191"/>
    <w:rsid w:val="008749E0"/>
    <w:rsid w:val="00881229"/>
    <w:rsid w:val="008829A0"/>
    <w:rsid w:val="00884374"/>
    <w:rsid w:val="00886437"/>
    <w:rsid w:val="008954B0"/>
    <w:rsid w:val="008A23C5"/>
    <w:rsid w:val="008A4313"/>
    <w:rsid w:val="008B2565"/>
    <w:rsid w:val="008B551C"/>
    <w:rsid w:val="008B67D5"/>
    <w:rsid w:val="008C0DD7"/>
    <w:rsid w:val="008C1B64"/>
    <w:rsid w:val="008C6C64"/>
    <w:rsid w:val="008D277C"/>
    <w:rsid w:val="008E6838"/>
    <w:rsid w:val="008F3C4B"/>
    <w:rsid w:val="009177A2"/>
    <w:rsid w:val="00924014"/>
    <w:rsid w:val="00932CE1"/>
    <w:rsid w:val="0093783E"/>
    <w:rsid w:val="00937C6B"/>
    <w:rsid w:val="00940705"/>
    <w:rsid w:val="00941445"/>
    <w:rsid w:val="00942469"/>
    <w:rsid w:val="00942973"/>
    <w:rsid w:val="009600F2"/>
    <w:rsid w:val="009760D3"/>
    <w:rsid w:val="00981346"/>
    <w:rsid w:val="009856E4"/>
    <w:rsid w:val="00993B19"/>
    <w:rsid w:val="00997AF2"/>
    <w:rsid w:val="009B3827"/>
    <w:rsid w:val="009B7E57"/>
    <w:rsid w:val="009C1471"/>
    <w:rsid w:val="009D2E07"/>
    <w:rsid w:val="009D36C4"/>
    <w:rsid w:val="009F0741"/>
    <w:rsid w:val="00A0177E"/>
    <w:rsid w:val="00A04573"/>
    <w:rsid w:val="00A3027C"/>
    <w:rsid w:val="00A31B97"/>
    <w:rsid w:val="00A37EDA"/>
    <w:rsid w:val="00A70040"/>
    <w:rsid w:val="00A70BCF"/>
    <w:rsid w:val="00A73275"/>
    <w:rsid w:val="00A73A42"/>
    <w:rsid w:val="00A73D1B"/>
    <w:rsid w:val="00A80E42"/>
    <w:rsid w:val="00A82384"/>
    <w:rsid w:val="00A85086"/>
    <w:rsid w:val="00A97BAA"/>
    <w:rsid w:val="00AA2457"/>
    <w:rsid w:val="00AA5BDE"/>
    <w:rsid w:val="00AA6167"/>
    <w:rsid w:val="00AB44F5"/>
    <w:rsid w:val="00AB68E6"/>
    <w:rsid w:val="00AC4AC4"/>
    <w:rsid w:val="00AD0A42"/>
    <w:rsid w:val="00AD315F"/>
    <w:rsid w:val="00AE6084"/>
    <w:rsid w:val="00AE71CD"/>
    <w:rsid w:val="00AF6458"/>
    <w:rsid w:val="00B15F7D"/>
    <w:rsid w:val="00B17AF8"/>
    <w:rsid w:val="00B22400"/>
    <w:rsid w:val="00B36B87"/>
    <w:rsid w:val="00B50A60"/>
    <w:rsid w:val="00B52F80"/>
    <w:rsid w:val="00B533CD"/>
    <w:rsid w:val="00B543FC"/>
    <w:rsid w:val="00B60A33"/>
    <w:rsid w:val="00B6508D"/>
    <w:rsid w:val="00B6668B"/>
    <w:rsid w:val="00B67A92"/>
    <w:rsid w:val="00B67ADE"/>
    <w:rsid w:val="00B73C57"/>
    <w:rsid w:val="00B77B1D"/>
    <w:rsid w:val="00B80771"/>
    <w:rsid w:val="00B9278F"/>
    <w:rsid w:val="00BA0C93"/>
    <w:rsid w:val="00BB1D2E"/>
    <w:rsid w:val="00BB3FF5"/>
    <w:rsid w:val="00BD686F"/>
    <w:rsid w:val="00BD7382"/>
    <w:rsid w:val="00BE75B4"/>
    <w:rsid w:val="00BF2E0B"/>
    <w:rsid w:val="00BF2E71"/>
    <w:rsid w:val="00BF6E7A"/>
    <w:rsid w:val="00BF72CA"/>
    <w:rsid w:val="00BF7BEC"/>
    <w:rsid w:val="00C02751"/>
    <w:rsid w:val="00C028D5"/>
    <w:rsid w:val="00C212F4"/>
    <w:rsid w:val="00C2789F"/>
    <w:rsid w:val="00C407EB"/>
    <w:rsid w:val="00C40878"/>
    <w:rsid w:val="00C44293"/>
    <w:rsid w:val="00C44A7C"/>
    <w:rsid w:val="00C451F3"/>
    <w:rsid w:val="00C45A14"/>
    <w:rsid w:val="00C56EC4"/>
    <w:rsid w:val="00C57FA6"/>
    <w:rsid w:val="00C63707"/>
    <w:rsid w:val="00C66C82"/>
    <w:rsid w:val="00C7165C"/>
    <w:rsid w:val="00C735E6"/>
    <w:rsid w:val="00C8024E"/>
    <w:rsid w:val="00C81A4E"/>
    <w:rsid w:val="00C85CB8"/>
    <w:rsid w:val="00C86889"/>
    <w:rsid w:val="00C87875"/>
    <w:rsid w:val="00C92B46"/>
    <w:rsid w:val="00C942EF"/>
    <w:rsid w:val="00CB02CC"/>
    <w:rsid w:val="00CB6B6E"/>
    <w:rsid w:val="00CB75FD"/>
    <w:rsid w:val="00CC0A75"/>
    <w:rsid w:val="00CC1734"/>
    <w:rsid w:val="00CD2796"/>
    <w:rsid w:val="00CD6A8B"/>
    <w:rsid w:val="00CF5115"/>
    <w:rsid w:val="00CF553B"/>
    <w:rsid w:val="00D21EE5"/>
    <w:rsid w:val="00D24877"/>
    <w:rsid w:val="00D33765"/>
    <w:rsid w:val="00D3381E"/>
    <w:rsid w:val="00D401E3"/>
    <w:rsid w:val="00D63567"/>
    <w:rsid w:val="00D6703D"/>
    <w:rsid w:val="00D720A9"/>
    <w:rsid w:val="00D764C4"/>
    <w:rsid w:val="00DA4DD7"/>
    <w:rsid w:val="00DA5B8B"/>
    <w:rsid w:val="00DA5DD3"/>
    <w:rsid w:val="00DA647E"/>
    <w:rsid w:val="00DB696B"/>
    <w:rsid w:val="00DD3980"/>
    <w:rsid w:val="00DE1891"/>
    <w:rsid w:val="00DE1928"/>
    <w:rsid w:val="00DF03CA"/>
    <w:rsid w:val="00DF1DF2"/>
    <w:rsid w:val="00DF1FAD"/>
    <w:rsid w:val="00DF50D6"/>
    <w:rsid w:val="00DF62C3"/>
    <w:rsid w:val="00E006A5"/>
    <w:rsid w:val="00E1116C"/>
    <w:rsid w:val="00E238AB"/>
    <w:rsid w:val="00E25C82"/>
    <w:rsid w:val="00E25E0B"/>
    <w:rsid w:val="00E30D0E"/>
    <w:rsid w:val="00E33DC1"/>
    <w:rsid w:val="00E3484C"/>
    <w:rsid w:val="00E37CC8"/>
    <w:rsid w:val="00E433AA"/>
    <w:rsid w:val="00E45C21"/>
    <w:rsid w:val="00E5034B"/>
    <w:rsid w:val="00E51D8A"/>
    <w:rsid w:val="00E523F3"/>
    <w:rsid w:val="00E5295B"/>
    <w:rsid w:val="00E6497B"/>
    <w:rsid w:val="00E7337D"/>
    <w:rsid w:val="00E814B0"/>
    <w:rsid w:val="00E81666"/>
    <w:rsid w:val="00E90E22"/>
    <w:rsid w:val="00EA2990"/>
    <w:rsid w:val="00EB4A40"/>
    <w:rsid w:val="00EC313B"/>
    <w:rsid w:val="00EC6E8C"/>
    <w:rsid w:val="00EC7788"/>
    <w:rsid w:val="00ED1EB6"/>
    <w:rsid w:val="00ED30C4"/>
    <w:rsid w:val="00ED6637"/>
    <w:rsid w:val="00EE53A0"/>
    <w:rsid w:val="00F017DA"/>
    <w:rsid w:val="00F1248F"/>
    <w:rsid w:val="00F14624"/>
    <w:rsid w:val="00F21B50"/>
    <w:rsid w:val="00F23E97"/>
    <w:rsid w:val="00F35BC0"/>
    <w:rsid w:val="00F428E0"/>
    <w:rsid w:val="00F42B1D"/>
    <w:rsid w:val="00F5747F"/>
    <w:rsid w:val="00F64C92"/>
    <w:rsid w:val="00F66F62"/>
    <w:rsid w:val="00F710A3"/>
    <w:rsid w:val="00F716FD"/>
    <w:rsid w:val="00F75867"/>
    <w:rsid w:val="00F77E75"/>
    <w:rsid w:val="00F85E77"/>
    <w:rsid w:val="00F8760C"/>
    <w:rsid w:val="00FC1D58"/>
    <w:rsid w:val="00FC4C6A"/>
    <w:rsid w:val="00FD015B"/>
    <w:rsid w:val="00FE4C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7E748"/>
  <w15:chartTrackingRefBased/>
  <w15:docId w15:val="{4EE8557E-14B1-4289-A892-996CF1CE9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F1DF2"/>
    <w:pPr>
      <w:spacing w:after="0" w:line="360" w:lineRule="auto"/>
      <w:jc w:val="both"/>
    </w:pPr>
    <w:rPr>
      <w:rFonts w:ascii="LM Roman 12" w:hAnsi="LM Roman 12" w:cs="Times New Roman"/>
      <w:sz w:val="24"/>
      <w:szCs w:val="20"/>
    </w:rPr>
  </w:style>
  <w:style w:type="paragraph" w:styleId="Heading1">
    <w:name w:val="heading 1"/>
    <w:basedOn w:val="Normal"/>
    <w:next w:val="Normal"/>
    <w:link w:val="Heading1Char"/>
    <w:autoRedefine/>
    <w:uiPriority w:val="99"/>
    <w:qFormat/>
    <w:rsid w:val="00881229"/>
    <w:pPr>
      <w:keepNext/>
      <w:keepLines/>
      <w:numPr>
        <w:numId w:val="2"/>
      </w:numPr>
      <w:tabs>
        <w:tab w:val="left" w:pos="567"/>
      </w:tabs>
      <w:spacing w:before="160" w:after="80"/>
      <w:ind w:left="567" w:hanging="567"/>
      <w:outlineLvl w:val="0"/>
    </w:pPr>
    <w:rPr>
      <w:rFonts w:eastAsiaTheme="majorEastAsia" w:cstheme="majorBidi"/>
      <w:b/>
      <w:sz w:val="36"/>
      <w:szCs w:val="32"/>
    </w:rPr>
  </w:style>
  <w:style w:type="paragraph" w:styleId="Heading2">
    <w:name w:val="heading 2"/>
    <w:basedOn w:val="Normal"/>
    <w:next w:val="Normal"/>
    <w:link w:val="Heading2Char"/>
    <w:uiPriority w:val="99"/>
    <w:qFormat/>
    <w:rsid w:val="00884374"/>
    <w:pPr>
      <w:keepNext/>
      <w:keepLines/>
      <w:numPr>
        <w:ilvl w:val="1"/>
        <w:numId w:val="2"/>
      </w:numPr>
      <w:spacing w:before="120" w:after="60"/>
      <w:outlineLvl w:val="1"/>
    </w:pPr>
    <w:rPr>
      <w:rFonts w:eastAsia="MS Mincho"/>
      <w:b/>
      <w:iCs/>
      <w:noProof/>
      <w:sz w:val="30"/>
      <w:lang w:val="en-US"/>
    </w:rPr>
  </w:style>
  <w:style w:type="paragraph" w:styleId="Heading3">
    <w:name w:val="heading 3"/>
    <w:basedOn w:val="Normal"/>
    <w:next w:val="Normal"/>
    <w:link w:val="Heading3Char"/>
    <w:uiPriority w:val="99"/>
    <w:qFormat/>
    <w:rsid w:val="00F716FD"/>
    <w:pPr>
      <w:numPr>
        <w:ilvl w:val="2"/>
        <w:numId w:val="2"/>
      </w:numPr>
      <w:tabs>
        <w:tab w:val="num" w:pos="540"/>
      </w:tabs>
      <w:outlineLvl w:val="2"/>
    </w:pPr>
    <w:rPr>
      <w:rFonts w:eastAsia="MS Mincho"/>
      <w:b/>
      <w:iCs/>
      <w:noProof/>
    </w:rPr>
  </w:style>
  <w:style w:type="paragraph" w:styleId="Heading4">
    <w:name w:val="heading 4"/>
    <w:basedOn w:val="Normal"/>
    <w:next w:val="Normal"/>
    <w:link w:val="Heading4Char"/>
    <w:uiPriority w:val="99"/>
    <w:qFormat/>
    <w:rsid w:val="00E81666"/>
    <w:pPr>
      <w:numPr>
        <w:ilvl w:val="3"/>
        <w:numId w:val="2"/>
      </w:numPr>
      <w:tabs>
        <w:tab w:val="left" w:pos="821"/>
        <w:tab w:val="num" w:pos="2629"/>
      </w:tabs>
      <w:ind w:left="862" w:hanging="862"/>
      <w:outlineLvl w:val="3"/>
    </w:pPr>
    <w:rPr>
      <w:rFonts w:eastAsia="MS Mincho"/>
      <w:b/>
      <w:iCs/>
      <w:noProof/>
    </w:rPr>
  </w:style>
  <w:style w:type="paragraph" w:styleId="Heading5">
    <w:name w:val="heading 5"/>
    <w:basedOn w:val="Normal"/>
    <w:next w:val="Normal"/>
    <w:link w:val="Heading5Char"/>
    <w:uiPriority w:val="9"/>
    <w:unhideWhenUsed/>
    <w:rsid w:val="00884374"/>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rsid w:val="00884374"/>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rsid w:val="00884374"/>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rsid w:val="00884374"/>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884374"/>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aliases w:val="Source Code"/>
    <w:uiPriority w:val="32"/>
    <w:qFormat/>
    <w:rsid w:val="00275A2A"/>
    <w:rPr>
      <w:rFonts w:ascii="Source Code Pro" w:hAnsi="Source Code Pro"/>
      <w:b w:val="0"/>
      <w:bCs/>
      <w:caps w:val="0"/>
      <w:smallCaps w:val="0"/>
      <w:color w:val="auto"/>
      <w:spacing w:val="5"/>
      <w:sz w:val="16"/>
    </w:rPr>
  </w:style>
  <w:style w:type="character" w:styleId="HTMLCode">
    <w:name w:val="HTML Code"/>
    <w:basedOn w:val="DefaultParagraphFont"/>
    <w:uiPriority w:val="99"/>
    <w:semiHidden/>
    <w:unhideWhenUsed/>
    <w:rsid w:val="00A73275"/>
    <w:rPr>
      <w:rFonts w:ascii="Consolas" w:hAnsi="Consolas"/>
      <w:sz w:val="20"/>
      <w:szCs w:val="20"/>
    </w:rPr>
  </w:style>
  <w:style w:type="character" w:styleId="SubtleReference">
    <w:name w:val="Subtle Reference"/>
    <w:aliases w:val="Code Large"/>
    <w:uiPriority w:val="31"/>
    <w:qFormat/>
    <w:rsid w:val="00A80E42"/>
    <w:rPr>
      <w:rFonts w:ascii="Consolas" w:hAnsi="Consolas"/>
      <w:smallCaps/>
      <w:color w:val="auto"/>
    </w:rPr>
  </w:style>
  <w:style w:type="character" w:customStyle="1" w:styleId="Heading1Char">
    <w:name w:val="Heading 1 Char"/>
    <w:basedOn w:val="DefaultParagraphFont"/>
    <w:link w:val="Heading1"/>
    <w:uiPriority w:val="9"/>
    <w:rsid w:val="00881229"/>
    <w:rPr>
      <w:rFonts w:ascii="LM Roman 12" w:eastAsiaTheme="majorEastAsia" w:hAnsi="LM Roman 12" w:cstheme="majorBidi"/>
      <w:b/>
      <w:sz w:val="36"/>
      <w:szCs w:val="32"/>
    </w:rPr>
  </w:style>
  <w:style w:type="paragraph" w:styleId="TOCHeading">
    <w:name w:val="TOC Heading"/>
    <w:basedOn w:val="Heading1"/>
    <w:next w:val="Normal"/>
    <w:uiPriority w:val="39"/>
    <w:unhideWhenUsed/>
    <w:qFormat/>
    <w:rsid w:val="00203B39"/>
    <w:pPr>
      <w:outlineLvl w:val="9"/>
    </w:pPr>
    <w:rPr>
      <w:lang w:val="en-US"/>
    </w:rPr>
  </w:style>
  <w:style w:type="character" w:customStyle="1" w:styleId="SourceCodeChar">
    <w:name w:val="Source Code Char"/>
    <w:basedOn w:val="DefaultParagraphFont"/>
    <w:rsid w:val="00C44A7C"/>
    <w:rPr>
      <w:rFonts w:ascii="Source Code Pro" w:hAnsi="Source Code Pro" w:cs="Courier New"/>
      <w:sz w:val="16"/>
      <w:szCs w:val="24"/>
    </w:rPr>
  </w:style>
  <w:style w:type="character" w:customStyle="1" w:styleId="Heading2Char">
    <w:name w:val="Heading 2 Char"/>
    <w:link w:val="Heading2"/>
    <w:uiPriority w:val="99"/>
    <w:rsid w:val="00884374"/>
    <w:rPr>
      <w:rFonts w:ascii="LM Roman 12" w:eastAsia="MS Mincho" w:hAnsi="LM Roman 12" w:cs="Times New Roman"/>
      <w:b/>
      <w:iCs/>
      <w:noProof/>
      <w:sz w:val="30"/>
      <w:szCs w:val="20"/>
      <w:lang w:val="en-US"/>
    </w:rPr>
  </w:style>
  <w:style w:type="paragraph" w:styleId="TOC1">
    <w:name w:val="toc 1"/>
    <w:basedOn w:val="Normal"/>
    <w:next w:val="Normal"/>
    <w:autoRedefine/>
    <w:uiPriority w:val="39"/>
    <w:unhideWhenUsed/>
    <w:qFormat/>
    <w:rsid w:val="00652984"/>
    <w:pPr>
      <w:tabs>
        <w:tab w:val="left" w:pos="480"/>
        <w:tab w:val="right" w:pos="8494"/>
      </w:tabs>
      <w:spacing w:before="240" w:after="240" w:line="240" w:lineRule="auto"/>
      <w:jc w:val="left"/>
    </w:pPr>
    <w:rPr>
      <w:rFonts w:cstheme="majorHAnsi"/>
      <w:b/>
      <w:bCs/>
      <w:caps/>
      <w:szCs w:val="24"/>
    </w:rPr>
  </w:style>
  <w:style w:type="paragraph" w:styleId="TOC2">
    <w:name w:val="toc 2"/>
    <w:basedOn w:val="Normal"/>
    <w:next w:val="Normal"/>
    <w:autoRedefine/>
    <w:uiPriority w:val="39"/>
    <w:unhideWhenUsed/>
    <w:rsid w:val="00652984"/>
    <w:pPr>
      <w:spacing w:line="240" w:lineRule="auto"/>
      <w:jc w:val="left"/>
    </w:pPr>
    <w:rPr>
      <w:rFonts w:cstheme="minorHAnsi"/>
      <w:b/>
      <w:bCs/>
      <w:sz w:val="20"/>
    </w:rPr>
  </w:style>
  <w:style w:type="paragraph" w:styleId="TOC3">
    <w:name w:val="toc 3"/>
    <w:basedOn w:val="Normal"/>
    <w:next w:val="Normal"/>
    <w:autoRedefine/>
    <w:uiPriority w:val="39"/>
    <w:unhideWhenUsed/>
    <w:rsid w:val="00652984"/>
    <w:pPr>
      <w:spacing w:line="240" w:lineRule="auto"/>
      <w:ind w:left="238"/>
      <w:jc w:val="left"/>
    </w:pPr>
    <w:rPr>
      <w:rFonts w:cstheme="minorHAnsi"/>
      <w:sz w:val="20"/>
    </w:rPr>
  </w:style>
  <w:style w:type="paragraph" w:styleId="Caption">
    <w:name w:val="caption"/>
    <w:basedOn w:val="Normal"/>
    <w:next w:val="Normal"/>
    <w:autoRedefine/>
    <w:uiPriority w:val="35"/>
    <w:unhideWhenUsed/>
    <w:qFormat/>
    <w:rsid w:val="00DD3980"/>
    <w:pPr>
      <w:spacing w:after="200"/>
      <w:jc w:val="left"/>
    </w:pPr>
    <w:rPr>
      <w:i/>
      <w:iCs/>
      <w:color w:val="44546A" w:themeColor="text2"/>
      <w:sz w:val="20"/>
      <w:szCs w:val="18"/>
    </w:rPr>
  </w:style>
  <w:style w:type="character" w:customStyle="1" w:styleId="Heading3Char">
    <w:name w:val="Heading 3 Char"/>
    <w:basedOn w:val="DefaultParagraphFont"/>
    <w:link w:val="Heading3"/>
    <w:uiPriority w:val="99"/>
    <w:rsid w:val="00F716FD"/>
    <w:rPr>
      <w:rFonts w:ascii="LM Roman 12" w:eastAsia="MS Mincho" w:hAnsi="LM Roman 12" w:cs="Times New Roman"/>
      <w:b/>
      <w:iCs/>
      <w:noProof/>
      <w:sz w:val="24"/>
      <w:szCs w:val="20"/>
    </w:rPr>
  </w:style>
  <w:style w:type="character" w:customStyle="1" w:styleId="Heading4Char">
    <w:name w:val="Heading 4 Char"/>
    <w:basedOn w:val="DefaultParagraphFont"/>
    <w:link w:val="Heading4"/>
    <w:uiPriority w:val="99"/>
    <w:rsid w:val="00E81666"/>
    <w:rPr>
      <w:rFonts w:ascii="LM Roman 12" w:eastAsia="MS Mincho" w:hAnsi="LM Roman 12" w:cs="Times New Roman"/>
      <w:b/>
      <w:iCs/>
      <w:noProof/>
      <w:sz w:val="24"/>
      <w:szCs w:val="20"/>
    </w:rPr>
  </w:style>
  <w:style w:type="paragraph" w:customStyle="1" w:styleId="bulletlist">
    <w:name w:val="bullet list"/>
    <w:basedOn w:val="BodyText"/>
    <w:rsid w:val="00FD015B"/>
    <w:pPr>
      <w:numPr>
        <w:numId w:val="4"/>
      </w:numPr>
      <w:tabs>
        <w:tab w:val="clear" w:pos="648"/>
        <w:tab w:val="left" w:pos="288"/>
        <w:tab w:val="num" w:pos="576"/>
      </w:tabs>
      <w:spacing w:line="228" w:lineRule="auto"/>
      <w:ind w:left="576" w:hanging="288"/>
    </w:pPr>
    <w:rPr>
      <w:rFonts w:eastAsia="MS Mincho"/>
      <w:spacing w:val="-1"/>
    </w:rPr>
  </w:style>
  <w:style w:type="paragraph" w:customStyle="1" w:styleId="figurecaption">
    <w:name w:val="figure caption"/>
    <w:rsid w:val="00FD015B"/>
    <w:pPr>
      <w:numPr>
        <w:numId w:val="5"/>
      </w:numPr>
      <w:tabs>
        <w:tab w:val="left" w:pos="533"/>
      </w:tabs>
      <w:spacing w:before="80" w:after="200" w:line="240" w:lineRule="auto"/>
      <w:ind w:left="0" w:firstLine="0"/>
      <w:jc w:val="both"/>
    </w:pPr>
    <w:rPr>
      <w:rFonts w:ascii="Times New Roman" w:hAnsi="Times New Roman" w:cs="Times New Roman"/>
      <w:noProof/>
      <w:sz w:val="16"/>
      <w:szCs w:val="16"/>
      <w:lang w:val="en-US"/>
    </w:rPr>
  </w:style>
  <w:style w:type="character" w:styleId="Hyperlink">
    <w:name w:val="Hyperlink"/>
    <w:basedOn w:val="DefaultParagraphFont"/>
    <w:uiPriority w:val="99"/>
    <w:unhideWhenUsed/>
    <w:rsid w:val="00FD015B"/>
    <w:rPr>
      <w:color w:val="0563C1" w:themeColor="hyperlink"/>
      <w:u w:val="single"/>
    </w:rPr>
  </w:style>
  <w:style w:type="paragraph" w:styleId="ListParagraph">
    <w:name w:val="List Paragraph"/>
    <w:basedOn w:val="Normal"/>
    <w:uiPriority w:val="34"/>
    <w:qFormat/>
    <w:rsid w:val="00612FE2"/>
    <w:pPr>
      <w:ind w:left="720"/>
      <w:contextualSpacing/>
    </w:pPr>
  </w:style>
  <w:style w:type="paragraph" w:styleId="BodyText">
    <w:name w:val="Body Text"/>
    <w:basedOn w:val="Normal"/>
    <w:link w:val="BodyTextChar"/>
    <w:uiPriority w:val="99"/>
    <w:semiHidden/>
    <w:unhideWhenUsed/>
    <w:rsid w:val="00FD015B"/>
    <w:pPr>
      <w:spacing w:after="120"/>
    </w:pPr>
  </w:style>
  <w:style w:type="character" w:customStyle="1" w:styleId="BodyTextChar">
    <w:name w:val="Body Text Char"/>
    <w:basedOn w:val="DefaultParagraphFont"/>
    <w:link w:val="BodyText"/>
    <w:uiPriority w:val="99"/>
    <w:semiHidden/>
    <w:rsid w:val="00FD015B"/>
    <w:rPr>
      <w:rFonts w:ascii="Adobe Garamond Pro" w:hAnsi="Adobe Garamond Pro" w:cs="Times New Roman"/>
      <w:sz w:val="24"/>
      <w:szCs w:val="20"/>
    </w:rPr>
  </w:style>
  <w:style w:type="table" w:styleId="GridTable4-Accent3">
    <w:name w:val="Grid Table 4 Accent 3"/>
    <w:basedOn w:val="TableNormal"/>
    <w:uiPriority w:val="49"/>
    <w:rsid w:val="00FD015B"/>
    <w:pPr>
      <w:spacing w:after="0" w:line="240" w:lineRule="auto"/>
    </w:pPr>
    <w:rPr>
      <w:rFonts w:ascii="Calibri" w:hAnsi="Calibri"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993B19"/>
    <w:pPr>
      <w:tabs>
        <w:tab w:val="left" w:pos="504"/>
      </w:tabs>
      <w:ind w:left="504" w:hanging="504"/>
    </w:pPr>
  </w:style>
  <w:style w:type="character" w:styleId="PlaceholderText">
    <w:name w:val="Placeholder Text"/>
    <w:basedOn w:val="DefaultParagraphFont"/>
    <w:uiPriority w:val="99"/>
    <w:semiHidden/>
    <w:rsid w:val="00524183"/>
    <w:rPr>
      <w:color w:val="808080"/>
    </w:rPr>
  </w:style>
  <w:style w:type="character" w:customStyle="1" w:styleId="Heading5Char">
    <w:name w:val="Heading 5 Char"/>
    <w:basedOn w:val="DefaultParagraphFont"/>
    <w:link w:val="Heading5"/>
    <w:uiPriority w:val="9"/>
    <w:rsid w:val="00884374"/>
    <w:rPr>
      <w:rFonts w:asciiTheme="majorHAnsi" w:eastAsiaTheme="majorEastAsia" w:hAnsiTheme="majorHAnsi" w:cstheme="majorBidi"/>
      <w:color w:val="2E74B5" w:themeColor="accent1" w:themeShade="BF"/>
      <w:sz w:val="24"/>
      <w:szCs w:val="20"/>
    </w:rPr>
  </w:style>
  <w:style w:type="character" w:customStyle="1" w:styleId="Heading6Char">
    <w:name w:val="Heading 6 Char"/>
    <w:basedOn w:val="DefaultParagraphFont"/>
    <w:link w:val="Heading6"/>
    <w:uiPriority w:val="9"/>
    <w:rsid w:val="00884374"/>
    <w:rPr>
      <w:rFonts w:asciiTheme="majorHAnsi" w:eastAsiaTheme="majorEastAsia" w:hAnsiTheme="majorHAnsi" w:cstheme="majorBidi"/>
      <w:color w:val="1F4D78" w:themeColor="accent1" w:themeShade="7F"/>
      <w:sz w:val="24"/>
      <w:szCs w:val="20"/>
    </w:rPr>
  </w:style>
  <w:style w:type="character" w:customStyle="1" w:styleId="Heading7Char">
    <w:name w:val="Heading 7 Char"/>
    <w:basedOn w:val="DefaultParagraphFont"/>
    <w:link w:val="Heading7"/>
    <w:uiPriority w:val="9"/>
    <w:rsid w:val="00884374"/>
    <w:rPr>
      <w:rFonts w:asciiTheme="majorHAnsi" w:eastAsiaTheme="majorEastAsia" w:hAnsiTheme="majorHAnsi" w:cstheme="majorBidi"/>
      <w:i/>
      <w:iCs/>
      <w:color w:val="1F4D78" w:themeColor="accent1" w:themeShade="7F"/>
      <w:sz w:val="24"/>
      <w:szCs w:val="20"/>
    </w:rPr>
  </w:style>
  <w:style w:type="character" w:customStyle="1" w:styleId="Heading8Char">
    <w:name w:val="Heading 8 Char"/>
    <w:basedOn w:val="DefaultParagraphFont"/>
    <w:link w:val="Heading8"/>
    <w:uiPriority w:val="9"/>
    <w:rsid w:val="0088437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884374"/>
    <w:rPr>
      <w:rFonts w:asciiTheme="majorHAnsi" w:eastAsiaTheme="majorEastAsia" w:hAnsiTheme="majorHAnsi" w:cstheme="majorBidi"/>
      <w:i/>
      <w:iCs/>
      <w:color w:val="272727" w:themeColor="text1" w:themeTint="D8"/>
      <w:sz w:val="21"/>
      <w:szCs w:val="21"/>
    </w:rPr>
  </w:style>
  <w:style w:type="paragraph" w:customStyle="1" w:styleId="titlepage">
    <w:name w:val="titlepage"/>
    <w:basedOn w:val="Normal"/>
    <w:next w:val="Normal"/>
    <w:link w:val="titlepageChar"/>
    <w:qFormat/>
    <w:rsid w:val="0021248B"/>
    <w:pPr>
      <w:autoSpaceDE w:val="0"/>
      <w:autoSpaceDN w:val="0"/>
      <w:adjustRightInd w:val="0"/>
      <w:ind w:left="2160" w:hanging="2160"/>
      <w:jc w:val="left"/>
    </w:pPr>
    <w:rPr>
      <w:rFonts w:cs="Arial"/>
      <w:szCs w:val="24"/>
      <w:lang w:eastAsia="en-GB"/>
    </w:rPr>
  </w:style>
  <w:style w:type="table" w:styleId="TableGrid">
    <w:name w:val="Table Grid"/>
    <w:basedOn w:val="TableNormal"/>
    <w:uiPriority w:val="39"/>
    <w:rsid w:val="00AA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pageChar">
    <w:name w:val="titlepage Char"/>
    <w:basedOn w:val="DefaultParagraphFont"/>
    <w:link w:val="titlepage"/>
    <w:rsid w:val="0021248B"/>
    <w:rPr>
      <w:rFonts w:ascii="LM Roman 12" w:hAnsi="LM Roman 12" w:cs="Arial"/>
      <w:sz w:val="24"/>
      <w:szCs w:val="24"/>
      <w:lang w:eastAsia="en-GB"/>
    </w:rPr>
  </w:style>
  <w:style w:type="paragraph" w:customStyle="1" w:styleId="Heading0">
    <w:name w:val="Heading0"/>
    <w:basedOn w:val="Heading1"/>
    <w:next w:val="Heading1"/>
    <w:link w:val="Heading0Char"/>
    <w:qFormat/>
    <w:rsid w:val="0073421B"/>
    <w:pPr>
      <w:numPr>
        <w:numId w:val="0"/>
      </w:numPr>
      <w:outlineLvl w:val="9"/>
    </w:pPr>
  </w:style>
  <w:style w:type="paragraph" w:styleId="Header">
    <w:name w:val="header"/>
    <w:basedOn w:val="Normal"/>
    <w:link w:val="HeaderChar"/>
    <w:uiPriority w:val="99"/>
    <w:unhideWhenUsed/>
    <w:rsid w:val="008829A0"/>
    <w:pPr>
      <w:tabs>
        <w:tab w:val="center" w:pos="4513"/>
        <w:tab w:val="right" w:pos="9026"/>
      </w:tabs>
      <w:spacing w:line="240" w:lineRule="auto"/>
    </w:pPr>
  </w:style>
  <w:style w:type="character" w:customStyle="1" w:styleId="Heading0Char">
    <w:name w:val="Heading0 Char"/>
    <w:basedOn w:val="Heading1Char"/>
    <w:link w:val="Heading0"/>
    <w:rsid w:val="0073421B"/>
    <w:rPr>
      <w:rFonts w:ascii="LM Roman 12" w:eastAsiaTheme="majorEastAsia" w:hAnsi="LM Roman 12" w:cstheme="majorBidi"/>
      <w:b/>
      <w:sz w:val="36"/>
      <w:szCs w:val="32"/>
    </w:rPr>
  </w:style>
  <w:style w:type="character" w:customStyle="1" w:styleId="HeaderChar">
    <w:name w:val="Header Char"/>
    <w:basedOn w:val="DefaultParagraphFont"/>
    <w:link w:val="Header"/>
    <w:uiPriority w:val="99"/>
    <w:rsid w:val="008829A0"/>
    <w:rPr>
      <w:rFonts w:ascii="LM Roman 12" w:hAnsi="LM Roman 12" w:cs="Times New Roman"/>
      <w:sz w:val="24"/>
      <w:szCs w:val="20"/>
    </w:rPr>
  </w:style>
  <w:style w:type="paragraph" w:styleId="Footer">
    <w:name w:val="footer"/>
    <w:basedOn w:val="Normal"/>
    <w:link w:val="FooterChar"/>
    <w:uiPriority w:val="99"/>
    <w:unhideWhenUsed/>
    <w:rsid w:val="008829A0"/>
    <w:pPr>
      <w:tabs>
        <w:tab w:val="center" w:pos="4513"/>
        <w:tab w:val="right" w:pos="9026"/>
      </w:tabs>
      <w:spacing w:line="240" w:lineRule="auto"/>
    </w:pPr>
  </w:style>
  <w:style w:type="character" w:customStyle="1" w:styleId="FooterChar">
    <w:name w:val="Footer Char"/>
    <w:basedOn w:val="DefaultParagraphFont"/>
    <w:link w:val="Footer"/>
    <w:uiPriority w:val="99"/>
    <w:rsid w:val="008829A0"/>
    <w:rPr>
      <w:rFonts w:ascii="LM Roman 12" w:hAnsi="LM Roman 12" w:cs="Times New Roman"/>
      <w:sz w:val="24"/>
      <w:szCs w:val="20"/>
    </w:rPr>
  </w:style>
  <w:style w:type="paragraph" w:styleId="BalloonText">
    <w:name w:val="Balloon Text"/>
    <w:basedOn w:val="Normal"/>
    <w:link w:val="BalloonTextChar"/>
    <w:uiPriority w:val="99"/>
    <w:semiHidden/>
    <w:unhideWhenUsed/>
    <w:rsid w:val="00B73C5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C57"/>
    <w:rPr>
      <w:rFonts w:ascii="Segoe UI" w:hAnsi="Segoe UI" w:cs="Segoe UI"/>
      <w:sz w:val="18"/>
      <w:szCs w:val="18"/>
    </w:rPr>
  </w:style>
  <w:style w:type="paragraph" w:customStyle="1" w:styleId="Code">
    <w:name w:val="Code"/>
    <w:basedOn w:val="Normal"/>
    <w:link w:val="CodeChar"/>
    <w:qFormat/>
    <w:rsid w:val="009760D3"/>
    <w:pPr>
      <w:spacing w:line="240" w:lineRule="auto"/>
    </w:pPr>
    <w:rPr>
      <w:rFonts w:ascii="Office Code Pro" w:hAnsi="Office Code Pro"/>
      <w:sz w:val="16"/>
    </w:rPr>
  </w:style>
  <w:style w:type="character" w:customStyle="1" w:styleId="CodeChar">
    <w:name w:val="Code Char"/>
    <w:basedOn w:val="DefaultParagraphFont"/>
    <w:link w:val="Code"/>
    <w:rsid w:val="009760D3"/>
    <w:rPr>
      <w:rFonts w:ascii="Office Code Pro" w:hAnsi="Office Code Pro" w:cs="Times New Roman"/>
      <w:sz w:val="16"/>
      <w:szCs w:val="20"/>
    </w:rPr>
  </w:style>
  <w:style w:type="character" w:customStyle="1" w:styleId="apple-converted-space">
    <w:name w:val="apple-converted-space"/>
    <w:basedOn w:val="DefaultParagraphFont"/>
    <w:rsid w:val="00312AAB"/>
  </w:style>
  <w:style w:type="character" w:styleId="Emphasis">
    <w:name w:val="Emphasis"/>
    <w:basedOn w:val="DefaultParagraphFont"/>
    <w:uiPriority w:val="20"/>
    <w:qFormat/>
    <w:rsid w:val="00312AAB"/>
    <w:rPr>
      <w:i/>
      <w:iCs/>
    </w:rPr>
  </w:style>
  <w:style w:type="table" w:styleId="GridTable1Light-Accent6">
    <w:name w:val="Grid Table 1 Light Accent 6"/>
    <w:basedOn w:val="TableNormal"/>
    <w:uiPriority w:val="46"/>
    <w:rsid w:val="006E4800"/>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3">
    <w:name w:val="List Table 3"/>
    <w:basedOn w:val="TableNormal"/>
    <w:uiPriority w:val="48"/>
    <w:rsid w:val="006E480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OC4">
    <w:name w:val="toc 4"/>
    <w:basedOn w:val="Normal"/>
    <w:next w:val="Normal"/>
    <w:autoRedefine/>
    <w:uiPriority w:val="39"/>
    <w:unhideWhenUsed/>
    <w:rsid w:val="00652984"/>
    <w:pPr>
      <w:spacing w:line="240" w:lineRule="auto"/>
      <w:ind w:left="482"/>
      <w:jc w:val="left"/>
    </w:pPr>
    <w:rPr>
      <w:rFonts w:cstheme="minorHAnsi"/>
      <w:sz w:val="20"/>
    </w:rPr>
  </w:style>
  <w:style w:type="paragraph" w:styleId="TOC5">
    <w:name w:val="toc 5"/>
    <w:basedOn w:val="Normal"/>
    <w:next w:val="Normal"/>
    <w:autoRedefine/>
    <w:uiPriority w:val="39"/>
    <w:unhideWhenUsed/>
    <w:rsid w:val="00652984"/>
    <w:pPr>
      <w:spacing w:line="240" w:lineRule="auto"/>
      <w:ind w:left="720"/>
      <w:jc w:val="left"/>
    </w:pPr>
    <w:rPr>
      <w:rFonts w:cstheme="minorHAnsi"/>
      <w:sz w:val="20"/>
    </w:rPr>
  </w:style>
  <w:style w:type="paragraph" w:styleId="TOC6">
    <w:name w:val="toc 6"/>
    <w:basedOn w:val="Normal"/>
    <w:next w:val="Normal"/>
    <w:autoRedefine/>
    <w:uiPriority w:val="39"/>
    <w:unhideWhenUsed/>
    <w:rsid w:val="007D5289"/>
    <w:pPr>
      <w:ind w:left="960"/>
      <w:jc w:val="left"/>
    </w:pPr>
    <w:rPr>
      <w:rFonts w:asciiTheme="minorHAnsi" w:hAnsiTheme="minorHAnsi" w:cstheme="minorHAnsi"/>
      <w:sz w:val="20"/>
    </w:rPr>
  </w:style>
  <w:style w:type="paragraph" w:styleId="TOC7">
    <w:name w:val="toc 7"/>
    <w:basedOn w:val="Normal"/>
    <w:next w:val="Normal"/>
    <w:autoRedefine/>
    <w:uiPriority w:val="39"/>
    <w:unhideWhenUsed/>
    <w:rsid w:val="007D5289"/>
    <w:pPr>
      <w:ind w:left="1200"/>
      <w:jc w:val="left"/>
    </w:pPr>
    <w:rPr>
      <w:rFonts w:asciiTheme="minorHAnsi" w:hAnsiTheme="minorHAnsi" w:cstheme="minorHAnsi"/>
      <w:sz w:val="20"/>
    </w:rPr>
  </w:style>
  <w:style w:type="paragraph" w:styleId="TOC8">
    <w:name w:val="toc 8"/>
    <w:basedOn w:val="Normal"/>
    <w:next w:val="Normal"/>
    <w:autoRedefine/>
    <w:uiPriority w:val="39"/>
    <w:unhideWhenUsed/>
    <w:rsid w:val="007D5289"/>
    <w:pPr>
      <w:ind w:left="1440"/>
      <w:jc w:val="left"/>
    </w:pPr>
    <w:rPr>
      <w:rFonts w:asciiTheme="minorHAnsi" w:hAnsiTheme="minorHAnsi" w:cstheme="minorHAnsi"/>
      <w:sz w:val="20"/>
    </w:rPr>
  </w:style>
  <w:style w:type="paragraph" w:styleId="TOC9">
    <w:name w:val="toc 9"/>
    <w:basedOn w:val="Normal"/>
    <w:next w:val="Normal"/>
    <w:autoRedefine/>
    <w:uiPriority w:val="39"/>
    <w:unhideWhenUsed/>
    <w:rsid w:val="007D5289"/>
    <w:pPr>
      <w:ind w:left="1680"/>
      <w:jc w:val="left"/>
    </w:pPr>
    <w:rPr>
      <w:rFonts w:asciiTheme="minorHAnsi" w:hAnsiTheme="minorHAnsi" w:cstheme="minorHAns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telehash/telehash.github.io" TargetMode="External"/><Relationship Id="rId18" Type="http://schemas.openxmlformats.org/officeDocument/2006/relationships/image" Target="media/image3.jpeg"/><Relationship Id="rId26" Type="http://schemas.microsoft.com/office/2007/relationships/diagramDrawing" Target="diagrams/drawing1.xml"/><Relationship Id="rId39" Type="http://schemas.openxmlformats.org/officeDocument/2006/relationships/image" Target="media/image11.png"/><Relationship Id="rId21" Type="http://schemas.openxmlformats.org/officeDocument/2006/relationships/hyperlink" Target="https://api.imgur.com/endpoints/image" TargetMode="External"/><Relationship Id="rId34" Type="http://schemas.openxmlformats.org/officeDocument/2006/relationships/image" Target="media/image6.jpeg"/><Relationship Id="rId42" Type="http://schemas.openxmlformats.org/officeDocument/2006/relationships/image" Target="media/image14.png"/><Relationship Id="rId47" Type="http://schemas.openxmlformats.org/officeDocument/2006/relationships/diagramColors" Target="diagrams/colors3.xml"/><Relationship Id="rId50" Type="http://schemas.openxmlformats.org/officeDocument/2006/relationships/image" Target="media/image17.png"/><Relationship Id="rId55"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s://bitmessage.org" TargetMode="External"/><Relationship Id="rId17" Type="http://schemas.openxmlformats.org/officeDocument/2006/relationships/hyperlink" Target="https://github.com/tesseract-ocr" TargetMode="External"/><Relationship Id="rId25" Type="http://schemas.openxmlformats.org/officeDocument/2006/relationships/diagramColors" Target="diagrams/colors1.xm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diagramQuickStyle" Target="diagrams/quickStyle3.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lectronicsinourhands.blogspot.co.uk/2012/10/histogram-equalization-in-image.html" TargetMode="External"/><Relationship Id="rId20" Type="http://schemas.openxmlformats.org/officeDocument/2006/relationships/hyperlink" Target="https://dev.twitter.com/rest/reference/post/media/upload" TargetMode="External"/><Relationship Id="rId29" Type="http://schemas.openxmlformats.org/officeDocument/2006/relationships/diagramLayout" Target="diagrams/layout2.xml"/><Relationship Id="rId41" Type="http://schemas.openxmlformats.org/officeDocument/2006/relationships/image" Target="media/image13.png"/><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latesmart.com/" TargetMode="External"/><Relationship Id="rId24" Type="http://schemas.openxmlformats.org/officeDocument/2006/relationships/diagramQuickStyle" Target="diagrams/quickStyle1.xml"/><Relationship Id="rId32" Type="http://schemas.microsoft.com/office/2007/relationships/diagramDrawing" Target="diagrams/drawing2.xm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diagramLayout" Target="diagrams/layout3.xml"/><Relationship Id="rId53" Type="http://schemas.openxmlformats.org/officeDocument/2006/relationships/image" Target="media/image20.png"/><Relationship Id="rId58"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2.gif"/><Relationship Id="rId23" Type="http://schemas.openxmlformats.org/officeDocument/2006/relationships/diagramLayout" Target="diagrams/layout1.xml"/><Relationship Id="rId28" Type="http://schemas.openxmlformats.org/officeDocument/2006/relationships/diagramData" Target="diagrams/data2.xml"/><Relationship Id="rId36" Type="http://schemas.openxmlformats.org/officeDocument/2006/relationships/image" Target="media/image8.jpeg"/><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hyperlink" Target="https://developers.facebook.com/docs/php/howto/uploadphoto" TargetMode="External"/><Relationship Id="rId31" Type="http://schemas.openxmlformats.org/officeDocument/2006/relationships/diagramColors" Target="diagrams/colors2.xml"/><Relationship Id="rId44" Type="http://schemas.openxmlformats.org/officeDocument/2006/relationships/diagramData" Target="diagrams/data3.xml"/><Relationship Id="rId52" Type="http://schemas.openxmlformats.org/officeDocument/2006/relationships/image" Target="media/image19.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evelopers.google.com/maps/documentation/roads/speed-limits" TargetMode="External"/><Relationship Id="rId22" Type="http://schemas.openxmlformats.org/officeDocument/2006/relationships/diagramData" Target="diagrams/data1.xml"/><Relationship Id="rId27" Type="http://schemas.openxmlformats.org/officeDocument/2006/relationships/image" Target="media/image4.png"/><Relationship Id="rId30" Type="http://schemas.openxmlformats.org/officeDocument/2006/relationships/diagramQuickStyle" Target="diagrams/quickStyle2.xml"/><Relationship Id="rId35" Type="http://schemas.openxmlformats.org/officeDocument/2006/relationships/image" Target="media/image7.jpeg"/><Relationship Id="rId43" Type="http://schemas.openxmlformats.org/officeDocument/2006/relationships/image" Target="media/image15.png"/><Relationship Id="rId48" Type="http://schemas.microsoft.com/office/2007/relationships/diagramDrawing" Target="diagrams/drawing3.xml"/><Relationship Id="rId56" Type="http://schemas.openxmlformats.org/officeDocument/2006/relationships/image" Target="media/image23.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accent0_1" csCatId="mainScheme" phldr="1"/>
      <dgm:spPr/>
      <dgm:t>
        <a:bodyPr/>
        <a:lstStyle/>
        <a:p>
          <a:endParaRPr lang="en-US"/>
        </a:p>
      </dgm:t>
    </dgm:pt>
    <dgm:pt modelId="{F64D401A-5EF4-45CF-ABB5-ED0363DB26D5}">
      <dgm:prSet phldrT="[Text]"/>
      <dgm:spPr/>
      <dgm:t>
        <a:bodyPr/>
        <a:lstStyle/>
        <a:p>
          <a:r>
            <a:rPr lang="en-US">
              <a:latin typeface="LM Roman 12" panose="00000500000000000000" pitchFamily="50" charset="0"/>
            </a:rPr>
            <a:t>License Plate Reconition</a:t>
          </a:r>
        </a:p>
      </dgm:t>
    </dgm:pt>
    <dgm:pt modelId="{BE023382-13ED-430C-9E8D-35166C5ECD2D}" type="parTrans" cxnId="{6EE8931E-0F59-48A7-8054-46B088BCA4E0}">
      <dgm:prSet/>
      <dgm:spPr/>
      <dgm:t>
        <a:bodyPr/>
        <a:lstStyle/>
        <a:p>
          <a:endParaRPr lang="en-US">
            <a:latin typeface="LM Roman 12" panose="00000500000000000000" pitchFamily="50" charset="0"/>
          </a:endParaRPr>
        </a:p>
      </dgm:t>
    </dgm:pt>
    <dgm:pt modelId="{B6C13A8C-CD8E-492B-9BA9-F5EE0C9358C6}" type="sibTrans" cxnId="{6EE8931E-0F59-48A7-8054-46B088BCA4E0}">
      <dgm:prSet/>
      <dgm:spPr/>
      <dgm:t>
        <a:bodyPr/>
        <a:lstStyle/>
        <a:p>
          <a:endParaRPr lang="en-US">
            <a:latin typeface="LM Roman 12" panose="00000500000000000000" pitchFamily="50" charset="0"/>
          </a:endParaRPr>
        </a:p>
      </dgm:t>
    </dgm:pt>
    <dgm:pt modelId="{B5DFC298-198F-4707-ACAB-11E75D05F7A5}">
      <dgm:prSet phldrT="[Text]"/>
      <dgm:spPr/>
      <dgm:t>
        <a:bodyPr/>
        <a:lstStyle/>
        <a:p>
          <a:r>
            <a:rPr lang="en-US">
              <a:latin typeface="LM Roman 12" panose="00000500000000000000" pitchFamily="50" charset="0"/>
            </a:rPr>
            <a:t>Input video stream</a:t>
          </a:r>
        </a:p>
      </dgm:t>
    </dgm:pt>
    <dgm:pt modelId="{6C3F984B-5358-4D4B-BB0D-8E96A226A4AD}" type="parTrans" cxnId="{C5D2E2AE-13E7-461E-8309-B26A89C3B9FE}">
      <dgm:prSet/>
      <dgm:spPr/>
      <dgm:t>
        <a:bodyPr/>
        <a:lstStyle/>
        <a:p>
          <a:endParaRPr lang="en-US">
            <a:latin typeface="LM Roman 12" panose="00000500000000000000" pitchFamily="50" charset="0"/>
          </a:endParaRPr>
        </a:p>
      </dgm:t>
    </dgm:pt>
    <dgm:pt modelId="{AFA681F1-86FF-4A1F-9AB9-B6C9878C7D1D}" type="sibTrans" cxnId="{C5D2E2AE-13E7-461E-8309-B26A89C3B9FE}">
      <dgm:prSet/>
      <dgm:spPr/>
      <dgm:t>
        <a:bodyPr/>
        <a:lstStyle/>
        <a:p>
          <a:endParaRPr lang="en-US">
            <a:latin typeface="LM Roman 12" panose="00000500000000000000" pitchFamily="50" charset="0"/>
          </a:endParaRPr>
        </a:p>
      </dgm:t>
    </dgm:pt>
    <dgm:pt modelId="{42AD27D3-196B-4263-9520-12A5AD12FCC2}">
      <dgm:prSet phldrT="[Text]"/>
      <dgm:spPr/>
      <dgm:t>
        <a:bodyPr/>
        <a:lstStyle/>
        <a:p>
          <a:r>
            <a:rPr lang="en-US">
              <a:latin typeface="LM Roman 12" panose="00000500000000000000" pitchFamily="50" charset="0"/>
            </a:rPr>
            <a:t>Perspective transform</a:t>
          </a:r>
        </a:p>
      </dgm:t>
    </dgm:pt>
    <dgm:pt modelId="{967C1172-B22B-4493-82AD-F65500C56CB3}" type="parTrans" cxnId="{AB482DF8-A390-40B3-84FB-60FC329D81CD}">
      <dgm:prSet/>
      <dgm:spPr/>
      <dgm:t>
        <a:bodyPr/>
        <a:lstStyle/>
        <a:p>
          <a:endParaRPr lang="en-US">
            <a:latin typeface="LM Roman 12" panose="00000500000000000000" pitchFamily="50" charset="0"/>
          </a:endParaRPr>
        </a:p>
      </dgm:t>
    </dgm:pt>
    <dgm:pt modelId="{0EA521F2-9A0A-40B1-B078-8D91566B0518}" type="sibTrans" cxnId="{AB482DF8-A390-40B3-84FB-60FC329D81CD}">
      <dgm:prSet/>
      <dgm:spPr/>
      <dgm:t>
        <a:bodyPr/>
        <a:lstStyle/>
        <a:p>
          <a:endParaRPr lang="en-US">
            <a:latin typeface="LM Roman 12" panose="00000500000000000000" pitchFamily="50" charset="0"/>
          </a:endParaRPr>
        </a:p>
      </dgm:t>
    </dgm:pt>
    <dgm:pt modelId="{997053E2-2B63-41AB-B708-86EB94AB29D9}">
      <dgm:prSet phldrT="[Text]"/>
      <dgm:spPr/>
      <dgm:t>
        <a:bodyPr/>
        <a:lstStyle/>
        <a:p>
          <a:r>
            <a:rPr lang="en-US">
              <a:latin typeface="LM Roman 12" panose="00000500000000000000" pitchFamily="50" charset="0"/>
            </a:rPr>
            <a:t>Process plate candidates</a:t>
          </a:r>
        </a:p>
      </dgm:t>
    </dgm:pt>
    <dgm:pt modelId="{9B635E55-B053-42AA-A191-B18D32AED07A}" type="parTrans" cxnId="{59282260-3436-490C-B392-04041CF7BD2A}">
      <dgm:prSet/>
      <dgm:spPr/>
      <dgm:t>
        <a:bodyPr/>
        <a:lstStyle/>
        <a:p>
          <a:endParaRPr lang="en-US">
            <a:latin typeface="LM Roman 12" panose="00000500000000000000" pitchFamily="50" charset="0"/>
          </a:endParaRPr>
        </a:p>
      </dgm:t>
    </dgm:pt>
    <dgm:pt modelId="{504303EE-D45C-4C88-B66F-1110BAD44735}" type="sibTrans" cxnId="{59282260-3436-490C-B392-04041CF7BD2A}">
      <dgm:prSet/>
      <dgm:spPr/>
      <dgm:t>
        <a:bodyPr/>
        <a:lstStyle/>
        <a:p>
          <a:endParaRPr lang="en-US">
            <a:latin typeface="LM Roman 12" panose="00000500000000000000" pitchFamily="50" charset="0"/>
          </a:endParaRPr>
        </a:p>
      </dgm:t>
    </dgm:pt>
    <dgm:pt modelId="{72A83F76-F80A-4E69-8BD7-5EC0F1FE8B60}">
      <dgm:prSet phldrT="[Text]"/>
      <dgm:spPr/>
      <dgm:t>
        <a:bodyPr/>
        <a:lstStyle/>
        <a:p>
          <a:r>
            <a:rPr lang="en-US">
              <a:latin typeface="LM Roman 12" panose="00000500000000000000" pitchFamily="50" charset="0"/>
            </a:rPr>
            <a:t>Group similar plates together</a:t>
          </a:r>
        </a:p>
      </dgm:t>
    </dgm:pt>
    <dgm:pt modelId="{BF41C082-373C-414F-AB58-1D9ECE0B500B}" type="parTrans" cxnId="{FB0F1E2E-4AB6-4E55-B93A-0586BBA90948}">
      <dgm:prSet/>
      <dgm:spPr/>
      <dgm:t>
        <a:bodyPr/>
        <a:lstStyle/>
        <a:p>
          <a:endParaRPr lang="en-US">
            <a:latin typeface="LM Roman 12" panose="00000500000000000000" pitchFamily="50" charset="0"/>
          </a:endParaRPr>
        </a:p>
      </dgm:t>
    </dgm:pt>
    <dgm:pt modelId="{CF7B3AD0-B1FD-434F-909B-273CAE355CFA}" type="sibTrans" cxnId="{FB0F1E2E-4AB6-4E55-B93A-0586BBA90948}">
      <dgm:prSet/>
      <dgm:spPr/>
      <dgm:t>
        <a:bodyPr/>
        <a:lstStyle/>
        <a:p>
          <a:endParaRPr lang="en-US">
            <a:latin typeface="LM Roman 12" panose="00000500000000000000" pitchFamily="50" charset="0"/>
          </a:endParaRPr>
        </a:p>
      </dgm:t>
    </dgm:pt>
    <dgm:pt modelId="{98A0C130-DEF6-4289-98D7-D91A02427A5E}">
      <dgm:prSet phldrT="[Text]"/>
      <dgm:spPr/>
      <dgm:t>
        <a:bodyPr/>
        <a:lstStyle/>
        <a:p>
          <a:r>
            <a:rPr lang="en-US">
              <a:latin typeface="LM Roman 12" panose="00000500000000000000" pitchFamily="50" charset="0"/>
            </a:rPr>
            <a:t>Sort by confidence level</a:t>
          </a:r>
        </a:p>
      </dgm:t>
    </dgm:pt>
    <dgm:pt modelId="{F82923C9-94BF-47A7-86BB-74ACDBE90C3C}" type="parTrans" cxnId="{59E18ED9-3691-424A-9577-0F8653FA13E3}">
      <dgm:prSet/>
      <dgm:spPr/>
      <dgm:t>
        <a:bodyPr/>
        <a:lstStyle/>
        <a:p>
          <a:endParaRPr lang="en-US">
            <a:latin typeface="LM Roman 12" panose="00000500000000000000" pitchFamily="50" charset="0"/>
          </a:endParaRPr>
        </a:p>
      </dgm:t>
    </dgm:pt>
    <dgm:pt modelId="{90FC52AB-83DD-4A7B-8E7F-39B71593CFE1}" type="sibTrans" cxnId="{59E18ED9-3691-424A-9577-0F8653FA13E3}">
      <dgm:prSet/>
      <dgm:spPr/>
      <dgm:t>
        <a:bodyPr/>
        <a:lstStyle/>
        <a:p>
          <a:endParaRPr lang="en-US">
            <a:latin typeface="LM Roman 12" panose="00000500000000000000" pitchFamily="50" charset="0"/>
          </a:endParaRPr>
        </a:p>
      </dgm:t>
    </dgm:pt>
    <dgm:pt modelId="{75FBF3FA-EFD5-4573-B6B4-4DBAC53030DE}">
      <dgm:prSet phldrT="[Text]"/>
      <dgm:spPr/>
      <dgm:t>
        <a:bodyPr/>
        <a:lstStyle/>
        <a:p>
          <a:r>
            <a:rPr lang="en-US">
              <a:latin typeface="LM Roman 12" panose="00000500000000000000" pitchFamily="50" charset="0"/>
            </a:rPr>
            <a:t>P2P Network</a:t>
          </a:r>
        </a:p>
      </dgm:t>
    </dgm:pt>
    <dgm:pt modelId="{CEFD3888-BBCF-4C9D-8F80-1C2F0ED82253}" type="parTrans" cxnId="{B3C3F968-F91F-4504-BB7C-342F423DB652}">
      <dgm:prSet/>
      <dgm:spPr/>
      <dgm:t>
        <a:bodyPr/>
        <a:lstStyle/>
        <a:p>
          <a:endParaRPr lang="en-US">
            <a:latin typeface="LM Roman 12" panose="00000500000000000000" pitchFamily="50" charset="0"/>
          </a:endParaRPr>
        </a:p>
      </dgm:t>
    </dgm:pt>
    <dgm:pt modelId="{11CD1728-681A-4269-8097-A6EBEF3CC305}" type="sibTrans" cxnId="{B3C3F968-F91F-4504-BB7C-342F423DB652}">
      <dgm:prSet/>
      <dgm:spPr/>
      <dgm:t>
        <a:bodyPr/>
        <a:lstStyle/>
        <a:p>
          <a:endParaRPr lang="en-US">
            <a:latin typeface="LM Roman 12" panose="00000500000000000000" pitchFamily="50" charset="0"/>
          </a:endParaRPr>
        </a:p>
      </dgm:t>
    </dgm:pt>
    <dgm:pt modelId="{D041EAA7-0BC3-4849-BD07-DBC46D6D04E4}">
      <dgm:prSet phldrT="[Text]"/>
      <dgm:spPr/>
      <dgm:t>
        <a:bodyPr/>
        <a:lstStyle/>
        <a:p>
          <a:r>
            <a:rPr lang="en-US">
              <a:latin typeface="LM Roman 12" panose="00000500000000000000" pitchFamily="50" charset="0"/>
            </a:rPr>
            <a:t>Store timestamp and plate in database</a:t>
          </a:r>
        </a:p>
      </dgm:t>
    </dgm:pt>
    <dgm:pt modelId="{D16A0840-3C4C-495F-9422-CF1EE54DCFC1}" type="parTrans" cxnId="{173F5CC8-1894-402D-B0B5-D0A0F4E1229F}">
      <dgm:prSet/>
      <dgm:spPr/>
      <dgm:t>
        <a:bodyPr/>
        <a:lstStyle/>
        <a:p>
          <a:endParaRPr lang="en-US">
            <a:latin typeface="LM Roman 12" panose="00000500000000000000" pitchFamily="50" charset="0"/>
          </a:endParaRPr>
        </a:p>
      </dgm:t>
    </dgm:pt>
    <dgm:pt modelId="{17370D90-D030-4950-AD65-45C8548744DC}" type="sibTrans" cxnId="{173F5CC8-1894-402D-B0B5-D0A0F4E1229F}">
      <dgm:prSet/>
      <dgm:spPr/>
      <dgm:t>
        <a:bodyPr/>
        <a:lstStyle/>
        <a:p>
          <a:endParaRPr lang="en-US">
            <a:latin typeface="LM Roman 12" panose="00000500000000000000" pitchFamily="50" charset="0"/>
          </a:endParaRPr>
        </a:p>
      </dgm:t>
    </dgm:pt>
    <dgm:pt modelId="{790AB952-3315-4A99-96D7-0550BA884D2D}">
      <dgm:prSet phldrT="[Text]"/>
      <dgm:spPr/>
      <dgm:t>
        <a:bodyPr/>
        <a:lstStyle/>
        <a:p>
          <a:r>
            <a:rPr lang="en-US">
              <a:latin typeface="LM Roman 12" panose="00000500000000000000" pitchFamily="50" charset="0"/>
            </a:rPr>
            <a:t>Distribute across peers</a:t>
          </a:r>
        </a:p>
      </dgm:t>
    </dgm:pt>
    <dgm:pt modelId="{C2D03068-AEF2-41CA-8F6A-3C263B944E1B}" type="parTrans" cxnId="{3B4C87A5-ECDF-4A46-8C00-C593DD653CAC}">
      <dgm:prSet/>
      <dgm:spPr/>
      <dgm:t>
        <a:bodyPr/>
        <a:lstStyle/>
        <a:p>
          <a:endParaRPr lang="en-US">
            <a:latin typeface="LM Roman 12" panose="00000500000000000000" pitchFamily="50" charset="0"/>
          </a:endParaRPr>
        </a:p>
      </dgm:t>
    </dgm:pt>
    <dgm:pt modelId="{631920A2-1D3C-4246-8F25-C98C1B409FD6}" type="sibTrans" cxnId="{3B4C87A5-ECDF-4A46-8C00-C593DD653CAC}">
      <dgm:prSet/>
      <dgm:spPr/>
      <dgm:t>
        <a:bodyPr/>
        <a:lstStyle/>
        <a:p>
          <a:endParaRPr lang="en-US">
            <a:latin typeface="LM Roman 12" panose="00000500000000000000" pitchFamily="50" charset="0"/>
          </a:endParaRPr>
        </a:p>
      </dgm:t>
    </dgm:pt>
    <dgm:pt modelId="{AB92D2FE-BBFF-47AA-9156-DC7E36F903F2}">
      <dgm:prSet phldrT="[Text]"/>
      <dgm:spPr/>
      <dgm:t>
        <a:bodyPr/>
        <a:lstStyle/>
        <a:p>
          <a:r>
            <a:rPr lang="en-US">
              <a:latin typeface="LM Roman 12" panose="00000500000000000000" pitchFamily="50" charset="0"/>
            </a:rPr>
            <a:t>Contiously search for new peers</a:t>
          </a:r>
        </a:p>
      </dgm:t>
    </dgm:pt>
    <dgm:pt modelId="{985D70D9-CE6B-45A8-8DD8-36B2C2B38290}" type="parTrans" cxnId="{EAD66A63-1EDF-4480-B78A-BEDE552ABE7F}">
      <dgm:prSet/>
      <dgm:spPr/>
      <dgm:t>
        <a:bodyPr/>
        <a:lstStyle/>
        <a:p>
          <a:endParaRPr lang="en-US">
            <a:latin typeface="LM Roman 12" panose="00000500000000000000" pitchFamily="50" charset="0"/>
          </a:endParaRPr>
        </a:p>
      </dgm:t>
    </dgm:pt>
    <dgm:pt modelId="{C0620552-6CE6-4D77-8265-6D372B9FAEF5}" type="sibTrans" cxnId="{EAD66A63-1EDF-4480-B78A-BEDE552ABE7F}">
      <dgm:prSet/>
      <dgm:spPr/>
      <dgm:t>
        <a:bodyPr/>
        <a:lstStyle/>
        <a:p>
          <a:endParaRPr lang="en-US">
            <a:latin typeface="LM Roman 12" panose="00000500000000000000" pitchFamily="50" charset="0"/>
          </a:endParaRPr>
        </a:p>
      </dgm:t>
    </dgm:pt>
    <dgm:pt modelId="{5EB328D2-4BD1-487E-84D3-509926D47142}">
      <dgm:prSet phldrT="[Text]"/>
      <dgm:spPr/>
      <dgm:t>
        <a:bodyPr/>
        <a:lstStyle/>
        <a:p>
          <a:r>
            <a:rPr lang="en-US">
              <a:latin typeface="LM Roman 12" panose="00000500000000000000" pitchFamily="50" charset="0"/>
            </a:rPr>
            <a:t>Web Interface</a:t>
          </a:r>
        </a:p>
      </dgm:t>
    </dgm:pt>
    <dgm:pt modelId="{44B41FC6-82FA-4368-A173-57052B122272}" type="parTrans" cxnId="{1C811BB1-A4BB-4E28-ABF9-156940DBE81B}">
      <dgm:prSet/>
      <dgm:spPr/>
      <dgm:t>
        <a:bodyPr/>
        <a:lstStyle/>
        <a:p>
          <a:endParaRPr lang="en-US">
            <a:latin typeface="LM Roman 12" panose="00000500000000000000" pitchFamily="50" charset="0"/>
          </a:endParaRPr>
        </a:p>
      </dgm:t>
    </dgm:pt>
    <dgm:pt modelId="{18C72E6D-E850-4A0A-BA55-0E6E151C4FEC}" type="sibTrans" cxnId="{1C811BB1-A4BB-4E28-ABF9-156940DBE81B}">
      <dgm:prSet/>
      <dgm:spPr/>
      <dgm:t>
        <a:bodyPr/>
        <a:lstStyle/>
        <a:p>
          <a:endParaRPr lang="en-US">
            <a:latin typeface="LM Roman 12" panose="00000500000000000000" pitchFamily="50" charset="0"/>
          </a:endParaRPr>
        </a:p>
      </dgm:t>
    </dgm:pt>
    <dgm:pt modelId="{281A6DBB-9C45-47AC-B35C-D6FD1BAC101D}">
      <dgm:prSet phldrT="[Text]"/>
      <dgm:spPr/>
      <dgm:t>
        <a:bodyPr/>
        <a:lstStyle/>
        <a:p>
          <a:r>
            <a:rPr lang="en-US">
              <a:latin typeface="LM Roman 12" panose="00000500000000000000" pitchFamily="50" charset="0"/>
            </a:rPr>
            <a:t>Easy posting to social network</a:t>
          </a:r>
        </a:p>
      </dgm:t>
    </dgm:pt>
    <dgm:pt modelId="{7B0DC9E0-80BB-403C-917A-7EDB00A5C519}" type="parTrans" cxnId="{A08ABA70-36B1-4E18-ADC9-DD94664B1FF3}">
      <dgm:prSet/>
      <dgm:spPr/>
      <dgm:t>
        <a:bodyPr/>
        <a:lstStyle/>
        <a:p>
          <a:endParaRPr lang="en-US">
            <a:latin typeface="LM Roman 12" panose="00000500000000000000" pitchFamily="50" charset="0"/>
          </a:endParaRPr>
        </a:p>
      </dgm:t>
    </dgm:pt>
    <dgm:pt modelId="{7A1DE214-09C5-4AAE-BD9F-4615843F2E53}" type="sibTrans" cxnId="{A08ABA70-36B1-4E18-ADC9-DD94664B1FF3}">
      <dgm:prSet/>
      <dgm:spPr/>
      <dgm:t>
        <a:bodyPr/>
        <a:lstStyle/>
        <a:p>
          <a:endParaRPr lang="en-US">
            <a:latin typeface="LM Roman 12" panose="00000500000000000000" pitchFamily="50" charset="0"/>
          </a:endParaRPr>
        </a:p>
      </dgm:t>
    </dgm:pt>
    <dgm:pt modelId="{8B2550C4-9E03-4B8F-B4D8-F36D65B8BFA9}">
      <dgm:prSet phldrT="[Text]"/>
      <dgm:spPr/>
      <dgm:t>
        <a:bodyPr/>
        <a:lstStyle/>
        <a:p>
          <a:r>
            <a:rPr lang="en-US">
              <a:latin typeface="LM Roman 12" panose="00000500000000000000" pitchFamily="50" charset="0"/>
            </a:rPr>
            <a:t>Show list of infractions with evidence</a:t>
          </a:r>
        </a:p>
      </dgm:t>
    </dgm:pt>
    <dgm:pt modelId="{9799CB5B-5093-4BA2-996D-3CB63CBA153A}" type="parTrans" cxnId="{D3F2C169-B54D-45F5-8189-E8A87ADABE73}">
      <dgm:prSet/>
      <dgm:spPr/>
      <dgm:t>
        <a:bodyPr/>
        <a:lstStyle/>
        <a:p>
          <a:endParaRPr lang="en-US">
            <a:latin typeface="LM Roman 12" panose="00000500000000000000" pitchFamily="50" charset="0"/>
          </a:endParaRPr>
        </a:p>
      </dgm:t>
    </dgm:pt>
    <dgm:pt modelId="{C2AF49E9-0BCF-4B23-A7CF-9ABBE1B18FF0}" type="sibTrans" cxnId="{D3F2C169-B54D-45F5-8189-E8A87ADABE73}">
      <dgm:prSet/>
      <dgm:spPr/>
      <dgm:t>
        <a:bodyPr/>
        <a:lstStyle/>
        <a:p>
          <a:endParaRPr lang="en-US">
            <a:latin typeface="LM Roman 12" panose="00000500000000000000" pitchFamily="50" charset="0"/>
          </a:endParaRPr>
        </a:p>
      </dgm:t>
    </dgm:pt>
    <dgm:pt modelId="{5E0197E2-3240-4552-895E-7515C42029DB}">
      <dgm:prSet phldrT="[Text]"/>
      <dgm:spPr/>
      <dgm:t>
        <a:bodyPr/>
        <a:lstStyle/>
        <a:p>
          <a:r>
            <a:rPr lang="en-US">
              <a:latin typeface="LM Roman 12" panose="00000500000000000000" pitchFamily="50" charset="0"/>
            </a:rPr>
            <a:t>Pre-processing</a:t>
          </a:r>
        </a:p>
      </dgm:t>
    </dgm:pt>
    <dgm:pt modelId="{33ACEEDD-0C28-4A42-AC86-0464813ADADE}" type="parTrans" cxnId="{071A088C-4788-4E96-A377-2DBABAE5F314}">
      <dgm:prSet/>
      <dgm:spPr/>
      <dgm:t>
        <a:bodyPr/>
        <a:lstStyle/>
        <a:p>
          <a:endParaRPr lang="en-US">
            <a:latin typeface="LM Roman 12" panose="00000500000000000000" pitchFamily="50" charset="0"/>
          </a:endParaRPr>
        </a:p>
      </dgm:t>
    </dgm:pt>
    <dgm:pt modelId="{77591A34-18D0-4325-8AD9-E9DD037B8E51}" type="sibTrans" cxnId="{071A088C-4788-4E96-A377-2DBABAE5F314}">
      <dgm:prSet/>
      <dgm:spPr/>
      <dgm:t>
        <a:bodyPr/>
        <a:lstStyle/>
        <a:p>
          <a:endParaRPr lang="en-US">
            <a:latin typeface="LM Roman 12" panose="00000500000000000000" pitchFamily="50" charset="0"/>
          </a:endParaRPr>
        </a:p>
      </dgm:t>
    </dgm:pt>
    <dgm:pt modelId="{2E790055-0857-40C1-972F-21D98592B10F}">
      <dgm:prSet phldrT="[Text]"/>
      <dgm:spPr/>
      <dgm:t>
        <a:bodyPr/>
        <a:lstStyle/>
        <a:p>
          <a:r>
            <a:rPr lang="en-US">
              <a:latin typeface="LM Roman 12" panose="00000500000000000000" pitchFamily="50" charset="0"/>
            </a:rPr>
            <a:t>Motion detection</a:t>
          </a:r>
        </a:p>
      </dgm:t>
    </dgm:pt>
    <dgm:pt modelId="{73D51E28-7853-4D1A-AA6A-E2396D2D0F48}" type="parTrans" cxnId="{8E0179E9-D311-4955-8E37-2D560949E375}">
      <dgm:prSet/>
      <dgm:spPr/>
      <dgm:t>
        <a:bodyPr/>
        <a:lstStyle/>
        <a:p>
          <a:endParaRPr lang="en-US">
            <a:latin typeface="LM Roman 12" panose="00000500000000000000" pitchFamily="50" charset="0"/>
          </a:endParaRPr>
        </a:p>
      </dgm:t>
    </dgm:pt>
    <dgm:pt modelId="{3227A5D9-072F-42FE-9452-B3CEFBFE54F0}" type="sibTrans" cxnId="{8E0179E9-D311-4955-8E37-2D560949E375}">
      <dgm:prSet/>
      <dgm:spPr/>
      <dgm:t>
        <a:bodyPr/>
        <a:lstStyle/>
        <a:p>
          <a:endParaRPr lang="en-US">
            <a:latin typeface="LM Roman 12" panose="00000500000000000000" pitchFamily="50" charset="0"/>
          </a:endParaRPr>
        </a:p>
      </dgm:t>
    </dgm:pt>
    <dgm:pt modelId="{682F712D-D2D6-4488-BC0A-8CA3B099DBB0}">
      <dgm:prSet phldrT="[Text]"/>
      <dgm:spPr/>
      <dgm:t>
        <a:bodyPr/>
        <a:lstStyle/>
        <a:p>
          <a:r>
            <a:rPr lang="en-US">
              <a:latin typeface="LM Roman 12" panose="00000500000000000000" pitchFamily="50" charset="0"/>
            </a:rPr>
            <a:t>Allow easy posting to social media</a:t>
          </a:r>
        </a:p>
      </dgm:t>
    </dgm:pt>
    <dgm:pt modelId="{FA96E64C-2900-4AF9-9C3C-A195EC963019}" type="parTrans" cxnId="{67AB631A-0165-43F0-B1D5-279D1A250B5F}">
      <dgm:prSet/>
      <dgm:spPr/>
      <dgm:t>
        <a:bodyPr/>
        <a:lstStyle/>
        <a:p>
          <a:endParaRPr lang="en-US">
            <a:latin typeface="LM Roman 12" panose="00000500000000000000" pitchFamily="50" charset="0"/>
          </a:endParaRPr>
        </a:p>
      </dgm:t>
    </dgm:pt>
    <dgm:pt modelId="{77CFF848-40D4-4387-B29E-D184B6506A93}" type="sibTrans" cxnId="{67AB631A-0165-43F0-B1D5-279D1A250B5F}">
      <dgm:prSet/>
      <dgm:spPr/>
      <dgm:t>
        <a:bodyPr/>
        <a:lstStyle/>
        <a:p>
          <a:endParaRPr lang="en-US">
            <a:latin typeface="LM Roman 12" panose="00000500000000000000" pitchFamily="50" charset="0"/>
          </a:endParaRPr>
        </a:p>
      </dgm:t>
    </dgm:pt>
    <dgm:pt modelId="{E3621281-36EB-400A-9EDA-08039BCC0B3A}">
      <dgm:prSet phldrT="[Text]"/>
      <dgm:spPr/>
      <dgm:t>
        <a:bodyPr/>
        <a:lstStyle/>
        <a:p>
          <a:r>
            <a:rPr lang="en-US">
              <a:latin typeface="LM Roman 12" panose="00000500000000000000" pitchFamily="50" charset="0"/>
            </a:rPr>
            <a:t>Detect speeding infractions</a:t>
          </a:r>
        </a:p>
      </dgm:t>
    </dgm:pt>
    <dgm:pt modelId="{67546A10-2453-4EDF-8A8D-E365ED360F46}" type="parTrans" cxnId="{850AAE3D-E617-4184-9DC2-405968371CBE}">
      <dgm:prSet/>
      <dgm:spPr/>
      <dgm:t>
        <a:bodyPr/>
        <a:lstStyle/>
        <a:p>
          <a:endParaRPr lang="en-US"/>
        </a:p>
      </dgm:t>
    </dgm:pt>
    <dgm:pt modelId="{54CC4E82-99BC-4BF5-ABE2-1CF2B649E0CA}" type="sibTrans" cxnId="{850AAE3D-E617-4184-9DC2-405968371CBE}">
      <dgm:prSet/>
      <dgm:spPr/>
      <dgm:t>
        <a:bodyPr/>
        <a:lstStyle/>
        <a:p>
          <a:endParaRPr lang="en-US"/>
        </a:p>
      </dgm:t>
    </dgm:pt>
    <dgm:pt modelId="{55363D36-066C-4682-8ADC-D81D155C4BC6}">
      <dgm:prSet phldrT="[Text]"/>
      <dgm:spPr/>
      <dgm:t>
        <a:bodyPr/>
        <a:lstStyle/>
        <a:p>
          <a:r>
            <a:rPr lang="en-US">
              <a:latin typeface="LM Roman 12" panose="00000500000000000000" pitchFamily="50" charset="0"/>
            </a:rPr>
            <a:t>Show all details of network</a:t>
          </a:r>
        </a:p>
      </dgm:t>
    </dgm:pt>
    <dgm:pt modelId="{03A2615A-D8DC-4A4A-A1D0-DD7FC72CE1FE}" type="parTrans" cxnId="{F5B27805-6673-4A55-B16A-92CD392EFC55}">
      <dgm:prSet/>
      <dgm:spPr/>
      <dgm:t>
        <a:bodyPr/>
        <a:lstStyle/>
        <a:p>
          <a:endParaRPr lang="en-US"/>
        </a:p>
      </dgm:t>
    </dgm:pt>
    <dgm:pt modelId="{844F62A5-EF3A-4400-8B04-DB56B450D94F}" type="sibTrans" cxnId="{F5B27805-6673-4A55-B16A-92CD392EFC55}">
      <dgm:prSet/>
      <dgm:spPr/>
      <dgm:t>
        <a:bodyPr/>
        <a:lstStyle/>
        <a:p>
          <a:endParaRPr lang="en-US"/>
        </a:p>
      </dgm:t>
    </dgm:pt>
    <dgm:pt modelId="{B1CB8283-C992-4EA4-9E1C-84BB8BEFDD28}">
      <dgm:prSet phldrT="[Text]"/>
      <dgm:spPr/>
      <dgm:t>
        <a:bodyPr/>
        <a:lstStyle/>
        <a:p>
          <a:r>
            <a:rPr lang="en-US">
              <a:latin typeface="LM Roman 12" panose="00000500000000000000" pitchFamily="50" charset="0"/>
            </a:rPr>
            <a:t>Allow control over the network operations</a:t>
          </a:r>
        </a:p>
      </dgm:t>
    </dgm:pt>
    <dgm:pt modelId="{90E5100D-9551-4C6F-BA81-75C50FAED583}" type="parTrans" cxnId="{3BA96108-85E9-404E-82B3-76B1E2BD5AC8}">
      <dgm:prSet/>
      <dgm:spPr/>
      <dgm:t>
        <a:bodyPr/>
        <a:lstStyle/>
        <a:p>
          <a:endParaRPr lang="en-US"/>
        </a:p>
      </dgm:t>
    </dgm:pt>
    <dgm:pt modelId="{3BCCEC37-EF05-4B91-9E35-75FF0EB0AF07}" type="sibTrans" cxnId="{3BA96108-85E9-404E-82B3-76B1E2BD5AC8}">
      <dgm:prSet/>
      <dgm:spPr/>
      <dgm:t>
        <a:bodyPr/>
        <a:lstStyle/>
        <a:p>
          <a:endParaRPr lang="en-US"/>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3"/>
      <dgm:spPr/>
    </dgm:pt>
    <dgm:pt modelId="{AD90ABF9-2C78-4FE9-A695-46E8A28AAE83}" type="pres">
      <dgm:prSet presAssocID="{F64D401A-5EF4-45CF-ABB5-ED0363DB26D5}" presName="childNode1" presStyleLbl="bgAcc1" presStyleIdx="0" presStyleCnt="3">
        <dgm:presLayoutVars>
          <dgm:bulletEnabled val="1"/>
        </dgm:presLayoutVars>
      </dgm:prSet>
      <dgm:spPr/>
    </dgm:pt>
    <dgm:pt modelId="{2471EC28-BFAF-40F0-8DCB-99D677B60123}" type="pres">
      <dgm:prSet presAssocID="{F64D401A-5EF4-45CF-ABB5-ED0363DB26D5}" presName="childNode1tx" presStyleLbl="bgAcc1" presStyleIdx="0" presStyleCnt="3">
        <dgm:presLayoutVars>
          <dgm:bulletEnabled val="1"/>
        </dgm:presLayoutVars>
      </dgm:prSet>
      <dgm:spPr/>
    </dgm:pt>
    <dgm:pt modelId="{22CCEC79-1BAC-40BD-B74F-752A69DDC590}" type="pres">
      <dgm:prSet presAssocID="{F64D401A-5EF4-45CF-ABB5-ED0363DB26D5}" presName="parentNode1" presStyleLbl="node1" presStyleIdx="0" presStyleCnt="3">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2"/>
      <dgm:spPr/>
    </dgm:pt>
    <dgm:pt modelId="{2C180439-A67C-4540-B18B-5DF45E9D6B4C}" type="pres">
      <dgm:prSet presAssocID="{75FBF3FA-EFD5-4573-B6B4-4DBAC53030DE}" presName="composite2" presStyleCnt="0"/>
      <dgm:spPr/>
    </dgm:pt>
    <dgm:pt modelId="{7AD889CA-6EF8-459E-A489-CBEF022E5F2C}" type="pres">
      <dgm:prSet presAssocID="{75FBF3FA-EFD5-4573-B6B4-4DBAC53030DE}" presName="dummyNode2" presStyleLbl="node1" presStyleIdx="0" presStyleCnt="3"/>
      <dgm:spPr/>
    </dgm:pt>
    <dgm:pt modelId="{A94B12B1-CEF6-437C-81AB-333E78762836}" type="pres">
      <dgm:prSet presAssocID="{75FBF3FA-EFD5-4573-B6B4-4DBAC53030DE}" presName="childNode2" presStyleLbl="bgAcc1" presStyleIdx="1" presStyleCnt="3">
        <dgm:presLayoutVars>
          <dgm:bulletEnabled val="1"/>
        </dgm:presLayoutVars>
      </dgm:prSet>
      <dgm:spPr/>
    </dgm:pt>
    <dgm:pt modelId="{E7B4A138-D27D-4285-B215-BE85A8DC08A0}" type="pres">
      <dgm:prSet presAssocID="{75FBF3FA-EFD5-4573-B6B4-4DBAC53030DE}" presName="childNode2tx" presStyleLbl="bgAcc1" presStyleIdx="1" presStyleCnt="3">
        <dgm:presLayoutVars>
          <dgm:bulletEnabled val="1"/>
        </dgm:presLayoutVars>
      </dgm:prSet>
      <dgm:spPr/>
    </dgm:pt>
    <dgm:pt modelId="{D32E1313-D5E2-4463-8044-B1A67A975219}" type="pres">
      <dgm:prSet presAssocID="{75FBF3FA-EFD5-4573-B6B4-4DBAC53030DE}" presName="parentNode2" presStyleLbl="node1" presStyleIdx="1" presStyleCnt="3">
        <dgm:presLayoutVars>
          <dgm:chMax val="0"/>
          <dgm:bulletEnabled val="1"/>
        </dgm:presLayoutVars>
      </dgm:prSet>
      <dgm:spPr/>
    </dgm:pt>
    <dgm:pt modelId="{77B7E2BA-4B63-4EB1-AC28-E6E81D5595B9}" type="pres">
      <dgm:prSet presAssocID="{75FBF3FA-EFD5-4573-B6B4-4DBAC53030DE}" presName="connSite2" presStyleCnt="0"/>
      <dgm:spPr/>
    </dgm:pt>
    <dgm:pt modelId="{AF97FEC9-E74E-4D48-A1F2-95F5CB09C017}" type="pres">
      <dgm:prSet presAssocID="{11CD1728-681A-4269-8097-A6EBEF3CC305}" presName="Name18" presStyleLbl="sibTrans2D1" presStyleIdx="1" presStyleCnt="2"/>
      <dgm:spPr/>
    </dgm:pt>
    <dgm:pt modelId="{3AFBE247-3213-47E0-8BDF-36E9B6B8855F}" type="pres">
      <dgm:prSet presAssocID="{5EB328D2-4BD1-487E-84D3-509926D47142}" presName="composite1" presStyleCnt="0"/>
      <dgm:spPr/>
    </dgm:pt>
    <dgm:pt modelId="{01C74100-9195-4ED6-B945-ABDBBFB12B7E}" type="pres">
      <dgm:prSet presAssocID="{5EB328D2-4BD1-487E-84D3-509926D47142}" presName="dummyNode1" presStyleLbl="node1" presStyleIdx="1" presStyleCnt="3"/>
      <dgm:spPr/>
    </dgm:pt>
    <dgm:pt modelId="{C0892958-038C-4443-AE32-E5F2B407692F}" type="pres">
      <dgm:prSet presAssocID="{5EB328D2-4BD1-487E-84D3-509926D47142}" presName="childNode1" presStyleLbl="bgAcc1" presStyleIdx="2" presStyleCnt="3">
        <dgm:presLayoutVars>
          <dgm:bulletEnabled val="1"/>
        </dgm:presLayoutVars>
      </dgm:prSet>
      <dgm:spPr/>
    </dgm:pt>
    <dgm:pt modelId="{B6687C31-AC56-44F2-B45F-150D54DC9ACA}" type="pres">
      <dgm:prSet presAssocID="{5EB328D2-4BD1-487E-84D3-509926D47142}" presName="childNode1tx" presStyleLbl="bgAcc1" presStyleIdx="2" presStyleCnt="3">
        <dgm:presLayoutVars>
          <dgm:bulletEnabled val="1"/>
        </dgm:presLayoutVars>
      </dgm:prSet>
      <dgm:spPr/>
    </dgm:pt>
    <dgm:pt modelId="{2C4F66CC-170B-47C5-82D1-A63E3C6ED29C}" type="pres">
      <dgm:prSet presAssocID="{5EB328D2-4BD1-487E-84D3-509926D47142}" presName="parentNode1" presStyleLbl="node1" presStyleIdx="2" presStyleCnt="3">
        <dgm:presLayoutVars>
          <dgm:chMax val="1"/>
          <dgm:bulletEnabled val="1"/>
        </dgm:presLayoutVars>
      </dgm:prSet>
      <dgm:spPr/>
    </dgm:pt>
    <dgm:pt modelId="{08553E19-2D66-44A3-99DE-F754DC1374AE}" type="pres">
      <dgm:prSet presAssocID="{5EB328D2-4BD1-487E-84D3-509926D47142}" presName="connSite1" presStyleCnt="0"/>
      <dgm:spPr/>
    </dgm:pt>
  </dgm:ptLst>
  <dgm:cxnLst>
    <dgm:cxn modelId="{4E519BB8-9DDB-4775-A85C-04BE80880D09}" type="presOf" srcId="{F64D401A-5EF4-45CF-ABB5-ED0363DB26D5}" destId="{22CCEC79-1BAC-40BD-B74F-752A69DDC590}" srcOrd="0" destOrd="0" presId="urn:microsoft.com/office/officeart/2005/8/layout/hProcess4"/>
    <dgm:cxn modelId="{44986ED6-25C6-4F96-87A1-D1D60BFD988C}" type="presOf" srcId="{72A83F76-F80A-4E69-8BD7-5EC0F1FE8B60}" destId="{AD90ABF9-2C78-4FE9-A695-46E8A28AAE83}" srcOrd="0" destOrd="5" presId="urn:microsoft.com/office/officeart/2005/8/layout/hProcess4"/>
    <dgm:cxn modelId="{40337BB1-B684-47CF-985B-76693DCD22B6}" type="presOf" srcId="{55363D36-066C-4682-8ADC-D81D155C4BC6}" destId="{B6687C31-AC56-44F2-B45F-150D54DC9ACA}" srcOrd="1" destOrd="1"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5A527A22-6050-4CE9-BEF2-D32A7FD2F25A}" type="presOf" srcId="{55363D36-066C-4682-8ADC-D81D155C4BC6}" destId="{C0892958-038C-4443-AE32-E5F2B407692F}" srcOrd="0" destOrd="1" presId="urn:microsoft.com/office/officeart/2005/8/layout/hProcess4"/>
    <dgm:cxn modelId="{B3C3F968-F91F-4504-BB7C-342F423DB652}" srcId="{8D62BFA1-CAE8-4268-976B-591A68F24233}" destId="{75FBF3FA-EFD5-4573-B6B4-4DBAC53030DE}" srcOrd="1"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177370C2-F301-4EF3-9851-14D7AD14FA95}" type="presOf" srcId="{997053E2-2B63-41AB-B708-86EB94AB29D9}" destId="{AD90ABF9-2C78-4FE9-A695-46E8A28AAE83}" srcOrd="0" destOrd="4" presId="urn:microsoft.com/office/officeart/2005/8/layout/hProcess4"/>
    <dgm:cxn modelId="{DBD5CA1D-AE98-4414-B567-C7E566959B2E}" type="presOf" srcId="{B1CB8283-C992-4EA4-9E1C-84BB8BEFDD28}" destId="{B6687C31-AC56-44F2-B45F-150D54DC9ACA}" srcOrd="1" destOrd="2" presId="urn:microsoft.com/office/officeart/2005/8/layout/hProcess4"/>
    <dgm:cxn modelId="{164EEAFA-2C1C-496F-A012-B53BA6871DB0}" type="presOf" srcId="{98A0C130-DEF6-4289-98D7-D91A02427A5E}" destId="{2471EC28-BFAF-40F0-8DCB-99D677B60123}" srcOrd="1" destOrd="6"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280576D5-47CB-473D-95B6-1EFA73531D56}" type="presOf" srcId="{281A6DBB-9C45-47AC-B35C-D6FD1BAC101D}" destId="{B6687C31-AC56-44F2-B45F-150D54DC9ACA}" srcOrd="1" destOrd="4" presId="urn:microsoft.com/office/officeart/2005/8/layout/hProcess4"/>
    <dgm:cxn modelId="{13358C48-F47A-4DC0-B024-2E59C8BCB241}" type="presOf" srcId="{D041EAA7-0BC3-4849-BD07-DBC46D6D04E4}" destId="{A94B12B1-CEF6-437C-81AB-333E78762836}" srcOrd="0" destOrd="0" presId="urn:microsoft.com/office/officeart/2005/8/layout/hProcess4"/>
    <dgm:cxn modelId="{6673F949-2BD8-4F43-B1C2-FE59C5B92109}" type="presOf" srcId="{AB92D2FE-BBFF-47AA-9156-DC7E36F903F2}" destId="{A94B12B1-CEF6-437C-81AB-333E78762836}" srcOrd="0" destOrd="3"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59282260-3436-490C-B392-04041CF7BD2A}" srcId="{F64D401A-5EF4-45CF-ABB5-ED0363DB26D5}" destId="{997053E2-2B63-41AB-B708-86EB94AB29D9}" srcOrd="4" destOrd="0" parTransId="{9B635E55-B053-42AA-A191-B18D32AED07A}" sibTransId="{504303EE-D45C-4C88-B66F-1110BAD44735}"/>
    <dgm:cxn modelId="{396293A3-9000-4E00-8A86-32D68A968FF9}" type="presOf" srcId="{8D62BFA1-CAE8-4268-976B-591A68F24233}" destId="{7590BD05-EA64-452B-9B39-DC680C473362}" srcOrd="0" destOrd="0" presId="urn:microsoft.com/office/officeart/2005/8/layout/hProcess4"/>
    <dgm:cxn modelId="{AB482DF8-A390-40B3-84FB-60FC329D81CD}" srcId="{F64D401A-5EF4-45CF-ABB5-ED0363DB26D5}" destId="{42AD27D3-196B-4263-9520-12A5AD12FCC2}" srcOrd="1" destOrd="0" parTransId="{967C1172-B22B-4493-82AD-F65500C56CB3}" sibTransId="{0EA521F2-9A0A-40B1-B078-8D91566B0518}"/>
    <dgm:cxn modelId="{0BD77B01-A77A-4F86-8EE3-08AD09519E9A}" type="presOf" srcId="{281A6DBB-9C45-47AC-B35C-D6FD1BAC101D}" destId="{C0892958-038C-4443-AE32-E5F2B407692F}" srcOrd="0" destOrd="4" presId="urn:microsoft.com/office/officeart/2005/8/layout/hProcess4"/>
    <dgm:cxn modelId="{48F3305A-EE2C-4F57-B12D-E8DF26BD9B09}" type="presOf" srcId="{E3621281-36EB-400A-9EDA-08039BCC0B3A}" destId="{A94B12B1-CEF6-437C-81AB-333E78762836}" srcOrd="0" destOrd="2"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F5B27805-6673-4A55-B16A-92CD392EFC55}" srcId="{5EB328D2-4BD1-487E-84D3-509926D47142}" destId="{55363D36-066C-4682-8ADC-D81D155C4BC6}" srcOrd="1" destOrd="0" parTransId="{03A2615A-D8DC-4A4A-A1D0-DD7FC72CE1FE}" sibTransId="{844F62A5-EF3A-4400-8B04-DB56B450D94F}"/>
    <dgm:cxn modelId="{DA5BAFC6-9A90-406D-B475-D1AA06164909}" type="presOf" srcId="{682F712D-D2D6-4488-BC0A-8CA3B099DBB0}" destId="{C0892958-038C-4443-AE32-E5F2B407692F}" srcOrd="0" destOrd="3" presId="urn:microsoft.com/office/officeart/2005/8/layout/hProcess4"/>
    <dgm:cxn modelId="{850AAE3D-E617-4184-9DC2-405968371CBE}" srcId="{75FBF3FA-EFD5-4573-B6B4-4DBAC53030DE}" destId="{E3621281-36EB-400A-9EDA-08039BCC0B3A}" srcOrd="2" destOrd="0" parTransId="{67546A10-2453-4EDF-8A8D-E365ED360F46}" sibTransId="{54CC4E82-99BC-4BF5-ABE2-1CF2B649E0CA}"/>
    <dgm:cxn modelId="{3B981431-5F8C-4489-A622-4816E24ECA1D}" type="presOf" srcId="{11CD1728-681A-4269-8097-A6EBEF3CC305}" destId="{AF97FEC9-E74E-4D48-A1F2-95F5CB09C017}" srcOrd="0" destOrd="0"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CDE495C8-4639-49D3-BD02-31A653D3EA4C}" type="presOf" srcId="{B1CB8283-C992-4EA4-9E1C-84BB8BEFDD28}" destId="{C0892958-038C-4443-AE32-E5F2B407692F}" srcOrd="0" destOrd="2" presId="urn:microsoft.com/office/officeart/2005/8/layout/hProcess4"/>
    <dgm:cxn modelId="{1C811BB1-A4BB-4E28-ABF9-156940DBE81B}" srcId="{8D62BFA1-CAE8-4268-976B-591A68F24233}" destId="{5EB328D2-4BD1-487E-84D3-509926D47142}" srcOrd="2" destOrd="0" parTransId="{44B41FC6-82FA-4368-A173-57052B122272}" sibTransId="{18C72E6D-E850-4A0A-BA55-0E6E151C4FEC}"/>
    <dgm:cxn modelId="{2EE304B2-E238-48B6-AEE4-4F78B4396D57}" type="presOf" srcId="{75FBF3FA-EFD5-4573-B6B4-4DBAC53030DE}" destId="{D32E1313-D5E2-4463-8044-B1A67A975219}" srcOrd="0" destOrd="0" presId="urn:microsoft.com/office/officeart/2005/8/layout/hProcess4"/>
    <dgm:cxn modelId="{B26A49E2-1D89-4775-BB2F-919ECE6D6920}" type="presOf" srcId="{42AD27D3-196B-4263-9520-12A5AD12FCC2}" destId="{2471EC28-BFAF-40F0-8DCB-99D677B60123}" srcOrd="1" destOrd="1" presId="urn:microsoft.com/office/officeart/2005/8/layout/hProcess4"/>
    <dgm:cxn modelId="{3BA96108-85E9-404E-82B3-76B1E2BD5AC8}" srcId="{5EB328D2-4BD1-487E-84D3-509926D47142}" destId="{B1CB8283-C992-4EA4-9E1C-84BB8BEFDD28}" srcOrd="2" destOrd="0" parTransId="{90E5100D-9551-4C6F-BA81-75C50FAED583}" sibTransId="{3BCCEC37-EF05-4B91-9E35-75FF0EB0AF07}"/>
    <dgm:cxn modelId="{8E0179E9-D311-4955-8E37-2D560949E375}" srcId="{F64D401A-5EF4-45CF-ABB5-ED0363DB26D5}" destId="{2E790055-0857-40C1-972F-21D98592B10F}" srcOrd="2" destOrd="0" parTransId="{73D51E28-7853-4D1A-AA6A-E2396D2D0F48}" sibTransId="{3227A5D9-072F-42FE-9452-B3CEFBFE54F0}"/>
    <dgm:cxn modelId="{67AB631A-0165-43F0-B1D5-279D1A250B5F}" srcId="{5EB328D2-4BD1-487E-84D3-509926D47142}" destId="{682F712D-D2D6-4488-BC0A-8CA3B099DBB0}" srcOrd="3" destOrd="0" parTransId="{FA96E64C-2900-4AF9-9C3C-A195EC963019}" sibTransId="{77CFF848-40D4-4387-B29E-D184B6506A93}"/>
    <dgm:cxn modelId="{BACF90D2-5185-41BE-8C3B-1E97B7888E8E}" type="presOf" srcId="{E3621281-36EB-400A-9EDA-08039BCC0B3A}" destId="{E7B4A138-D27D-4285-B215-BE85A8DC08A0}" srcOrd="1" destOrd="2" presId="urn:microsoft.com/office/officeart/2005/8/layout/hProcess4"/>
    <dgm:cxn modelId="{6CFD5D4F-5D91-4AD5-BD9D-DDF31EDEE504}" type="presOf" srcId="{8B2550C4-9E03-4B8F-B4D8-F36D65B8BFA9}" destId="{C0892958-038C-4443-AE32-E5F2B407692F}" srcOrd="0" destOrd="0"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E400FCD4-9BDB-4A3E-9D88-68157B32A917}" type="presOf" srcId="{682F712D-D2D6-4488-BC0A-8CA3B099DBB0}" destId="{B6687C31-AC56-44F2-B45F-150D54DC9ACA}" srcOrd="1" destOrd="3" presId="urn:microsoft.com/office/officeart/2005/8/layout/hProcess4"/>
    <dgm:cxn modelId="{FB0F1E2E-4AB6-4E55-B93A-0586BBA90948}" srcId="{F64D401A-5EF4-45CF-ABB5-ED0363DB26D5}" destId="{72A83F76-F80A-4E69-8BD7-5EC0F1FE8B60}" srcOrd="5" destOrd="0" parTransId="{BF41C082-373C-414F-AB58-1D9ECE0B500B}" sibTransId="{CF7B3AD0-B1FD-434F-909B-273CAE355CFA}"/>
    <dgm:cxn modelId="{59E18ED9-3691-424A-9577-0F8653FA13E3}" srcId="{F64D401A-5EF4-45CF-ABB5-ED0363DB26D5}" destId="{98A0C130-DEF6-4289-98D7-D91A02427A5E}" srcOrd="6" destOrd="0" parTransId="{F82923C9-94BF-47A7-86BB-74ACDBE90C3C}" sibTransId="{90FC52AB-83DD-4A7B-8E7F-39B71593CFE1}"/>
    <dgm:cxn modelId="{3B4C87A5-ECDF-4A46-8C00-C593DD653CAC}" srcId="{75FBF3FA-EFD5-4573-B6B4-4DBAC53030DE}" destId="{790AB952-3315-4A99-96D7-0550BA884D2D}" srcOrd="1" destOrd="0" parTransId="{C2D03068-AEF2-41CA-8F6A-3C263B944E1B}" sibTransId="{631920A2-1D3C-4246-8F25-C98C1B409FD6}"/>
    <dgm:cxn modelId="{EAD66A63-1EDF-4480-B78A-BEDE552ABE7F}" srcId="{75FBF3FA-EFD5-4573-B6B4-4DBAC53030DE}" destId="{AB92D2FE-BBFF-47AA-9156-DC7E36F903F2}" srcOrd="3" destOrd="0" parTransId="{985D70D9-CE6B-45A8-8DD8-36B2C2B38290}" sibTransId="{C0620552-6CE6-4D77-8265-6D372B9FAEF5}"/>
    <dgm:cxn modelId="{11725F0A-F61E-4A90-ADA2-3BF9258CF1CC}" type="presOf" srcId="{997053E2-2B63-41AB-B708-86EB94AB29D9}" destId="{2471EC28-BFAF-40F0-8DCB-99D677B60123}" srcOrd="1" destOrd="4" presId="urn:microsoft.com/office/officeart/2005/8/layout/hProcess4"/>
    <dgm:cxn modelId="{167447A0-E180-41AC-8A80-67633E1E0B43}" type="presOf" srcId="{8B2550C4-9E03-4B8F-B4D8-F36D65B8BFA9}" destId="{B6687C31-AC56-44F2-B45F-150D54DC9ACA}" srcOrd="1" destOrd="0" presId="urn:microsoft.com/office/officeart/2005/8/layout/hProcess4"/>
    <dgm:cxn modelId="{07263476-E869-40D8-B3CF-50B2DF3A2E76}" type="presOf" srcId="{98A0C130-DEF6-4289-98D7-D91A02427A5E}" destId="{AD90ABF9-2C78-4FE9-A695-46E8A28AAE83}" srcOrd="0" destOrd="6"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30DBE557-2676-404B-B1CC-C5F6EDBA1A44}" type="presOf" srcId="{790AB952-3315-4A99-96D7-0550BA884D2D}" destId="{A94B12B1-CEF6-437C-81AB-333E78762836}" srcOrd="0" destOrd="1" presId="urn:microsoft.com/office/officeart/2005/8/layout/hProcess4"/>
    <dgm:cxn modelId="{A7264182-81B2-4C45-8053-D1825F21A497}" type="presOf" srcId="{72A83F76-F80A-4E69-8BD7-5EC0F1FE8B60}" destId="{2471EC28-BFAF-40F0-8DCB-99D677B60123}" srcOrd="1" destOrd="5" presId="urn:microsoft.com/office/officeart/2005/8/layout/hProcess4"/>
    <dgm:cxn modelId="{FC465DB9-185D-4402-A6C8-09E8C4A546BB}" type="presOf" srcId="{790AB952-3315-4A99-96D7-0550BA884D2D}" destId="{E7B4A138-D27D-4285-B215-BE85A8DC08A0}" srcOrd="1" destOrd="1" presId="urn:microsoft.com/office/officeart/2005/8/layout/hProcess4"/>
    <dgm:cxn modelId="{1F9B0D4B-0599-4196-ACE7-F4F5D669CD5D}" type="presOf" srcId="{5EB328D2-4BD1-487E-84D3-509926D47142}" destId="{2C4F66CC-170B-47C5-82D1-A63E3C6ED29C}" srcOrd="0" destOrd="0"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A08ABA70-36B1-4E18-ADC9-DD94664B1FF3}" srcId="{5EB328D2-4BD1-487E-84D3-509926D47142}" destId="{281A6DBB-9C45-47AC-B35C-D6FD1BAC101D}" srcOrd="4" destOrd="0" parTransId="{7B0DC9E0-80BB-403C-917A-7EDB00A5C519}" sibTransId="{7A1DE214-09C5-4AAE-BD9F-4615843F2E53}"/>
    <dgm:cxn modelId="{E64124AD-3E54-4252-9C46-92D3069FDEA5}" type="presOf" srcId="{AB92D2FE-BBFF-47AA-9156-DC7E36F903F2}" destId="{E7B4A138-D27D-4285-B215-BE85A8DC08A0}" srcOrd="1" destOrd="3"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289B88C0-C4D2-4E54-B944-6E03918A5C86}" type="presOf" srcId="{D041EAA7-0BC3-4849-BD07-DBC46D6D04E4}" destId="{E7B4A138-D27D-4285-B215-BE85A8DC08A0}" srcOrd="1" destOrd="0"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071A088C-4788-4E96-A377-2DBABAE5F314}" srcId="{F64D401A-5EF4-45CF-ABB5-ED0363DB26D5}" destId="{5E0197E2-3240-4552-895E-7515C42029DB}" srcOrd="3" destOrd="0" parTransId="{33ACEEDD-0C28-4A42-AC86-0464813ADADE}" sibTransId="{77591A34-18D0-4325-8AD9-E9DD037B8E51}"/>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07FDEDD8-B373-49CE-91A8-8052B018D792}" type="presParOf" srcId="{232241FB-E268-4AEA-AEBC-A8975F20394E}" destId="{2C180439-A67C-4540-B18B-5DF45E9D6B4C}" srcOrd="2" destOrd="0" presId="urn:microsoft.com/office/officeart/2005/8/layout/hProcess4"/>
    <dgm:cxn modelId="{B7A05E40-AC65-411B-8D45-A2B5F9492E85}" type="presParOf" srcId="{2C180439-A67C-4540-B18B-5DF45E9D6B4C}" destId="{7AD889CA-6EF8-459E-A489-CBEF022E5F2C}" srcOrd="0" destOrd="0" presId="urn:microsoft.com/office/officeart/2005/8/layout/hProcess4"/>
    <dgm:cxn modelId="{4C42E670-C13E-493D-851D-9021CEA95707}" type="presParOf" srcId="{2C180439-A67C-4540-B18B-5DF45E9D6B4C}" destId="{A94B12B1-CEF6-437C-81AB-333E78762836}" srcOrd="1" destOrd="0" presId="urn:microsoft.com/office/officeart/2005/8/layout/hProcess4"/>
    <dgm:cxn modelId="{52E5C07C-5D49-4F48-AC99-C744ED037665}" type="presParOf" srcId="{2C180439-A67C-4540-B18B-5DF45E9D6B4C}" destId="{E7B4A138-D27D-4285-B215-BE85A8DC08A0}" srcOrd="2" destOrd="0" presId="urn:microsoft.com/office/officeart/2005/8/layout/hProcess4"/>
    <dgm:cxn modelId="{AC609DFA-6900-4833-956D-A58C28AB8D19}" type="presParOf" srcId="{2C180439-A67C-4540-B18B-5DF45E9D6B4C}" destId="{D32E1313-D5E2-4463-8044-B1A67A975219}" srcOrd="3" destOrd="0" presId="urn:microsoft.com/office/officeart/2005/8/layout/hProcess4"/>
    <dgm:cxn modelId="{8FFAB852-5895-4A4F-A155-485259357E5C}" type="presParOf" srcId="{2C180439-A67C-4540-B18B-5DF45E9D6B4C}" destId="{77B7E2BA-4B63-4EB1-AC28-E6E81D5595B9}" srcOrd="4" destOrd="0" presId="urn:microsoft.com/office/officeart/2005/8/layout/hProcess4"/>
    <dgm:cxn modelId="{7B17513C-48D7-45C3-9C58-B3811B1555C0}" type="presParOf" srcId="{232241FB-E268-4AEA-AEBC-A8975F20394E}" destId="{AF97FEC9-E74E-4D48-A1F2-95F5CB09C017}" srcOrd="3" destOrd="0" presId="urn:microsoft.com/office/officeart/2005/8/layout/hProcess4"/>
    <dgm:cxn modelId="{BC6B975A-F1AB-4300-8153-6A841269D0F7}" type="presParOf" srcId="{232241FB-E268-4AEA-AEBC-A8975F20394E}" destId="{3AFBE247-3213-47E0-8BDF-36E9B6B8855F}" srcOrd="4" destOrd="0" presId="urn:microsoft.com/office/officeart/2005/8/layout/hProcess4"/>
    <dgm:cxn modelId="{2ADA4DE0-6FFC-4470-99C2-C7EB45399A1B}" type="presParOf" srcId="{3AFBE247-3213-47E0-8BDF-36E9B6B8855F}" destId="{01C74100-9195-4ED6-B945-ABDBBFB12B7E}" srcOrd="0" destOrd="0" presId="urn:microsoft.com/office/officeart/2005/8/layout/hProcess4"/>
    <dgm:cxn modelId="{D6149E6B-06CF-46F5-98D5-73597B990140}" type="presParOf" srcId="{3AFBE247-3213-47E0-8BDF-36E9B6B8855F}" destId="{C0892958-038C-4443-AE32-E5F2B407692F}" srcOrd="1" destOrd="0" presId="urn:microsoft.com/office/officeart/2005/8/layout/hProcess4"/>
    <dgm:cxn modelId="{467CBE35-1CF6-4D85-BB92-CC5AEEDFEE7E}" type="presParOf" srcId="{3AFBE247-3213-47E0-8BDF-36E9B6B8855F}" destId="{B6687C31-AC56-44F2-B45F-150D54DC9ACA}" srcOrd="2" destOrd="0" presId="urn:microsoft.com/office/officeart/2005/8/layout/hProcess4"/>
    <dgm:cxn modelId="{42CEC3CB-7A5E-429B-AF32-34F72980361D}" type="presParOf" srcId="{3AFBE247-3213-47E0-8BDF-36E9B6B8855F}" destId="{2C4F66CC-170B-47C5-82D1-A63E3C6ED29C}" srcOrd="3" destOrd="0" presId="urn:microsoft.com/office/officeart/2005/8/layout/hProcess4"/>
    <dgm:cxn modelId="{DE5BEB52-F4B3-4267-B3EB-F30DC6920A09}" type="presParOf" srcId="{3AFBE247-3213-47E0-8BDF-36E9B6B8855F}" destId="{08553E19-2D66-44A3-99DE-F754DC1374AE}" srcOrd="4" destOrd="0" presId="urn:microsoft.com/office/officeart/2005/8/layout/hProcess4"/>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CCF75E3-BD2B-4BEC-9A9C-881EC1DDEADD}" type="doc">
      <dgm:prSet loTypeId="urn:microsoft.com/office/officeart/2005/8/layout/bProcess3" loCatId="process" qsTypeId="urn:microsoft.com/office/officeart/2005/8/quickstyle/simple2" qsCatId="simple" csTypeId="urn:microsoft.com/office/officeart/2005/8/colors/accent0_1" csCatId="mainScheme" phldr="1"/>
      <dgm:spPr/>
      <dgm:t>
        <a:bodyPr/>
        <a:lstStyle/>
        <a:p>
          <a:endParaRPr lang="en-US"/>
        </a:p>
      </dgm:t>
    </dgm:pt>
    <dgm:pt modelId="{CBD5BFE7-E13F-49D5-A494-945C40CDFEBC}">
      <dgm:prSet phldrT="[Text]"/>
      <dgm:spPr/>
      <dgm:t>
        <a:bodyPr/>
        <a:lstStyle/>
        <a:p>
          <a:r>
            <a:rPr lang="en-US"/>
            <a:t>RPi Camera</a:t>
          </a:r>
        </a:p>
      </dgm:t>
    </dgm:pt>
    <dgm:pt modelId="{32E68D2E-399B-4E55-8759-EBC8C63E8DCD}" type="parTrans" cxnId="{4F462B75-0AE9-4AFB-A2A0-D64C497C50B0}">
      <dgm:prSet/>
      <dgm:spPr/>
      <dgm:t>
        <a:bodyPr/>
        <a:lstStyle/>
        <a:p>
          <a:endParaRPr lang="en-US"/>
        </a:p>
      </dgm:t>
    </dgm:pt>
    <dgm:pt modelId="{343D0A71-B9C7-48D8-8703-9819F00088DF}" type="sibTrans" cxnId="{4F462B75-0AE9-4AFB-A2A0-D64C497C50B0}">
      <dgm:prSet/>
      <dgm:spPr/>
      <dgm:t>
        <a:bodyPr/>
        <a:lstStyle/>
        <a:p>
          <a:endParaRPr lang="en-US"/>
        </a:p>
      </dgm:t>
    </dgm:pt>
    <dgm:pt modelId="{93DE39E4-CE33-4EB6-87A1-9F3D600585E8}">
      <dgm:prSet phldrT="[Text]"/>
      <dgm:spPr/>
      <dgm:t>
        <a:bodyPr/>
        <a:lstStyle/>
        <a:p>
          <a:r>
            <a:rPr lang="en-US"/>
            <a:t>Motion detection</a:t>
          </a:r>
        </a:p>
      </dgm:t>
    </dgm:pt>
    <dgm:pt modelId="{EAE261CF-D5CC-48D3-9C48-55C789B2893A}" type="parTrans" cxnId="{812E918B-2E6B-4F76-872A-D1E7CAD553FA}">
      <dgm:prSet/>
      <dgm:spPr/>
      <dgm:t>
        <a:bodyPr/>
        <a:lstStyle/>
        <a:p>
          <a:endParaRPr lang="en-US"/>
        </a:p>
      </dgm:t>
    </dgm:pt>
    <dgm:pt modelId="{D49DBCD7-0B06-45B6-B36B-C5BB3C2AE929}" type="sibTrans" cxnId="{812E918B-2E6B-4F76-872A-D1E7CAD553FA}">
      <dgm:prSet/>
      <dgm:spPr/>
      <dgm:t>
        <a:bodyPr/>
        <a:lstStyle/>
        <a:p>
          <a:endParaRPr lang="en-US"/>
        </a:p>
      </dgm:t>
    </dgm:pt>
    <dgm:pt modelId="{4644A89B-11F9-43D7-A137-247F6E5A7B86}">
      <dgm:prSet phldrT="[Text]"/>
      <dgm:spPr/>
      <dgm:t>
        <a:bodyPr/>
        <a:lstStyle/>
        <a:p>
          <a:r>
            <a:rPr lang="en-US"/>
            <a:t>Video saved on disk, and marked for processing</a:t>
          </a:r>
        </a:p>
      </dgm:t>
    </dgm:pt>
    <dgm:pt modelId="{55D92CD8-F1D9-41F0-B4E6-B756295A887A}" type="parTrans" cxnId="{30AAA413-D370-4CA1-9648-0445E922F6A3}">
      <dgm:prSet/>
      <dgm:spPr/>
      <dgm:t>
        <a:bodyPr/>
        <a:lstStyle/>
        <a:p>
          <a:endParaRPr lang="en-US"/>
        </a:p>
      </dgm:t>
    </dgm:pt>
    <dgm:pt modelId="{A57D3E9B-DA7D-498D-8F80-A0FA81860B9B}" type="sibTrans" cxnId="{30AAA413-D370-4CA1-9648-0445E922F6A3}">
      <dgm:prSet/>
      <dgm:spPr/>
      <dgm:t>
        <a:bodyPr/>
        <a:lstStyle/>
        <a:p>
          <a:endParaRPr lang="en-US"/>
        </a:p>
      </dgm:t>
    </dgm:pt>
    <dgm:pt modelId="{256610A1-42EA-4973-95D2-7648ABA9B40D}">
      <dgm:prSet phldrT="[Text]"/>
      <dgm:spPr/>
      <dgm:t>
        <a:bodyPr/>
        <a:lstStyle/>
        <a:p>
          <a:r>
            <a:rPr lang="en-US"/>
            <a:t>Convert video to still images</a:t>
          </a:r>
        </a:p>
      </dgm:t>
    </dgm:pt>
    <dgm:pt modelId="{C4688FD5-5576-4182-815E-53840F6E2D81}" type="parTrans" cxnId="{C6584700-1E69-49D9-86D7-0E00297032A3}">
      <dgm:prSet/>
      <dgm:spPr/>
      <dgm:t>
        <a:bodyPr/>
        <a:lstStyle/>
        <a:p>
          <a:endParaRPr lang="en-US"/>
        </a:p>
      </dgm:t>
    </dgm:pt>
    <dgm:pt modelId="{E0EAF778-0EA4-437D-B014-6962FB3C6487}" type="sibTrans" cxnId="{C6584700-1E69-49D9-86D7-0E00297032A3}">
      <dgm:prSet/>
      <dgm:spPr/>
      <dgm:t>
        <a:bodyPr/>
        <a:lstStyle/>
        <a:p>
          <a:endParaRPr lang="en-US"/>
        </a:p>
      </dgm:t>
    </dgm:pt>
    <dgm:pt modelId="{0333FC7F-BEE3-4550-A169-DA9753155249}">
      <dgm:prSet phldrT="[Text]"/>
      <dgm:spPr/>
      <dgm:t>
        <a:bodyPr/>
        <a:lstStyle/>
        <a:p>
          <a:r>
            <a:rPr lang="en-US"/>
            <a:t>Extract plates using OpenALPR</a:t>
          </a:r>
        </a:p>
      </dgm:t>
    </dgm:pt>
    <dgm:pt modelId="{CBA759EC-FB06-47C1-A272-C22CD2E1BED4}" type="parTrans" cxnId="{8CBAA85D-0CCB-4BAA-AD9D-92E2873F3FB7}">
      <dgm:prSet/>
      <dgm:spPr/>
      <dgm:t>
        <a:bodyPr/>
        <a:lstStyle/>
        <a:p>
          <a:endParaRPr lang="en-US"/>
        </a:p>
      </dgm:t>
    </dgm:pt>
    <dgm:pt modelId="{CFC87760-9751-4FEF-8DED-98BC5D300C1E}" type="sibTrans" cxnId="{8CBAA85D-0CCB-4BAA-AD9D-92E2873F3FB7}">
      <dgm:prSet/>
      <dgm:spPr/>
      <dgm:t>
        <a:bodyPr/>
        <a:lstStyle/>
        <a:p>
          <a:endParaRPr lang="en-US"/>
        </a:p>
      </dgm:t>
    </dgm:pt>
    <dgm:pt modelId="{44DD5018-485F-4683-A066-B93B52EF652C}">
      <dgm:prSet phldrT="[Text]"/>
      <dgm:spPr/>
      <dgm:t>
        <a:bodyPr/>
        <a:lstStyle/>
        <a:p>
          <a:r>
            <a:rPr lang="en-US"/>
            <a:t>Process marked videos every minute or when idle</a:t>
          </a:r>
        </a:p>
      </dgm:t>
    </dgm:pt>
    <dgm:pt modelId="{4951C39B-E6C1-4BAF-88F0-EE638B421F21}" type="parTrans" cxnId="{8C48BD1B-A6A6-4F87-BA88-D2E4C541F69E}">
      <dgm:prSet/>
      <dgm:spPr/>
      <dgm:t>
        <a:bodyPr/>
        <a:lstStyle/>
        <a:p>
          <a:endParaRPr lang="en-US"/>
        </a:p>
      </dgm:t>
    </dgm:pt>
    <dgm:pt modelId="{74410B25-8C2C-445E-894E-FCCAA808B9ED}" type="sibTrans" cxnId="{8C48BD1B-A6A6-4F87-BA88-D2E4C541F69E}">
      <dgm:prSet/>
      <dgm:spPr/>
      <dgm:t>
        <a:bodyPr/>
        <a:lstStyle/>
        <a:p>
          <a:endParaRPr lang="en-US"/>
        </a:p>
      </dgm:t>
    </dgm:pt>
    <dgm:pt modelId="{4D2D7A7D-E8F8-4060-AF4C-76182E808DDC}">
      <dgm:prSet phldrT="[Text]"/>
      <dgm:spPr/>
      <dgm:t>
        <a:bodyPr/>
        <a:lstStyle/>
        <a:p>
          <a:r>
            <a:rPr lang="en-US"/>
            <a:t>Sort plates by confidence and similarity</a:t>
          </a:r>
        </a:p>
      </dgm:t>
    </dgm:pt>
    <dgm:pt modelId="{07F917BF-EFC8-49DE-84F4-D616390CF468}" type="parTrans" cxnId="{A7D79E04-E60F-40D1-8178-121209362158}">
      <dgm:prSet/>
      <dgm:spPr/>
      <dgm:t>
        <a:bodyPr/>
        <a:lstStyle/>
        <a:p>
          <a:endParaRPr lang="en-US"/>
        </a:p>
      </dgm:t>
    </dgm:pt>
    <dgm:pt modelId="{3B27BFE1-EC36-4997-A679-D9151506E144}" type="sibTrans" cxnId="{A7D79E04-E60F-40D1-8178-121209362158}">
      <dgm:prSet/>
      <dgm:spPr/>
      <dgm:t>
        <a:bodyPr/>
        <a:lstStyle/>
        <a:p>
          <a:endParaRPr lang="en-US"/>
        </a:p>
      </dgm:t>
    </dgm:pt>
    <dgm:pt modelId="{543E9F0B-CF00-43DC-9611-3B8F56BA63A5}">
      <dgm:prSet phldrT="[Text]"/>
      <dgm:spPr/>
      <dgm:t>
        <a:bodyPr/>
        <a:lstStyle/>
        <a:p>
          <a:r>
            <a:rPr lang="en-US"/>
            <a:t>Send local request to database to save plates</a:t>
          </a:r>
        </a:p>
      </dgm:t>
    </dgm:pt>
    <dgm:pt modelId="{3BCA7FF5-0D8F-4354-85E2-C71849409A92}" type="parTrans" cxnId="{2B2849CC-949D-42B0-AE22-2BA43E0339D7}">
      <dgm:prSet/>
      <dgm:spPr/>
      <dgm:t>
        <a:bodyPr/>
        <a:lstStyle/>
        <a:p>
          <a:endParaRPr lang="en-US"/>
        </a:p>
      </dgm:t>
    </dgm:pt>
    <dgm:pt modelId="{7A88B3A1-71DA-4C6C-AB73-288455A1D107}" type="sibTrans" cxnId="{2B2849CC-949D-42B0-AE22-2BA43E0339D7}">
      <dgm:prSet/>
      <dgm:spPr/>
      <dgm:t>
        <a:bodyPr/>
        <a:lstStyle/>
        <a:p>
          <a:endParaRPr lang="en-US"/>
        </a:p>
      </dgm:t>
    </dgm:pt>
    <dgm:pt modelId="{5C9AA3F6-3230-4D32-B704-59E778D1C216}">
      <dgm:prSet phldrT="[Text]"/>
      <dgm:spPr/>
      <dgm:t>
        <a:bodyPr/>
        <a:lstStyle/>
        <a:p>
          <a:r>
            <a:rPr lang="en-US"/>
            <a:t>Hardware image correction</a:t>
          </a:r>
        </a:p>
      </dgm:t>
    </dgm:pt>
    <dgm:pt modelId="{65CB1730-812A-446C-9FE0-8A7743B4A6F8}" type="parTrans" cxnId="{723B3F6F-9C0D-4BD4-9D06-68A73CB72D80}">
      <dgm:prSet/>
      <dgm:spPr/>
      <dgm:t>
        <a:bodyPr/>
        <a:lstStyle/>
        <a:p>
          <a:endParaRPr lang="en-US"/>
        </a:p>
      </dgm:t>
    </dgm:pt>
    <dgm:pt modelId="{CDCD8441-024E-4E92-8408-F5F736C07175}" type="sibTrans" cxnId="{723B3F6F-9C0D-4BD4-9D06-68A73CB72D80}">
      <dgm:prSet/>
      <dgm:spPr/>
      <dgm:t>
        <a:bodyPr/>
        <a:lstStyle/>
        <a:p>
          <a:endParaRPr lang="en-US"/>
        </a:p>
      </dgm:t>
    </dgm:pt>
    <dgm:pt modelId="{D02FE2C9-5EB0-4F4A-9F66-165E3E35D72F}" type="pres">
      <dgm:prSet presAssocID="{8CCF75E3-BD2B-4BEC-9A9C-881EC1DDEADD}" presName="Name0" presStyleCnt="0">
        <dgm:presLayoutVars>
          <dgm:dir/>
          <dgm:resizeHandles val="exact"/>
        </dgm:presLayoutVars>
      </dgm:prSet>
      <dgm:spPr/>
    </dgm:pt>
    <dgm:pt modelId="{E18AF94E-1BE1-417B-B5DD-FB211898ECE7}" type="pres">
      <dgm:prSet presAssocID="{CBD5BFE7-E13F-49D5-A494-945C40CDFEBC}" presName="node" presStyleLbl="node1" presStyleIdx="0" presStyleCnt="9">
        <dgm:presLayoutVars>
          <dgm:bulletEnabled val="1"/>
        </dgm:presLayoutVars>
      </dgm:prSet>
      <dgm:spPr/>
    </dgm:pt>
    <dgm:pt modelId="{28FF8F77-7B37-47BC-A77E-3926B99B22CC}" type="pres">
      <dgm:prSet presAssocID="{343D0A71-B9C7-48D8-8703-9819F00088DF}" presName="sibTrans" presStyleLbl="sibTrans1D1" presStyleIdx="0" presStyleCnt="8"/>
      <dgm:spPr/>
    </dgm:pt>
    <dgm:pt modelId="{3FA48A7E-333E-4D7E-B5E5-D06A9F2392F9}" type="pres">
      <dgm:prSet presAssocID="{343D0A71-B9C7-48D8-8703-9819F00088DF}" presName="connectorText" presStyleLbl="sibTrans1D1" presStyleIdx="0" presStyleCnt="8"/>
      <dgm:spPr/>
    </dgm:pt>
    <dgm:pt modelId="{B0FABA57-E45F-461B-8AA8-4B15D3C7DE18}" type="pres">
      <dgm:prSet presAssocID="{5C9AA3F6-3230-4D32-B704-59E778D1C216}" presName="node" presStyleLbl="node1" presStyleIdx="1" presStyleCnt="9">
        <dgm:presLayoutVars>
          <dgm:bulletEnabled val="1"/>
        </dgm:presLayoutVars>
      </dgm:prSet>
      <dgm:spPr/>
    </dgm:pt>
    <dgm:pt modelId="{EFBA3F15-D2FC-40C8-944B-6A9484ECE7D2}" type="pres">
      <dgm:prSet presAssocID="{CDCD8441-024E-4E92-8408-F5F736C07175}" presName="sibTrans" presStyleLbl="sibTrans1D1" presStyleIdx="1" presStyleCnt="8"/>
      <dgm:spPr/>
    </dgm:pt>
    <dgm:pt modelId="{9230B98F-CD86-49C9-95E0-8344F38687FC}" type="pres">
      <dgm:prSet presAssocID="{CDCD8441-024E-4E92-8408-F5F736C07175}" presName="connectorText" presStyleLbl="sibTrans1D1" presStyleIdx="1" presStyleCnt="8"/>
      <dgm:spPr/>
    </dgm:pt>
    <dgm:pt modelId="{1444E5C1-5CE8-415D-A34E-C2DE4DAB54C6}" type="pres">
      <dgm:prSet presAssocID="{93DE39E4-CE33-4EB6-87A1-9F3D600585E8}" presName="node" presStyleLbl="node1" presStyleIdx="2" presStyleCnt="9">
        <dgm:presLayoutVars>
          <dgm:bulletEnabled val="1"/>
        </dgm:presLayoutVars>
      </dgm:prSet>
      <dgm:spPr/>
    </dgm:pt>
    <dgm:pt modelId="{154BC266-4E79-4068-8D56-6E54B33D91CF}" type="pres">
      <dgm:prSet presAssocID="{D49DBCD7-0B06-45B6-B36B-C5BB3C2AE929}" presName="sibTrans" presStyleLbl="sibTrans1D1" presStyleIdx="2" presStyleCnt="8"/>
      <dgm:spPr/>
    </dgm:pt>
    <dgm:pt modelId="{CC910586-6E98-40ED-A786-A4784213C1CA}" type="pres">
      <dgm:prSet presAssocID="{D49DBCD7-0B06-45B6-B36B-C5BB3C2AE929}" presName="connectorText" presStyleLbl="sibTrans1D1" presStyleIdx="2" presStyleCnt="8"/>
      <dgm:spPr/>
    </dgm:pt>
    <dgm:pt modelId="{0E3EC701-EC68-4CD8-8C2D-2AB107D248DF}" type="pres">
      <dgm:prSet presAssocID="{4644A89B-11F9-43D7-A137-247F6E5A7B86}" presName="node" presStyleLbl="node1" presStyleIdx="3" presStyleCnt="9">
        <dgm:presLayoutVars>
          <dgm:bulletEnabled val="1"/>
        </dgm:presLayoutVars>
      </dgm:prSet>
      <dgm:spPr/>
    </dgm:pt>
    <dgm:pt modelId="{724BE910-27F6-4D88-BEC0-185AACAA3FE1}" type="pres">
      <dgm:prSet presAssocID="{A57D3E9B-DA7D-498D-8F80-A0FA81860B9B}" presName="sibTrans" presStyleLbl="sibTrans1D1" presStyleIdx="3" presStyleCnt="8"/>
      <dgm:spPr/>
    </dgm:pt>
    <dgm:pt modelId="{A5F9ED21-6C46-4899-93F8-A8FE6765E534}" type="pres">
      <dgm:prSet presAssocID="{A57D3E9B-DA7D-498D-8F80-A0FA81860B9B}" presName="connectorText" presStyleLbl="sibTrans1D1" presStyleIdx="3" presStyleCnt="8"/>
      <dgm:spPr/>
    </dgm:pt>
    <dgm:pt modelId="{ACE5BD62-34F3-4571-A64E-35D939C5AC89}" type="pres">
      <dgm:prSet presAssocID="{44DD5018-485F-4683-A066-B93B52EF652C}" presName="node" presStyleLbl="node1" presStyleIdx="4" presStyleCnt="9">
        <dgm:presLayoutVars>
          <dgm:bulletEnabled val="1"/>
        </dgm:presLayoutVars>
      </dgm:prSet>
      <dgm:spPr/>
    </dgm:pt>
    <dgm:pt modelId="{01D48C3B-DD44-4527-A0D3-545F6A4920A6}" type="pres">
      <dgm:prSet presAssocID="{74410B25-8C2C-445E-894E-FCCAA808B9ED}" presName="sibTrans" presStyleLbl="sibTrans1D1" presStyleIdx="4" presStyleCnt="8"/>
      <dgm:spPr/>
    </dgm:pt>
    <dgm:pt modelId="{E0B661C2-0355-4E75-9DBE-6641C57B6241}" type="pres">
      <dgm:prSet presAssocID="{74410B25-8C2C-445E-894E-FCCAA808B9ED}" presName="connectorText" presStyleLbl="sibTrans1D1" presStyleIdx="4" presStyleCnt="8"/>
      <dgm:spPr/>
    </dgm:pt>
    <dgm:pt modelId="{B3BAB505-8F1C-469A-98E2-1F404D1BD296}" type="pres">
      <dgm:prSet presAssocID="{256610A1-42EA-4973-95D2-7648ABA9B40D}" presName="node" presStyleLbl="node1" presStyleIdx="5" presStyleCnt="9">
        <dgm:presLayoutVars>
          <dgm:bulletEnabled val="1"/>
        </dgm:presLayoutVars>
      </dgm:prSet>
      <dgm:spPr/>
    </dgm:pt>
    <dgm:pt modelId="{EA2F0556-4EAF-49B7-964A-E4BEFB399909}" type="pres">
      <dgm:prSet presAssocID="{E0EAF778-0EA4-437D-B014-6962FB3C6487}" presName="sibTrans" presStyleLbl="sibTrans1D1" presStyleIdx="5" presStyleCnt="8"/>
      <dgm:spPr/>
    </dgm:pt>
    <dgm:pt modelId="{4C1BF278-6DCC-4304-ACE1-DBB009E2C25B}" type="pres">
      <dgm:prSet presAssocID="{E0EAF778-0EA4-437D-B014-6962FB3C6487}" presName="connectorText" presStyleLbl="sibTrans1D1" presStyleIdx="5" presStyleCnt="8"/>
      <dgm:spPr/>
    </dgm:pt>
    <dgm:pt modelId="{68FAD16A-BA96-424E-BABE-9D6B5C8310DF}" type="pres">
      <dgm:prSet presAssocID="{0333FC7F-BEE3-4550-A169-DA9753155249}" presName="node" presStyleLbl="node1" presStyleIdx="6" presStyleCnt="9">
        <dgm:presLayoutVars>
          <dgm:bulletEnabled val="1"/>
        </dgm:presLayoutVars>
      </dgm:prSet>
      <dgm:spPr/>
    </dgm:pt>
    <dgm:pt modelId="{BE47F647-0FB1-4937-A47A-E6ED3FFAA060}" type="pres">
      <dgm:prSet presAssocID="{CFC87760-9751-4FEF-8DED-98BC5D300C1E}" presName="sibTrans" presStyleLbl="sibTrans1D1" presStyleIdx="6" presStyleCnt="8"/>
      <dgm:spPr/>
    </dgm:pt>
    <dgm:pt modelId="{2935FD0E-0221-4804-8150-48D027D13205}" type="pres">
      <dgm:prSet presAssocID="{CFC87760-9751-4FEF-8DED-98BC5D300C1E}" presName="connectorText" presStyleLbl="sibTrans1D1" presStyleIdx="6" presStyleCnt="8"/>
      <dgm:spPr/>
    </dgm:pt>
    <dgm:pt modelId="{905E7118-F6CB-4B53-904B-F5E9E49217BA}" type="pres">
      <dgm:prSet presAssocID="{4D2D7A7D-E8F8-4060-AF4C-76182E808DDC}" presName="node" presStyleLbl="node1" presStyleIdx="7" presStyleCnt="9">
        <dgm:presLayoutVars>
          <dgm:bulletEnabled val="1"/>
        </dgm:presLayoutVars>
      </dgm:prSet>
      <dgm:spPr/>
    </dgm:pt>
    <dgm:pt modelId="{5B7E8569-404D-44FE-B92D-09C04973BABF}" type="pres">
      <dgm:prSet presAssocID="{3B27BFE1-EC36-4997-A679-D9151506E144}" presName="sibTrans" presStyleLbl="sibTrans1D1" presStyleIdx="7" presStyleCnt="8"/>
      <dgm:spPr/>
    </dgm:pt>
    <dgm:pt modelId="{3CB3CA46-8C21-4DC5-A3D5-84D6C702A81D}" type="pres">
      <dgm:prSet presAssocID="{3B27BFE1-EC36-4997-A679-D9151506E144}" presName="connectorText" presStyleLbl="sibTrans1D1" presStyleIdx="7" presStyleCnt="8"/>
      <dgm:spPr/>
    </dgm:pt>
    <dgm:pt modelId="{58C59DFC-7F3B-4256-BFA2-CC77C247A583}" type="pres">
      <dgm:prSet presAssocID="{543E9F0B-CF00-43DC-9611-3B8F56BA63A5}" presName="node" presStyleLbl="node1" presStyleIdx="8" presStyleCnt="9">
        <dgm:presLayoutVars>
          <dgm:bulletEnabled val="1"/>
        </dgm:presLayoutVars>
      </dgm:prSet>
      <dgm:spPr/>
    </dgm:pt>
  </dgm:ptLst>
  <dgm:cxnLst>
    <dgm:cxn modelId="{8C48BD1B-A6A6-4F87-BA88-D2E4C541F69E}" srcId="{8CCF75E3-BD2B-4BEC-9A9C-881EC1DDEADD}" destId="{44DD5018-485F-4683-A066-B93B52EF652C}" srcOrd="4" destOrd="0" parTransId="{4951C39B-E6C1-4BAF-88F0-EE638B421F21}" sibTransId="{74410B25-8C2C-445E-894E-FCCAA808B9ED}"/>
    <dgm:cxn modelId="{4F11A88C-4A8B-4DA3-B8B4-4D003886841B}" type="presOf" srcId="{343D0A71-B9C7-48D8-8703-9819F00088DF}" destId="{28FF8F77-7B37-47BC-A77E-3926B99B22CC}" srcOrd="0" destOrd="0" presId="urn:microsoft.com/office/officeart/2005/8/layout/bProcess3"/>
    <dgm:cxn modelId="{2F835F4E-6651-4576-8CC5-703F4A8B2318}" type="presOf" srcId="{3B27BFE1-EC36-4997-A679-D9151506E144}" destId="{5B7E8569-404D-44FE-B92D-09C04973BABF}" srcOrd="0" destOrd="0" presId="urn:microsoft.com/office/officeart/2005/8/layout/bProcess3"/>
    <dgm:cxn modelId="{C6584700-1E69-49D9-86D7-0E00297032A3}" srcId="{8CCF75E3-BD2B-4BEC-9A9C-881EC1DDEADD}" destId="{256610A1-42EA-4973-95D2-7648ABA9B40D}" srcOrd="5" destOrd="0" parTransId="{C4688FD5-5576-4182-815E-53840F6E2D81}" sibTransId="{E0EAF778-0EA4-437D-B014-6962FB3C6487}"/>
    <dgm:cxn modelId="{8C550015-B810-4090-A5E3-10873F58C504}" type="presOf" srcId="{CDCD8441-024E-4E92-8408-F5F736C07175}" destId="{9230B98F-CD86-49C9-95E0-8344F38687FC}" srcOrd="1" destOrd="0" presId="urn:microsoft.com/office/officeart/2005/8/layout/bProcess3"/>
    <dgm:cxn modelId="{F217B08F-A4A5-4768-94BB-578D47B09D28}" type="presOf" srcId="{5C9AA3F6-3230-4D32-B704-59E778D1C216}" destId="{B0FABA57-E45F-461B-8AA8-4B15D3C7DE18}" srcOrd="0" destOrd="0" presId="urn:microsoft.com/office/officeart/2005/8/layout/bProcess3"/>
    <dgm:cxn modelId="{C5E6C6B4-1E64-4939-A551-B5813347FAD9}" type="presOf" srcId="{543E9F0B-CF00-43DC-9611-3B8F56BA63A5}" destId="{58C59DFC-7F3B-4256-BFA2-CC77C247A583}" srcOrd="0" destOrd="0" presId="urn:microsoft.com/office/officeart/2005/8/layout/bProcess3"/>
    <dgm:cxn modelId="{D0EA6B67-4CD9-41EF-9F65-626A003A3893}" type="presOf" srcId="{CFC87760-9751-4FEF-8DED-98BC5D300C1E}" destId="{2935FD0E-0221-4804-8150-48D027D13205}" srcOrd="1" destOrd="0" presId="urn:microsoft.com/office/officeart/2005/8/layout/bProcess3"/>
    <dgm:cxn modelId="{A7D79E04-E60F-40D1-8178-121209362158}" srcId="{8CCF75E3-BD2B-4BEC-9A9C-881EC1DDEADD}" destId="{4D2D7A7D-E8F8-4060-AF4C-76182E808DDC}" srcOrd="7" destOrd="0" parTransId="{07F917BF-EFC8-49DE-84F4-D616390CF468}" sibTransId="{3B27BFE1-EC36-4997-A679-D9151506E144}"/>
    <dgm:cxn modelId="{68E2986E-0DE1-406A-9F48-B13AD4937D83}" type="presOf" srcId="{4644A89B-11F9-43D7-A137-247F6E5A7B86}" destId="{0E3EC701-EC68-4CD8-8C2D-2AB107D248DF}" srcOrd="0" destOrd="0" presId="urn:microsoft.com/office/officeart/2005/8/layout/bProcess3"/>
    <dgm:cxn modelId="{DC9FFEC8-7726-426D-9374-BBC56739B152}" type="presOf" srcId="{74410B25-8C2C-445E-894E-FCCAA808B9ED}" destId="{E0B661C2-0355-4E75-9DBE-6641C57B6241}" srcOrd="1" destOrd="0" presId="urn:microsoft.com/office/officeart/2005/8/layout/bProcess3"/>
    <dgm:cxn modelId="{1CE16CDC-AEFC-4279-9FA5-33B70F2EB02E}" type="presOf" srcId="{0333FC7F-BEE3-4550-A169-DA9753155249}" destId="{68FAD16A-BA96-424E-BABE-9D6B5C8310DF}" srcOrd="0" destOrd="0" presId="urn:microsoft.com/office/officeart/2005/8/layout/bProcess3"/>
    <dgm:cxn modelId="{723B3F6F-9C0D-4BD4-9D06-68A73CB72D80}" srcId="{8CCF75E3-BD2B-4BEC-9A9C-881EC1DDEADD}" destId="{5C9AA3F6-3230-4D32-B704-59E778D1C216}" srcOrd="1" destOrd="0" parTransId="{65CB1730-812A-446C-9FE0-8A7743B4A6F8}" sibTransId="{CDCD8441-024E-4E92-8408-F5F736C07175}"/>
    <dgm:cxn modelId="{28BA746B-5543-42D9-8DBB-C47898A6DEF8}" type="presOf" srcId="{D49DBCD7-0B06-45B6-B36B-C5BB3C2AE929}" destId="{154BC266-4E79-4068-8D56-6E54B33D91CF}" srcOrd="0" destOrd="0" presId="urn:microsoft.com/office/officeart/2005/8/layout/bProcess3"/>
    <dgm:cxn modelId="{800704C0-3C3E-4F0D-A9E9-0E747EA1E1F6}" type="presOf" srcId="{CFC87760-9751-4FEF-8DED-98BC5D300C1E}" destId="{BE47F647-0FB1-4937-A47A-E6ED3FFAA060}" srcOrd="0" destOrd="0" presId="urn:microsoft.com/office/officeart/2005/8/layout/bProcess3"/>
    <dgm:cxn modelId="{50AF9F77-A841-4413-9F1E-1AF2F8AE5237}" type="presOf" srcId="{343D0A71-B9C7-48D8-8703-9819F00088DF}" destId="{3FA48A7E-333E-4D7E-B5E5-D06A9F2392F9}" srcOrd="1" destOrd="0" presId="urn:microsoft.com/office/officeart/2005/8/layout/bProcess3"/>
    <dgm:cxn modelId="{4F462B75-0AE9-4AFB-A2A0-D64C497C50B0}" srcId="{8CCF75E3-BD2B-4BEC-9A9C-881EC1DDEADD}" destId="{CBD5BFE7-E13F-49D5-A494-945C40CDFEBC}" srcOrd="0" destOrd="0" parTransId="{32E68D2E-399B-4E55-8759-EBC8C63E8DCD}" sibTransId="{343D0A71-B9C7-48D8-8703-9819F00088DF}"/>
    <dgm:cxn modelId="{C4BE409F-9728-42D2-9F92-6F10A35DD6CC}" type="presOf" srcId="{8CCF75E3-BD2B-4BEC-9A9C-881EC1DDEADD}" destId="{D02FE2C9-5EB0-4F4A-9F66-165E3E35D72F}" srcOrd="0" destOrd="0" presId="urn:microsoft.com/office/officeart/2005/8/layout/bProcess3"/>
    <dgm:cxn modelId="{2DB7DFAA-4AD8-4BC1-B574-296AFFC3CD7D}" type="presOf" srcId="{CBD5BFE7-E13F-49D5-A494-945C40CDFEBC}" destId="{E18AF94E-1BE1-417B-B5DD-FB211898ECE7}" srcOrd="0" destOrd="0" presId="urn:microsoft.com/office/officeart/2005/8/layout/bProcess3"/>
    <dgm:cxn modelId="{F32F0419-FC25-496D-B4E9-E0EE81701963}" type="presOf" srcId="{3B27BFE1-EC36-4997-A679-D9151506E144}" destId="{3CB3CA46-8C21-4DC5-A3D5-84D6C702A81D}" srcOrd="1" destOrd="0" presId="urn:microsoft.com/office/officeart/2005/8/layout/bProcess3"/>
    <dgm:cxn modelId="{812E918B-2E6B-4F76-872A-D1E7CAD553FA}" srcId="{8CCF75E3-BD2B-4BEC-9A9C-881EC1DDEADD}" destId="{93DE39E4-CE33-4EB6-87A1-9F3D600585E8}" srcOrd="2" destOrd="0" parTransId="{EAE261CF-D5CC-48D3-9C48-55C789B2893A}" sibTransId="{D49DBCD7-0B06-45B6-B36B-C5BB3C2AE929}"/>
    <dgm:cxn modelId="{786E6AEC-4A32-4591-A286-86311BF39F9C}" type="presOf" srcId="{A57D3E9B-DA7D-498D-8F80-A0FA81860B9B}" destId="{724BE910-27F6-4D88-BEC0-185AACAA3FE1}" srcOrd="0" destOrd="0" presId="urn:microsoft.com/office/officeart/2005/8/layout/bProcess3"/>
    <dgm:cxn modelId="{A624B3AC-16B3-464B-9466-3DBCAA2712C1}" type="presOf" srcId="{74410B25-8C2C-445E-894E-FCCAA808B9ED}" destId="{01D48C3B-DD44-4527-A0D3-545F6A4920A6}" srcOrd="0" destOrd="0" presId="urn:microsoft.com/office/officeart/2005/8/layout/bProcess3"/>
    <dgm:cxn modelId="{AE5B64B0-4377-4583-937F-EE45F4CA8279}" type="presOf" srcId="{44DD5018-485F-4683-A066-B93B52EF652C}" destId="{ACE5BD62-34F3-4571-A64E-35D939C5AC89}" srcOrd="0" destOrd="0" presId="urn:microsoft.com/office/officeart/2005/8/layout/bProcess3"/>
    <dgm:cxn modelId="{2B2849CC-949D-42B0-AE22-2BA43E0339D7}" srcId="{8CCF75E3-BD2B-4BEC-9A9C-881EC1DDEADD}" destId="{543E9F0B-CF00-43DC-9611-3B8F56BA63A5}" srcOrd="8" destOrd="0" parTransId="{3BCA7FF5-0D8F-4354-85E2-C71849409A92}" sibTransId="{7A88B3A1-71DA-4C6C-AB73-288455A1D107}"/>
    <dgm:cxn modelId="{B9F39218-8452-4DB6-9771-15ABC8A656DF}" type="presOf" srcId="{93DE39E4-CE33-4EB6-87A1-9F3D600585E8}" destId="{1444E5C1-5CE8-415D-A34E-C2DE4DAB54C6}" srcOrd="0" destOrd="0" presId="urn:microsoft.com/office/officeart/2005/8/layout/bProcess3"/>
    <dgm:cxn modelId="{3BD2FE4C-7A56-407C-905F-2DA8098CC635}" type="presOf" srcId="{256610A1-42EA-4973-95D2-7648ABA9B40D}" destId="{B3BAB505-8F1C-469A-98E2-1F404D1BD296}" srcOrd="0" destOrd="0" presId="urn:microsoft.com/office/officeart/2005/8/layout/bProcess3"/>
    <dgm:cxn modelId="{8CBAA85D-0CCB-4BAA-AD9D-92E2873F3FB7}" srcId="{8CCF75E3-BD2B-4BEC-9A9C-881EC1DDEADD}" destId="{0333FC7F-BEE3-4550-A169-DA9753155249}" srcOrd="6" destOrd="0" parTransId="{CBA759EC-FB06-47C1-A272-C22CD2E1BED4}" sibTransId="{CFC87760-9751-4FEF-8DED-98BC5D300C1E}"/>
    <dgm:cxn modelId="{81FB6361-33DB-4B95-B699-B9BDD56B32F7}" type="presOf" srcId="{E0EAF778-0EA4-437D-B014-6962FB3C6487}" destId="{4C1BF278-6DCC-4304-ACE1-DBB009E2C25B}" srcOrd="1" destOrd="0" presId="urn:microsoft.com/office/officeart/2005/8/layout/bProcess3"/>
    <dgm:cxn modelId="{FB5E5611-E97B-4ED2-9F87-B0DE5EEAFEAA}" type="presOf" srcId="{D49DBCD7-0B06-45B6-B36B-C5BB3C2AE929}" destId="{CC910586-6E98-40ED-A786-A4784213C1CA}" srcOrd="1" destOrd="0" presId="urn:microsoft.com/office/officeart/2005/8/layout/bProcess3"/>
    <dgm:cxn modelId="{F4DF631C-60A4-4ABB-A648-2602B4739EE5}" type="presOf" srcId="{E0EAF778-0EA4-437D-B014-6962FB3C6487}" destId="{EA2F0556-4EAF-49B7-964A-E4BEFB399909}" srcOrd="0" destOrd="0" presId="urn:microsoft.com/office/officeart/2005/8/layout/bProcess3"/>
    <dgm:cxn modelId="{959837E2-BD3D-48E6-85E7-31D44567D898}" type="presOf" srcId="{CDCD8441-024E-4E92-8408-F5F736C07175}" destId="{EFBA3F15-D2FC-40C8-944B-6A9484ECE7D2}" srcOrd="0" destOrd="0" presId="urn:microsoft.com/office/officeart/2005/8/layout/bProcess3"/>
    <dgm:cxn modelId="{AF1C16B6-9B93-46B6-8E19-8C5B2CABC00E}" type="presOf" srcId="{A57D3E9B-DA7D-498D-8F80-A0FA81860B9B}" destId="{A5F9ED21-6C46-4899-93F8-A8FE6765E534}" srcOrd="1" destOrd="0" presId="urn:microsoft.com/office/officeart/2005/8/layout/bProcess3"/>
    <dgm:cxn modelId="{30AAA413-D370-4CA1-9648-0445E922F6A3}" srcId="{8CCF75E3-BD2B-4BEC-9A9C-881EC1DDEADD}" destId="{4644A89B-11F9-43D7-A137-247F6E5A7B86}" srcOrd="3" destOrd="0" parTransId="{55D92CD8-F1D9-41F0-B4E6-B756295A887A}" sibTransId="{A57D3E9B-DA7D-498D-8F80-A0FA81860B9B}"/>
    <dgm:cxn modelId="{42286A51-DEEB-40D8-8B33-664E9665342D}" type="presOf" srcId="{4D2D7A7D-E8F8-4060-AF4C-76182E808DDC}" destId="{905E7118-F6CB-4B53-904B-F5E9E49217BA}" srcOrd="0" destOrd="0" presId="urn:microsoft.com/office/officeart/2005/8/layout/bProcess3"/>
    <dgm:cxn modelId="{2C7AF537-92F9-4AE4-AE35-C4CD7E331F66}" type="presParOf" srcId="{D02FE2C9-5EB0-4F4A-9F66-165E3E35D72F}" destId="{E18AF94E-1BE1-417B-B5DD-FB211898ECE7}" srcOrd="0" destOrd="0" presId="urn:microsoft.com/office/officeart/2005/8/layout/bProcess3"/>
    <dgm:cxn modelId="{2704C410-BDCF-4888-82C0-DC25405F954D}" type="presParOf" srcId="{D02FE2C9-5EB0-4F4A-9F66-165E3E35D72F}" destId="{28FF8F77-7B37-47BC-A77E-3926B99B22CC}" srcOrd="1" destOrd="0" presId="urn:microsoft.com/office/officeart/2005/8/layout/bProcess3"/>
    <dgm:cxn modelId="{4BB14385-6391-43C7-BB19-3AEF971DA55F}" type="presParOf" srcId="{28FF8F77-7B37-47BC-A77E-3926B99B22CC}" destId="{3FA48A7E-333E-4D7E-B5E5-D06A9F2392F9}" srcOrd="0" destOrd="0" presId="urn:microsoft.com/office/officeart/2005/8/layout/bProcess3"/>
    <dgm:cxn modelId="{6956B60F-DDE5-4529-95C3-1A62FBA14203}" type="presParOf" srcId="{D02FE2C9-5EB0-4F4A-9F66-165E3E35D72F}" destId="{B0FABA57-E45F-461B-8AA8-4B15D3C7DE18}" srcOrd="2" destOrd="0" presId="urn:microsoft.com/office/officeart/2005/8/layout/bProcess3"/>
    <dgm:cxn modelId="{7B2AE711-486F-495D-B5C4-70EE6755F5ED}" type="presParOf" srcId="{D02FE2C9-5EB0-4F4A-9F66-165E3E35D72F}" destId="{EFBA3F15-D2FC-40C8-944B-6A9484ECE7D2}" srcOrd="3" destOrd="0" presId="urn:microsoft.com/office/officeart/2005/8/layout/bProcess3"/>
    <dgm:cxn modelId="{1652AFAB-008C-4511-92D8-CC8B02748F32}" type="presParOf" srcId="{EFBA3F15-D2FC-40C8-944B-6A9484ECE7D2}" destId="{9230B98F-CD86-49C9-95E0-8344F38687FC}" srcOrd="0" destOrd="0" presId="urn:microsoft.com/office/officeart/2005/8/layout/bProcess3"/>
    <dgm:cxn modelId="{5F76C93D-F202-4490-B1F6-31798D4F5640}" type="presParOf" srcId="{D02FE2C9-5EB0-4F4A-9F66-165E3E35D72F}" destId="{1444E5C1-5CE8-415D-A34E-C2DE4DAB54C6}" srcOrd="4" destOrd="0" presId="urn:microsoft.com/office/officeart/2005/8/layout/bProcess3"/>
    <dgm:cxn modelId="{97912C6A-9821-4B35-8D32-D5462A78757C}" type="presParOf" srcId="{D02FE2C9-5EB0-4F4A-9F66-165E3E35D72F}" destId="{154BC266-4E79-4068-8D56-6E54B33D91CF}" srcOrd="5" destOrd="0" presId="urn:microsoft.com/office/officeart/2005/8/layout/bProcess3"/>
    <dgm:cxn modelId="{0A023EC9-0F29-4072-BF26-E66F3EA4BB0B}" type="presParOf" srcId="{154BC266-4E79-4068-8D56-6E54B33D91CF}" destId="{CC910586-6E98-40ED-A786-A4784213C1CA}" srcOrd="0" destOrd="0" presId="urn:microsoft.com/office/officeart/2005/8/layout/bProcess3"/>
    <dgm:cxn modelId="{8BAF59D2-E050-4200-9EA9-2EEF4346E911}" type="presParOf" srcId="{D02FE2C9-5EB0-4F4A-9F66-165E3E35D72F}" destId="{0E3EC701-EC68-4CD8-8C2D-2AB107D248DF}" srcOrd="6" destOrd="0" presId="urn:microsoft.com/office/officeart/2005/8/layout/bProcess3"/>
    <dgm:cxn modelId="{4A73134A-1234-402B-BA25-5DDA2ACF33E2}" type="presParOf" srcId="{D02FE2C9-5EB0-4F4A-9F66-165E3E35D72F}" destId="{724BE910-27F6-4D88-BEC0-185AACAA3FE1}" srcOrd="7" destOrd="0" presId="urn:microsoft.com/office/officeart/2005/8/layout/bProcess3"/>
    <dgm:cxn modelId="{6C743804-8093-4A2B-B099-478D22B71BFC}" type="presParOf" srcId="{724BE910-27F6-4D88-BEC0-185AACAA3FE1}" destId="{A5F9ED21-6C46-4899-93F8-A8FE6765E534}" srcOrd="0" destOrd="0" presId="urn:microsoft.com/office/officeart/2005/8/layout/bProcess3"/>
    <dgm:cxn modelId="{8BB5EB70-91AE-4458-A402-C89C4FE56C98}" type="presParOf" srcId="{D02FE2C9-5EB0-4F4A-9F66-165E3E35D72F}" destId="{ACE5BD62-34F3-4571-A64E-35D939C5AC89}" srcOrd="8" destOrd="0" presId="urn:microsoft.com/office/officeart/2005/8/layout/bProcess3"/>
    <dgm:cxn modelId="{C7FD3969-DD91-43D6-A106-E644E14424EB}" type="presParOf" srcId="{D02FE2C9-5EB0-4F4A-9F66-165E3E35D72F}" destId="{01D48C3B-DD44-4527-A0D3-545F6A4920A6}" srcOrd="9" destOrd="0" presId="urn:microsoft.com/office/officeart/2005/8/layout/bProcess3"/>
    <dgm:cxn modelId="{F32E8497-1F03-4E33-A596-F8858C2DCBBD}" type="presParOf" srcId="{01D48C3B-DD44-4527-A0D3-545F6A4920A6}" destId="{E0B661C2-0355-4E75-9DBE-6641C57B6241}" srcOrd="0" destOrd="0" presId="urn:microsoft.com/office/officeart/2005/8/layout/bProcess3"/>
    <dgm:cxn modelId="{C67B6CC9-4C54-44DF-B20D-5D6B3C9BF57C}" type="presParOf" srcId="{D02FE2C9-5EB0-4F4A-9F66-165E3E35D72F}" destId="{B3BAB505-8F1C-469A-98E2-1F404D1BD296}" srcOrd="10" destOrd="0" presId="urn:microsoft.com/office/officeart/2005/8/layout/bProcess3"/>
    <dgm:cxn modelId="{8C2F6E61-9ED9-4A0D-B97E-9F9AA42C41A7}" type="presParOf" srcId="{D02FE2C9-5EB0-4F4A-9F66-165E3E35D72F}" destId="{EA2F0556-4EAF-49B7-964A-E4BEFB399909}" srcOrd="11" destOrd="0" presId="urn:microsoft.com/office/officeart/2005/8/layout/bProcess3"/>
    <dgm:cxn modelId="{02700E45-4185-4030-BAEE-F9CAA68BF138}" type="presParOf" srcId="{EA2F0556-4EAF-49B7-964A-E4BEFB399909}" destId="{4C1BF278-6DCC-4304-ACE1-DBB009E2C25B}" srcOrd="0" destOrd="0" presId="urn:microsoft.com/office/officeart/2005/8/layout/bProcess3"/>
    <dgm:cxn modelId="{596E2497-3A1B-4440-B56E-87407436FB92}" type="presParOf" srcId="{D02FE2C9-5EB0-4F4A-9F66-165E3E35D72F}" destId="{68FAD16A-BA96-424E-BABE-9D6B5C8310DF}" srcOrd="12" destOrd="0" presId="urn:microsoft.com/office/officeart/2005/8/layout/bProcess3"/>
    <dgm:cxn modelId="{D5680730-B02E-41EB-85BF-06FE7B5173C4}" type="presParOf" srcId="{D02FE2C9-5EB0-4F4A-9F66-165E3E35D72F}" destId="{BE47F647-0FB1-4937-A47A-E6ED3FFAA060}" srcOrd="13" destOrd="0" presId="urn:microsoft.com/office/officeart/2005/8/layout/bProcess3"/>
    <dgm:cxn modelId="{72FB9E8A-D71F-48A2-9B7E-6D49A50E4423}" type="presParOf" srcId="{BE47F647-0FB1-4937-A47A-E6ED3FFAA060}" destId="{2935FD0E-0221-4804-8150-48D027D13205}" srcOrd="0" destOrd="0" presId="urn:microsoft.com/office/officeart/2005/8/layout/bProcess3"/>
    <dgm:cxn modelId="{9BDA8406-66F6-4399-8785-FF2B22833108}" type="presParOf" srcId="{D02FE2C9-5EB0-4F4A-9F66-165E3E35D72F}" destId="{905E7118-F6CB-4B53-904B-F5E9E49217BA}" srcOrd="14" destOrd="0" presId="urn:microsoft.com/office/officeart/2005/8/layout/bProcess3"/>
    <dgm:cxn modelId="{7BC7C292-1E18-4E6F-8B2B-D15425903B33}" type="presParOf" srcId="{D02FE2C9-5EB0-4F4A-9F66-165E3E35D72F}" destId="{5B7E8569-404D-44FE-B92D-09C04973BABF}" srcOrd="15" destOrd="0" presId="urn:microsoft.com/office/officeart/2005/8/layout/bProcess3"/>
    <dgm:cxn modelId="{62CDB387-6F00-4581-928A-131243E0C987}" type="presParOf" srcId="{5B7E8569-404D-44FE-B92D-09C04973BABF}" destId="{3CB3CA46-8C21-4DC5-A3D5-84D6C702A81D}" srcOrd="0" destOrd="0" presId="urn:microsoft.com/office/officeart/2005/8/layout/bProcess3"/>
    <dgm:cxn modelId="{8097BC53-E92D-4C21-BB3E-8CD306E7D920}" type="presParOf" srcId="{D02FE2C9-5EB0-4F4A-9F66-165E3E35D72F}" destId="{58C59DFC-7F3B-4256-BFA2-CC77C247A583}" srcOrd="16" destOrd="0" presId="urn:microsoft.com/office/officeart/2005/8/layout/bProcess3"/>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7B636A0-1EFF-498D-A986-FFC0D7E52D3B}" type="doc">
      <dgm:prSet loTypeId="urn:microsoft.com/office/officeart/2005/8/layout/funnel1" loCatId="process" qsTypeId="urn:microsoft.com/office/officeart/2005/8/quickstyle/simple1" qsCatId="simple" csTypeId="urn:microsoft.com/office/officeart/2005/8/colors/accent0_1" csCatId="mainScheme" phldr="1"/>
      <dgm:spPr/>
      <dgm:t>
        <a:bodyPr/>
        <a:lstStyle/>
        <a:p>
          <a:endParaRPr lang="en-US"/>
        </a:p>
      </dgm:t>
    </dgm:pt>
    <dgm:pt modelId="{C749AD9A-0D32-4E1A-A1F0-59F9E55231D2}">
      <dgm:prSet phldrT="[Text]"/>
      <dgm:spPr/>
      <dgm:t>
        <a:bodyPr/>
        <a:lstStyle/>
        <a:p>
          <a:r>
            <a:rPr lang="en-US">
              <a:latin typeface="LM Roman 12" panose="00000500000000000000" pitchFamily="50" charset="0"/>
            </a:rPr>
            <a:t>Plate data</a:t>
          </a:r>
        </a:p>
      </dgm:t>
    </dgm:pt>
    <dgm:pt modelId="{EB854A85-28B9-447C-A81D-4E16B1E2201F}" type="parTrans" cxnId="{CE4C935C-E8FA-4FF7-AB92-AE0FC117A2CA}">
      <dgm:prSet/>
      <dgm:spPr/>
      <dgm:t>
        <a:bodyPr/>
        <a:lstStyle/>
        <a:p>
          <a:endParaRPr lang="en-US">
            <a:latin typeface="LM Roman 12" panose="00000500000000000000" pitchFamily="50" charset="0"/>
          </a:endParaRPr>
        </a:p>
      </dgm:t>
    </dgm:pt>
    <dgm:pt modelId="{8E5B3BF8-1F89-4B8B-AF3F-E810A5A17EE1}" type="sibTrans" cxnId="{CE4C935C-E8FA-4FF7-AB92-AE0FC117A2CA}">
      <dgm:prSet/>
      <dgm:spPr/>
      <dgm:t>
        <a:bodyPr/>
        <a:lstStyle/>
        <a:p>
          <a:endParaRPr lang="en-US">
            <a:latin typeface="LM Roman 12" panose="00000500000000000000" pitchFamily="50" charset="0"/>
          </a:endParaRPr>
        </a:p>
      </dgm:t>
    </dgm:pt>
    <dgm:pt modelId="{1A38E5C1-B8FE-41B4-8A15-D372DFF8E6F2}">
      <dgm:prSet phldrT="[Text]" custT="1"/>
      <dgm:spPr/>
      <dgm:t>
        <a:bodyPr/>
        <a:lstStyle/>
        <a:p>
          <a:endParaRPr lang="en-US" sz="1600">
            <a:latin typeface="LM Roman 12" panose="00000500000000000000" pitchFamily="50" charset="0"/>
          </a:endParaRPr>
        </a:p>
        <a:p>
          <a:endParaRPr lang="en-US" sz="1600">
            <a:latin typeface="LM Roman 12" panose="00000500000000000000" pitchFamily="50" charset="0"/>
          </a:endParaRPr>
        </a:p>
        <a:p>
          <a:r>
            <a:rPr lang="en-US" sz="1600">
              <a:latin typeface="LM Roman 12" panose="00000500000000000000" pitchFamily="50" charset="0"/>
            </a:rPr>
            <a:t>Web Interface</a:t>
          </a:r>
        </a:p>
        <a:p>
          <a:r>
            <a:rPr lang="en-US" sz="1000">
              <a:latin typeface="LM Roman 12" panose="00000500000000000000" pitchFamily="50" charset="0"/>
            </a:rPr>
            <a:t>Dashboard</a:t>
          </a:r>
        </a:p>
        <a:p>
          <a:r>
            <a:rPr lang="en-US" sz="1000">
              <a:latin typeface="LM Roman 12" panose="00000500000000000000" pitchFamily="50" charset="0"/>
            </a:rPr>
            <a:t>Peer Map</a:t>
          </a:r>
        </a:p>
        <a:p>
          <a:r>
            <a:rPr lang="en-US" sz="1000">
              <a:latin typeface="LM Roman 12" panose="00000500000000000000" pitchFamily="50" charset="0"/>
            </a:rPr>
            <a:t>List of Violations</a:t>
          </a:r>
        </a:p>
        <a:p>
          <a:r>
            <a:rPr lang="en-US" sz="1000">
              <a:latin typeface="LM Roman 12" panose="00000500000000000000" pitchFamily="50" charset="0"/>
            </a:rPr>
            <a:t>Settings</a:t>
          </a:r>
        </a:p>
      </dgm:t>
    </dgm:pt>
    <dgm:pt modelId="{FE1776D6-97C4-48DA-8F3D-D70ACC4CD6FC}" type="parTrans" cxnId="{87C906F4-8ED7-48AB-BC21-E77CAE5472EE}">
      <dgm:prSet/>
      <dgm:spPr/>
      <dgm:t>
        <a:bodyPr/>
        <a:lstStyle/>
        <a:p>
          <a:endParaRPr lang="en-US">
            <a:latin typeface="LM Roman 12" panose="00000500000000000000" pitchFamily="50" charset="0"/>
          </a:endParaRPr>
        </a:p>
      </dgm:t>
    </dgm:pt>
    <dgm:pt modelId="{267804DB-300E-4F6D-986A-0D4F5117BF68}" type="sibTrans" cxnId="{87C906F4-8ED7-48AB-BC21-E77CAE5472EE}">
      <dgm:prSet/>
      <dgm:spPr/>
      <dgm:t>
        <a:bodyPr/>
        <a:lstStyle/>
        <a:p>
          <a:endParaRPr lang="en-US">
            <a:latin typeface="LM Roman 12" panose="00000500000000000000" pitchFamily="50" charset="0"/>
          </a:endParaRPr>
        </a:p>
      </dgm:t>
    </dgm:pt>
    <dgm:pt modelId="{FFB76D5F-B385-4EB7-BE27-EA5AD2033D66}">
      <dgm:prSet phldrT="[Text]"/>
      <dgm:spPr/>
      <dgm:t>
        <a:bodyPr/>
        <a:lstStyle/>
        <a:p>
          <a:r>
            <a:rPr lang="en-US">
              <a:latin typeface="LM Roman 12" panose="00000500000000000000" pitchFamily="50" charset="0"/>
            </a:rPr>
            <a:t>Peer data</a:t>
          </a:r>
        </a:p>
      </dgm:t>
    </dgm:pt>
    <dgm:pt modelId="{C70FBBB2-3F45-4325-9165-8DC32F61F967}" type="parTrans" cxnId="{D423937A-71BD-484F-94A8-71B1ABA226CD}">
      <dgm:prSet/>
      <dgm:spPr/>
      <dgm:t>
        <a:bodyPr/>
        <a:lstStyle/>
        <a:p>
          <a:endParaRPr lang="en-US">
            <a:latin typeface="LM Roman 12" panose="00000500000000000000" pitchFamily="50" charset="0"/>
          </a:endParaRPr>
        </a:p>
      </dgm:t>
    </dgm:pt>
    <dgm:pt modelId="{E4D2E66D-A892-4165-B49B-3085E2C58464}" type="sibTrans" cxnId="{D423937A-71BD-484F-94A8-71B1ABA226CD}">
      <dgm:prSet/>
      <dgm:spPr/>
      <dgm:t>
        <a:bodyPr/>
        <a:lstStyle/>
        <a:p>
          <a:endParaRPr lang="en-US">
            <a:latin typeface="LM Roman 12" panose="00000500000000000000" pitchFamily="50" charset="0"/>
          </a:endParaRPr>
        </a:p>
      </dgm:t>
    </dgm:pt>
    <dgm:pt modelId="{0BCC83A3-9D33-4DB7-9D33-6F29CD719EDE}">
      <dgm:prSet phldrT="[Text]"/>
      <dgm:spPr/>
      <dgm:t>
        <a:bodyPr/>
        <a:lstStyle/>
        <a:p>
          <a:r>
            <a:rPr lang="en-US">
              <a:latin typeface="LM Roman 12" panose="00000500000000000000" pitchFamily="50" charset="0"/>
            </a:rPr>
            <a:t>Violations data</a:t>
          </a:r>
        </a:p>
      </dgm:t>
    </dgm:pt>
    <dgm:pt modelId="{1C45833A-A3C6-4B8F-B897-0E9999DD18B1}" type="parTrans" cxnId="{7DB2B748-17F2-486F-B045-C6EEA5A4477C}">
      <dgm:prSet/>
      <dgm:spPr/>
      <dgm:t>
        <a:bodyPr/>
        <a:lstStyle/>
        <a:p>
          <a:endParaRPr lang="en-US">
            <a:latin typeface="LM Roman 12" panose="00000500000000000000" pitchFamily="50" charset="0"/>
          </a:endParaRPr>
        </a:p>
      </dgm:t>
    </dgm:pt>
    <dgm:pt modelId="{DE377830-E425-44CC-95F1-95E872DD5BF5}" type="sibTrans" cxnId="{7DB2B748-17F2-486F-B045-C6EEA5A4477C}">
      <dgm:prSet/>
      <dgm:spPr/>
      <dgm:t>
        <a:bodyPr/>
        <a:lstStyle/>
        <a:p>
          <a:endParaRPr lang="en-US">
            <a:latin typeface="LM Roman 12" panose="00000500000000000000" pitchFamily="50" charset="0"/>
          </a:endParaRPr>
        </a:p>
      </dgm:t>
    </dgm:pt>
    <dgm:pt modelId="{F7E2208A-C7FE-474F-AE7B-19696DB096E0}" type="pres">
      <dgm:prSet presAssocID="{A7B636A0-1EFF-498D-A986-FFC0D7E52D3B}" presName="Name0" presStyleCnt="0">
        <dgm:presLayoutVars>
          <dgm:chMax val="4"/>
          <dgm:resizeHandles val="exact"/>
        </dgm:presLayoutVars>
      </dgm:prSet>
      <dgm:spPr/>
    </dgm:pt>
    <dgm:pt modelId="{CE58F54F-9D94-496A-8A49-167A390B6BE8}" type="pres">
      <dgm:prSet presAssocID="{A7B636A0-1EFF-498D-A986-FFC0D7E52D3B}" presName="ellipse" presStyleLbl="trBgShp" presStyleIdx="0" presStyleCnt="1"/>
      <dgm:spPr/>
    </dgm:pt>
    <dgm:pt modelId="{05B90858-829E-40B6-82D2-D2B73C6BBCB7}" type="pres">
      <dgm:prSet presAssocID="{A7B636A0-1EFF-498D-A986-FFC0D7E52D3B}" presName="arrow1" presStyleLbl="fgShp" presStyleIdx="0" presStyleCnt="1"/>
      <dgm:spPr/>
    </dgm:pt>
    <dgm:pt modelId="{583A6D4B-6CE0-45CE-A93E-7A6F396022DE}" type="pres">
      <dgm:prSet presAssocID="{A7B636A0-1EFF-498D-A986-FFC0D7E52D3B}" presName="rectangle" presStyleLbl="revTx" presStyleIdx="0" presStyleCnt="1" custScaleX="165760" custScaleY="209013" custLinFactNeighborX="440" custLinFactNeighborY="1760">
        <dgm:presLayoutVars>
          <dgm:bulletEnabled val="1"/>
        </dgm:presLayoutVars>
      </dgm:prSet>
      <dgm:spPr/>
    </dgm:pt>
    <dgm:pt modelId="{47ABCA50-6467-4E3F-8728-2CEA9B1D6D7A}" type="pres">
      <dgm:prSet presAssocID="{FFB76D5F-B385-4EB7-BE27-EA5AD2033D66}" presName="item1" presStyleLbl="node1" presStyleIdx="0" presStyleCnt="3">
        <dgm:presLayoutVars>
          <dgm:bulletEnabled val="1"/>
        </dgm:presLayoutVars>
      </dgm:prSet>
      <dgm:spPr/>
    </dgm:pt>
    <dgm:pt modelId="{01C85CD6-3DD4-4614-8476-05FBFE3492BF}" type="pres">
      <dgm:prSet presAssocID="{0BCC83A3-9D33-4DB7-9D33-6F29CD719EDE}" presName="item2" presStyleLbl="node1" presStyleIdx="1" presStyleCnt="3">
        <dgm:presLayoutVars>
          <dgm:bulletEnabled val="1"/>
        </dgm:presLayoutVars>
      </dgm:prSet>
      <dgm:spPr/>
    </dgm:pt>
    <dgm:pt modelId="{08221DFD-0CA9-424C-BC95-1E34BADA4007}" type="pres">
      <dgm:prSet presAssocID="{1A38E5C1-B8FE-41B4-8A15-D372DFF8E6F2}" presName="item3" presStyleLbl="node1" presStyleIdx="2" presStyleCnt="3">
        <dgm:presLayoutVars>
          <dgm:bulletEnabled val="1"/>
        </dgm:presLayoutVars>
      </dgm:prSet>
      <dgm:spPr/>
    </dgm:pt>
    <dgm:pt modelId="{ABF67BF2-6E59-4824-AFAF-4FEA00BA17D5}" type="pres">
      <dgm:prSet presAssocID="{A7B636A0-1EFF-498D-A986-FFC0D7E52D3B}" presName="funnel" presStyleLbl="trAlignAcc1" presStyleIdx="0" presStyleCnt="1"/>
      <dgm:spPr/>
    </dgm:pt>
  </dgm:ptLst>
  <dgm:cxnLst>
    <dgm:cxn modelId="{052E195D-6381-4FCC-A725-D096BB22A792}" type="presOf" srcId="{1A38E5C1-B8FE-41B4-8A15-D372DFF8E6F2}" destId="{583A6D4B-6CE0-45CE-A93E-7A6F396022DE}" srcOrd="0" destOrd="0" presId="urn:microsoft.com/office/officeart/2005/8/layout/funnel1"/>
    <dgm:cxn modelId="{8D02D87D-17FD-4E44-B6BC-C5EB7195D9DE}" type="presOf" srcId="{FFB76D5F-B385-4EB7-BE27-EA5AD2033D66}" destId="{01C85CD6-3DD4-4614-8476-05FBFE3492BF}" srcOrd="0" destOrd="0" presId="urn:microsoft.com/office/officeart/2005/8/layout/funnel1"/>
    <dgm:cxn modelId="{99CC07E8-AAF0-4FFC-8C01-A0B74F4E67F2}" type="presOf" srcId="{C749AD9A-0D32-4E1A-A1F0-59F9E55231D2}" destId="{08221DFD-0CA9-424C-BC95-1E34BADA4007}" srcOrd="0" destOrd="0" presId="urn:microsoft.com/office/officeart/2005/8/layout/funnel1"/>
    <dgm:cxn modelId="{D423937A-71BD-484F-94A8-71B1ABA226CD}" srcId="{A7B636A0-1EFF-498D-A986-FFC0D7E52D3B}" destId="{FFB76D5F-B385-4EB7-BE27-EA5AD2033D66}" srcOrd="1" destOrd="0" parTransId="{C70FBBB2-3F45-4325-9165-8DC32F61F967}" sibTransId="{E4D2E66D-A892-4165-B49B-3085E2C58464}"/>
    <dgm:cxn modelId="{48964402-756E-4E4A-9726-3787A369BF96}" type="presOf" srcId="{A7B636A0-1EFF-498D-A986-FFC0D7E52D3B}" destId="{F7E2208A-C7FE-474F-AE7B-19696DB096E0}" srcOrd="0" destOrd="0" presId="urn:microsoft.com/office/officeart/2005/8/layout/funnel1"/>
    <dgm:cxn modelId="{CE4C935C-E8FA-4FF7-AB92-AE0FC117A2CA}" srcId="{A7B636A0-1EFF-498D-A986-FFC0D7E52D3B}" destId="{C749AD9A-0D32-4E1A-A1F0-59F9E55231D2}" srcOrd="0" destOrd="0" parTransId="{EB854A85-28B9-447C-A81D-4E16B1E2201F}" sibTransId="{8E5B3BF8-1F89-4B8B-AF3F-E810A5A17EE1}"/>
    <dgm:cxn modelId="{7DB2B748-17F2-486F-B045-C6EEA5A4477C}" srcId="{A7B636A0-1EFF-498D-A986-FFC0D7E52D3B}" destId="{0BCC83A3-9D33-4DB7-9D33-6F29CD719EDE}" srcOrd="2" destOrd="0" parTransId="{1C45833A-A3C6-4B8F-B897-0E9999DD18B1}" sibTransId="{DE377830-E425-44CC-95F1-95E872DD5BF5}"/>
    <dgm:cxn modelId="{42B5FEAD-0A1E-4706-B93C-DA2A98E09124}" type="presOf" srcId="{0BCC83A3-9D33-4DB7-9D33-6F29CD719EDE}" destId="{47ABCA50-6467-4E3F-8728-2CEA9B1D6D7A}" srcOrd="0" destOrd="0" presId="urn:microsoft.com/office/officeart/2005/8/layout/funnel1"/>
    <dgm:cxn modelId="{87C906F4-8ED7-48AB-BC21-E77CAE5472EE}" srcId="{A7B636A0-1EFF-498D-A986-FFC0D7E52D3B}" destId="{1A38E5C1-B8FE-41B4-8A15-D372DFF8E6F2}" srcOrd="3" destOrd="0" parTransId="{FE1776D6-97C4-48DA-8F3D-D70ACC4CD6FC}" sibTransId="{267804DB-300E-4F6D-986A-0D4F5117BF68}"/>
    <dgm:cxn modelId="{D746C90B-C4E2-4707-947A-84F14CB29BEC}" type="presParOf" srcId="{F7E2208A-C7FE-474F-AE7B-19696DB096E0}" destId="{CE58F54F-9D94-496A-8A49-167A390B6BE8}" srcOrd="0" destOrd="0" presId="urn:microsoft.com/office/officeart/2005/8/layout/funnel1"/>
    <dgm:cxn modelId="{76DCE58A-5C7E-4ABA-9BDC-3632FD6A3955}" type="presParOf" srcId="{F7E2208A-C7FE-474F-AE7B-19696DB096E0}" destId="{05B90858-829E-40B6-82D2-D2B73C6BBCB7}" srcOrd="1" destOrd="0" presId="urn:microsoft.com/office/officeart/2005/8/layout/funnel1"/>
    <dgm:cxn modelId="{3EF0AC76-D96D-45B9-ACBF-21BBBEE8F06D}" type="presParOf" srcId="{F7E2208A-C7FE-474F-AE7B-19696DB096E0}" destId="{583A6D4B-6CE0-45CE-A93E-7A6F396022DE}" srcOrd="2" destOrd="0" presId="urn:microsoft.com/office/officeart/2005/8/layout/funnel1"/>
    <dgm:cxn modelId="{F5C2B014-51AA-4658-888D-3EA02E9D7FE9}" type="presParOf" srcId="{F7E2208A-C7FE-474F-AE7B-19696DB096E0}" destId="{47ABCA50-6467-4E3F-8728-2CEA9B1D6D7A}" srcOrd="3" destOrd="0" presId="urn:microsoft.com/office/officeart/2005/8/layout/funnel1"/>
    <dgm:cxn modelId="{EDF28D38-92C9-4F76-B5BA-653F741BD3E9}" type="presParOf" srcId="{F7E2208A-C7FE-474F-AE7B-19696DB096E0}" destId="{01C85CD6-3DD4-4614-8476-05FBFE3492BF}" srcOrd="4" destOrd="0" presId="urn:microsoft.com/office/officeart/2005/8/layout/funnel1"/>
    <dgm:cxn modelId="{EF568A24-3774-4C45-AEC6-DA2B84AF8F30}" type="presParOf" srcId="{F7E2208A-C7FE-474F-AE7B-19696DB096E0}" destId="{08221DFD-0CA9-424C-BC95-1E34BADA4007}" srcOrd="5" destOrd="0" presId="urn:microsoft.com/office/officeart/2005/8/layout/funnel1"/>
    <dgm:cxn modelId="{90CF814C-E3DD-4A81-9C52-3E0A141CEC16}" type="presParOf" srcId="{F7E2208A-C7FE-474F-AE7B-19696DB096E0}" destId="{ABF67BF2-6E59-4824-AFAF-4FEA00BA17D5}" srcOrd="6" destOrd="0" presId="urn:microsoft.com/office/officeart/2005/8/layout/funnel1"/>
  </dgm:cxnLst>
  <dgm:bg/>
  <dgm:whole/>
  <dgm:extLst>
    <a:ext uri="http://schemas.microsoft.com/office/drawing/2008/diagram">
      <dsp:dataModelExt xmlns:dsp="http://schemas.microsoft.com/office/drawing/2008/diagram" relId="rId4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2930" y="960691"/>
          <a:ext cx="1489317" cy="12283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Input video stream</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erspective transform</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Motion detection</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re-processing</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rocess plate candidate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Group similar plates together</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ort by confidence level</a:t>
          </a:r>
        </a:p>
      </dsp:txBody>
      <dsp:txXfrm>
        <a:off x="31198" y="988959"/>
        <a:ext cx="1432781" cy="908615"/>
      </dsp:txXfrm>
    </dsp:sp>
    <dsp:sp modelId="{FD4B20CC-F18B-4A23-B9BD-26BB069B405F}">
      <dsp:nvSpPr>
        <dsp:cNvPr id="0" name=""/>
        <dsp:cNvSpPr/>
      </dsp:nvSpPr>
      <dsp:spPr>
        <a:xfrm>
          <a:off x="849511" y="1287815"/>
          <a:ext cx="1591380" cy="1591380"/>
        </a:xfrm>
        <a:prstGeom prst="leftCircularArrow">
          <a:avLst>
            <a:gd name="adj1" fmla="val 2836"/>
            <a:gd name="adj2" fmla="val 346374"/>
            <a:gd name="adj3" fmla="val 2121884"/>
            <a:gd name="adj4" fmla="val 9024489"/>
            <a:gd name="adj5" fmla="val 3308"/>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333889" y="1925843"/>
          <a:ext cx="1323837" cy="52644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License Plate Reconition</a:t>
          </a:r>
        </a:p>
      </dsp:txBody>
      <dsp:txXfrm>
        <a:off x="349308" y="1941262"/>
        <a:ext cx="1292999" cy="495608"/>
      </dsp:txXfrm>
    </dsp:sp>
    <dsp:sp modelId="{A94B12B1-CEF6-437C-81AB-333E78762836}">
      <dsp:nvSpPr>
        <dsp:cNvPr id="0" name=""/>
        <dsp:cNvSpPr/>
      </dsp:nvSpPr>
      <dsp:spPr>
        <a:xfrm>
          <a:off x="1872621" y="960691"/>
          <a:ext cx="1489317" cy="12283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tore timestamp and plate in database</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Distribute across peer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Detect speeding infraction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Contiously search for new peers</a:t>
          </a:r>
        </a:p>
      </dsp:txBody>
      <dsp:txXfrm>
        <a:off x="1900889" y="1252183"/>
        <a:ext cx="1432781" cy="908615"/>
      </dsp:txXfrm>
    </dsp:sp>
    <dsp:sp modelId="{AF97FEC9-E74E-4D48-A1F2-95F5CB09C017}">
      <dsp:nvSpPr>
        <dsp:cNvPr id="0" name=""/>
        <dsp:cNvSpPr/>
      </dsp:nvSpPr>
      <dsp:spPr>
        <a:xfrm>
          <a:off x="2706791" y="222398"/>
          <a:ext cx="1781682" cy="1781682"/>
        </a:xfrm>
        <a:prstGeom prst="circularArrow">
          <a:avLst>
            <a:gd name="adj1" fmla="val 2533"/>
            <a:gd name="adj2" fmla="val 307201"/>
            <a:gd name="adj3" fmla="val 19517288"/>
            <a:gd name="adj4" fmla="val 12575511"/>
            <a:gd name="adj5" fmla="val 2955"/>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32E1313-D5E2-4463-8044-B1A67A975219}">
      <dsp:nvSpPr>
        <dsp:cNvPr id="0" name=""/>
        <dsp:cNvSpPr/>
      </dsp:nvSpPr>
      <dsp:spPr>
        <a:xfrm>
          <a:off x="2203580" y="697468"/>
          <a:ext cx="1323837" cy="52644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P2P Network</a:t>
          </a:r>
        </a:p>
      </dsp:txBody>
      <dsp:txXfrm>
        <a:off x="2218999" y="712887"/>
        <a:ext cx="1292999" cy="495608"/>
      </dsp:txXfrm>
    </dsp:sp>
    <dsp:sp modelId="{C0892958-038C-4443-AE32-E5F2B407692F}">
      <dsp:nvSpPr>
        <dsp:cNvPr id="0" name=""/>
        <dsp:cNvSpPr/>
      </dsp:nvSpPr>
      <dsp:spPr>
        <a:xfrm>
          <a:off x="3742312" y="960691"/>
          <a:ext cx="1489317" cy="12283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how list of infractions with evidence</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how all details of network</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Allow control over the network operation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Allow easy posting to social media</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Easy posting to social network</a:t>
          </a:r>
        </a:p>
      </dsp:txBody>
      <dsp:txXfrm>
        <a:off x="3770580" y="988959"/>
        <a:ext cx="1432781" cy="908615"/>
      </dsp:txXfrm>
    </dsp:sp>
    <dsp:sp modelId="{2C4F66CC-170B-47C5-82D1-A63E3C6ED29C}">
      <dsp:nvSpPr>
        <dsp:cNvPr id="0" name=""/>
        <dsp:cNvSpPr/>
      </dsp:nvSpPr>
      <dsp:spPr>
        <a:xfrm>
          <a:off x="4073272" y="1925843"/>
          <a:ext cx="1323837" cy="52644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Web Interface</a:t>
          </a:r>
        </a:p>
      </dsp:txBody>
      <dsp:txXfrm>
        <a:off x="4088691" y="1941262"/>
        <a:ext cx="1292999" cy="49560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FF8F77-7B37-47BC-A77E-3926B99B22CC}">
      <dsp:nvSpPr>
        <dsp:cNvPr id="0" name=""/>
        <dsp:cNvSpPr/>
      </dsp:nvSpPr>
      <dsp:spPr>
        <a:xfrm>
          <a:off x="1681915"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417992"/>
        <a:ext cx="16010" cy="3202"/>
      </dsp:txXfrm>
    </dsp:sp>
    <dsp:sp modelId="{E18AF94E-1BE1-417B-B5DD-FB211898ECE7}">
      <dsp:nvSpPr>
        <dsp:cNvPr id="0" name=""/>
        <dsp:cNvSpPr/>
      </dsp:nvSpPr>
      <dsp:spPr>
        <a:xfrm>
          <a:off x="291517"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RPi Camera</a:t>
          </a:r>
        </a:p>
      </dsp:txBody>
      <dsp:txXfrm>
        <a:off x="291517" y="1933"/>
        <a:ext cx="1392197" cy="835318"/>
      </dsp:txXfrm>
    </dsp:sp>
    <dsp:sp modelId="{EFBA3F15-D2FC-40C8-944B-6A9484ECE7D2}">
      <dsp:nvSpPr>
        <dsp:cNvPr id="0" name=""/>
        <dsp:cNvSpPr/>
      </dsp:nvSpPr>
      <dsp:spPr>
        <a:xfrm>
          <a:off x="3394318"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417992"/>
        <a:ext cx="16010" cy="3202"/>
      </dsp:txXfrm>
    </dsp:sp>
    <dsp:sp modelId="{B0FABA57-E45F-461B-8AA8-4B15D3C7DE18}">
      <dsp:nvSpPr>
        <dsp:cNvPr id="0" name=""/>
        <dsp:cNvSpPr/>
      </dsp:nvSpPr>
      <dsp:spPr>
        <a:xfrm>
          <a:off x="2003921"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Hardware image correction</a:t>
          </a:r>
        </a:p>
      </dsp:txBody>
      <dsp:txXfrm>
        <a:off x="2003921" y="1933"/>
        <a:ext cx="1392197" cy="835318"/>
      </dsp:txXfrm>
    </dsp:sp>
    <dsp:sp modelId="{154BC266-4E79-4068-8D56-6E54B33D91CF}">
      <dsp:nvSpPr>
        <dsp:cNvPr id="0" name=""/>
        <dsp:cNvSpPr/>
      </dsp:nvSpPr>
      <dsp:spPr>
        <a:xfrm>
          <a:off x="987616" y="835452"/>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978654"/>
        <a:ext cx="171987" cy="3202"/>
      </dsp:txXfrm>
    </dsp:sp>
    <dsp:sp modelId="{1444E5C1-5CE8-415D-A34E-C2DE4DAB54C6}">
      <dsp:nvSpPr>
        <dsp:cNvPr id="0" name=""/>
        <dsp:cNvSpPr/>
      </dsp:nvSpPr>
      <dsp:spPr>
        <a:xfrm>
          <a:off x="3716324" y="1933"/>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Motion detection</a:t>
          </a:r>
        </a:p>
      </dsp:txBody>
      <dsp:txXfrm>
        <a:off x="3716324" y="1933"/>
        <a:ext cx="1392197" cy="835318"/>
      </dsp:txXfrm>
    </dsp:sp>
    <dsp:sp modelId="{724BE910-27F6-4D88-BEC0-185AACAA3FE1}">
      <dsp:nvSpPr>
        <dsp:cNvPr id="0" name=""/>
        <dsp:cNvSpPr/>
      </dsp:nvSpPr>
      <dsp:spPr>
        <a:xfrm>
          <a:off x="1681915"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1573516"/>
        <a:ext cx="16010" cy="3202"/>
      </dsp:txXfrm>
    </dsp:sp>
    <dsp:sp modelId="{0E3EC701-EC68-4CD8-8C2D-2AB107D248DF}">
      <dsp:nvSpPr>
        <dsp:cNvPr id="0" name=""/>
        <dsp:cNvSpPr/>
      </dsp:nvSpPr>
      <dsp:spPr>
        <a:xfrm>
          <a:off x="291517"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Video saved on disk, and marked for processing</a:t>
          </a:r>
        </a:p>
      </dsp:txBody>
      <dsp:txXfrm>
        <a:off x="291517" y="1157458"/>
        <a:ext cx="1392197" cy="835318"/>
      </dsp:txXfrm>
    </dsp:sp>
    <dsp:sp modelId="{01D48C3B-DD44-4527-A0D3-545F6A4920A6}">
      <dsp:nvSpPr>
        <dsp:cNvPr id="0" name=""/>
        <dsp:cNvSpPr/>
      </dsp:nvSpPr>
      <dsp:spPr>
        <a:xfrm>
          <a:off x="3394318"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1573516"/>
        <a:ext cx="16010" cy="3202"/>
      </dsp:txXfrm>
    </dsp:sp>
    <dsp:sp modelId="{ACE5BD62-34F3-4571-A64E-35D939C5AC89}">
      <dsp:nvSpPr>
        <dsp:cNvPr id="0" name=""/>
        <dsp:cNvSpPr/>
      </dsp:nvSpPr>
      <dsp:spPr>
        <a:xfrm>
          <a:off x="2003921"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Process marked videos every minute or when idle</a:t>
          </a:r>
        </a:p>
      </dsp:txBody>
      <dsp:txXfrm>
        <a:off x="2003921" y="1157458"/>
        <a:ext cx="1392197" cy="835318"/>
      </dsp:txXfrm>
    </dsp:sp>
    <dsp:sp modelId="{EA2F0556-4EAF-49B7-964A-E4BEFB399909}">
      <dsp:nvSpPr>
        <dsp:cNvPr id="0" name=""/>
        <dsp:cNvSpPr/>
      </dsp:nvSpPr>
      <dsp:spPr>
        <a:xfrm>
          <a:off x="987616" y="1990976"/>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2134178"/>
        <a:ext cx="171987" cy="3202"/>
      </dsp:txXfrm>
    </dsp:sp>
    <dsp:sp modelId="{B3BAB505-8F1C-469A-98E2-1F404D1BD296}">
      <dsp:nvSpPr>
        <dsp:cNvPr id="0" name=""/>
        <dsp:cNvSpPr/>
      </dsp:nvSpPr>
      <dsp:spPr>
        <a:xfrm>
          <a:off x="3716324" y="1157458"/>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Convert video to still images</a:t>
          </a:r>
        </a:p>
      </dsp:txBody>
      <dsp:txXfrm>
        <a:off x="3716324" y="1157458"/>
        <a:ext cx="1392197" cy="835318"/>
      </dsp:txXfrm>
    </dsp:sp>
    <dsp:sp modelId="{BE47F647-0FB1-4937-A47A-E6ED3FFAA060}">
      <dsp:nvSpPr>
        <dsp:cNvPr id="0" name=""/>
        <dsp:cNvSpPr/>
      </dsp:nvSpPr>
      <dsp:spPr>
        <a:xfrm>
          <a:off x="1681915"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2729040"/>
        <a:ext cx="16010" cy="3202"/>
      </dsp:txXfrm>
    </dsp:sp>
    <dsp:sp modelId="{68FAD16A-BA96-424E-BABE-9D6B5C8310DF}">
      <dsp:nvSpPr>
        <dsp:cNvPr id="0" name=""/>
        <dsp:cNvSpPr/>
      </dsp:nvSpPr>
      <dsp:spPr>
        <a:xfrm>
          <a:off x="291517"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xtract plates using OpenALPR</a:t>
          </a:r>
        </a:p>
      </dsp:txBody>
      <dsp:txXfrm>
        <a:off x="291517" y="2312982"/>
        <a:ext cx="1392197" cy="835318"/>
      </dsp:txXfrm>
    </dsp:sp>
    <dsp:sp modelId="{5B7E8569-404D-44FE-B92D-09C04973BABF}">
      <dsp:nvSpPr>
        <dsp:cNvPr id="0" name=""/>
        <dsp:cNvSpPr/>
      </dsp:nvSpPr>
      <dsp:spPr>
        <a:xfrm>
          <a:off x="3394318"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2729040"/>
        <a:ext cx="16010" cy="3202"/>
      </dsp:txXfrm>
    </dsp:sp>
    <dsp:sp modelId="{905E7118-F6CB-4B53-904B-F5E9E49217BA}">
      <dsp:nvSpPr>
        <dsp:cNvPr id="0" name=""/>
        <dsp:cNvSpPr/>
      </dsp:nvSpPr>
      <dsp:spPr>
        <a:xfrm>
          <a:off x="2003921"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ort plates by confidence and similarity</a:t>
          </a:r>
        </a:p>
      </dsp:txBody>
      <dsp:txXfrm>
        <a:off x="2003921" y="2312982"/>
        <a:ext cx="1392197" cy="835318"/>
      </dsp:txXfrm>
    </dsp:sp>
    <dsp:sp modelId="{58C59DFC-7F3B-4256-BFA2-CC77C247A583}">
      <dsp:nvSpPr>
        <dsp:cNvPr id="0" name=""/>
        <dsp:cNvSpPr/>
      </dsp:nvSpPr>
      <dsp:spPr>
        <a:xfrm>
          <a:off x="3716324" y="2312982"/>
          <a:ext cx="1392197" cy="835318"/>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end local request to database to save plates</a:t>
          </a:r>
        </a:p>
      </dsp:txBody>
      <dsp:txXfrm>
        <a:off x="3716324" y="2312982"/>
        <a:ext cx="1392197" cy="8353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E58F54F-9D94-496A-8A49-167A390B6BE8}">
      <dsp:nvSpPr>
        <dsp:cNvPr id="0" name=""/>
        <dsp:cNvSpPr/>
      </dsp:nvSpPr>
      <dsp:spPr>
        <a:xfrm>
          <a:off x="1563776" y="-29433"/>
          <a:ext cx="2265461" cy="786765"/>
        </a:xfrm>
        <a:prstGeom prst="ellipse">
          <a:avLst/>
        </a:prstGeom>
        <a:solidFill>
          <a:schemeClr val="dk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5B90858-829E-40B6-82D2-D2B73C6BBCB7}">
      <dsp:nvSpPr>
        <dsp:cNvPr id="0" name=""/>
        <dsp:cNvSpPr/>
      </dsp:nvSpPr>
      <dsp:spPr>
        <a:xfrm>
          <a:off x="2480498" y="1897087"/>
          <a:ext cx="439042" cy="280987"/>
        </a:xfrm>
        <a:prstGeom prst="downArrow">
          <a:avLst/>
        </a:prstGeom>
        <a:solidFill>
          <a:schemeClr val="dk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83A6D4B-6CE0-45CE-A93E-7A6F396022DE}">
      <dsp:nvSpPr>
        <dsp:cNvPr id="0" name=""/>
        <dsp:cNvSpPr/>
      </dsp:nvSpPr>
      <dsp:spPr>
        <a:xfrm>
          <a:off x="962674" y="1834709"/>
          <a:ext cx="3493236" cy="110118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endParaRPr lang="en-US" sz="1600" kern="1200">
            <a:latin typeface="LM Roman 12" panose="00000500000000000000" pitchFamily="50" charset="0"/>
          </a:endParaRPr>
        </a:p>
        <a:p>
          <a:pPr marL="0" lvl="0" indent="0" algn="ctr" defTabSz="711200">
            <a:lnSpc>
              <a:spcPct val="90000"/>
            </a:lnSpc>
            <a:spcBef>
              <a:spcPct val="0"/>
            </a:spcBef>
            <a:spcAft>
              <a:spcPct val="35000"/>
            </a:spcAft>
            <a:buNone/>
          </a:pPr>
          <a:endParaRPr lang="en-US" sz="1600" kern="1200">
            <a:latin typeface="LM Roman 12" panose="00000500000000000000" pitchFamily="50" charset="0"/>
          </a:endParaRPr>
        </a:p>
        <a:p>
          <a:pPr marL="0" lvl="0" indent="0" algn="ctr" defTabSz="711200">
            <a:lnSpc>
              <a:spcPct val="90000"/>
            </a:lnSpc>
            <a:spcBef>
              <a:spcPct val="0"/>
            </a:spcBef>
            <a:spcAft>
              <a:spcPct val="35000"/>
            </a:spcAft>
            <a:buNone/>
          </a:pPr>
          <a:r>
            <a:rPr lang="en-US" sz="1600" kern="1200">
              <a:latin typeface="LM Roman 12" panose="00000500000000000000" pitchFamily="50" charset="0"/>
            </a:rPr>
            <a:t>Web Interface</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Dashboard</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Peer Map</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List of Violations</a:t>
          </a:r>
        </a:p>
        <a:p>
          <a:pPr marL="0" lvl="0" indent="0" algn="ctr" defTabSz="711200">
            <a:lnSpc>
              <a:spcPct val="90000"/>
            </a:lnSpc>
            <a:spcBef>
              <a:spcPct val="0"/>
            </a:spcBef>
            <a:spcAft>
              <a:spcPct val="35000"/>
            </a:spcAft>
            <a:buNone/>
          </a:pPr>
          <a:r>
            <a:rPr lang="en-US" sz="1000" kern="1200">
              <a:latin typeface="LM Roman 12" panose="00000500000000000000" pitchFamily="50" charset="0"/>
            </a:rPr>
            <a:t>Settings</a:t>
          </a:r>
        </a:p>
      </dsp:txBody>
      <dsp:txXfrm>
        <a:off x="962674" y="1834709"/>
        <a:ext cx="3493236" cy="1101188"/>
      </dsp:txXfrm>
    </dsp:sp>
    <dsp:sp modelId="{47ABCA50-6467-4E3F-8728-2CEA9B1D6D7A}">
      <dsp:nvSpPr>
        <dsp:cNvPr id="0" name=""/>
        <dsp:cNvSpPr/>
      </dsp:nvSpPr>
      <dsp:spPr>
        <a:xfrm>
          <a:off x="2387421" y="818095"/>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Violations data</a:t>
          </a:r>
        </a:p>
      </dsp:txBody>
      <dsp:txXfrm>
        <a:off x="2503154" y="933828"/>
        <a:ext cx="558811" cy="558811"/>
      </dsp:txXfrm>
    </dsp:sp>
    <dsp:sp modelId="{01C85CD6-3DD4-4614-8476-05FBFE3492BF}">
      <dsp:nvSpPr>
        <dsp:cNvPr id="0" name=""/>
        <dsp:cNvSpPr/>
      </dsp:nvSpPr>
      <dsp:spPr>
        <a:xfrm>
          <a:off x="1821934" y="225211"/>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Peer data</a:t>
          </a:r>
        </a:p>
      </dsp:txBody>
      <dsp:txXfrm>
        <a:off x="1937667" y="340944"/>
        <a:ext cx="558811" cy="558811"/>
      </dsp:txXfrm>
    </dsp:sp>
    <dsp:sp modelId="{08221DFD-0CA9-424C-BC95-1E34BADA4007}">
      <dsp:nvSpPr>
        <dsp:cNvPr id="0" name=""/>
        <dsp:cNvSpPr/>
      </dsp:nvSpPr>
      <dsp:spPr>
        <a:xfrm>
          <a:off x="2629773" y="34140"/>
          <a:ext cx="790277" cy="790277"/>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LM Roman 12" panose="00000500000000000000" pitchFamily="50" charset="0"/>
            </a:rPr>
            <a:t>Plate data</a:t>
          </a:r>
        </a:p>
      </dsp:txBody>
      <dsp:txXfrm>
        <a:off x="2745506" y="149873"/>
        <a:ext cx="558811" cy="558811"/>
      </dsp:txXfrm>
    </dsp:sp>
    <dsp:sp modelId="{ABF67BF2-6E59-4824-AFAF-4FEA00BA17D5}">
      <dsp:nvSpPr>
        <dsp:cNvPr id="0" name=""/>
        <dsp:cNvSpPr/>
      </dsp:nvSpPr>
      <dsp:spPr>
        <a:xfrm>
          <a:off x="1470699" y="-126022"/>
          <a:ext cx="2458640" cy="1966912"/>
        </a:xfrm>
        <a:prstGeom prst="funnel">
          <a:avLst/>
        </a:prstGeom>
        <a:solidFill>
          <a:schemeClr val="dk1">
            <a:alpha val="4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BEECCDB7-1011-4DB4-AD72-26EA467B1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36</TotalTime>
  <Pages>88</Pages>
  <Words>29075</Words>
  <Characters>157878</Characters>
  <Application>Microsoft Office Word</Application>
  <DocSecurity>0</DocSecurity>
  <Lines>3432</Lines>
  <Paragraphs>1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Chan</dc:creator>
  <cp:keywords/>
  <dc:description/>
  <cp:lastModifiedBy>Jeremy Chan</cp:lastModifiedBy>
  <cp:revision>206</cp:revision>
  <cp:lastPrinted>2017-06-19T03:34:00Z</cp:lastPrinted>
  <dcterms:created xsi:type="dcterms:W3CDTF">2017-06-04T18:38:00Z</dcterms:created>
  <dcterms:modified xsi:type="dcterms:W3CDTF">2017-06-19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4kG24Sh"/&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